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316B7B" w:rsidRDefault="001F1C16" w:rsidP="004D66AC">
      <w:pPr>
        <w:jc w:val="center"/>
        <w:rPr>
          <w:rFonts w:ascii="Times New Roman" w:hAnsi="Times New Roman" w:cs="Times New Roman"/>
          <w:rPrChange w:id="0" w:author="SB" w:date="2019-01-13T08:33:00Z">
            <w:rPr/>
          </w:rPrChange>
        </w:rPr>
      </w:pPr>
      <w:commentRangeStart w:id="1"/>
      <w:r w:rsidRPr="00316B7B">
        <w:rPr>
          <w:rFonts w:ascii="Times New Roman" w:hAnsi="Times New Roman" w:cs="Times New Roman"/>
          <w:rPrChange w:id="2" w:author="SB" w:date="2019-01-13T08:33:00Z">
            <w:rPr/>
          </w:rPrChange>
        </w:rPr>
        <w:t>C</w:t>
      </w:r>
      <w:commentRangeEnd w:id="1"/>
      <w:r w:rsidR="004F7023" w:rsidRPr="00316B7B">
        <w:rPr>
          <w:rStyle w:val="af"/>
          <w:rFonts w:ascii="Times New Roman" w:hAnsi="Times New Roman" w:cs="Times New Roman"/>
          <w:rPrChange w:id="3" w:author="SB" w:date="2019-01-13T08:33:00Z">
            <w:rPr>
              <w:rStyle w:val="af"/>
            </w:rPr>
          </w:rPrChange>
        </w:rPr>
        <w:commentReference w:id="1"/>
      </w:r>
      <w:r w:rsidRPr="00316B7B">
        <w:rPr>
          <w:rFonts w:ascii="Times New Roman" w:hAnsi="Times New Roman" w:cs="Times New Roman"/>
          <w:rPrChange w:id="4" w:author="SB" w:date="2019-01-13T08:33:00Z">
            <w:rPr/>
          </w:rPrChange>
        </w:rPr>
        <w:t xml:space="preserve">ascading detection model for </w:t>
      </w:r>
      <w:r w:rsidR="00426137" w:rsidRPr="00316B7B">
        <w:rPr>
          <w:rFonts w:ascii="Times New Roman" w:hAnsi="Times New Roman" w:cs="Times New Roman"/>
          <w:rPrChange w:id="5" w:author="SB" w:date="2019-01-13T08:33:00Z">
            <w:rPr/>
          </w:rPrChange>
        </w:rPr>
        <w:t>apnea</w:t>
      </w:r>
      <w:r w:rsidR="003C5026" w:rsidRPr="00316B7B">
        <w:rPr>
          <w:rFonts w:ascii="Times New Roman" w:hAnsi="Times New Roman" w:cs="Times New Roman"/>
          <w:rPrChange w:id="6" w:author="SB" w:date="2019-01-13T08:33:00Z">
            <w:rPr/>
          </w:rPrChange>
        </w:rPr>
        <w:t>-</w:t>
      </w:r>
      <w:r w:rsidR="00426137" w:rsidRPr="00316B7B">
        <w:rPr>
          <w:rFonts w:ascii="Times New Roman" w:hAnsi="Times New Roman" w:cs="Times New Roman"/>
          <w:rPrChange w:id="7" w:author="SB" w:date="2019-01-13T08:33:00Z">
            <w:rPr/>
          </w:rPrChange>
        </w:rPr>
        <w:t>hypopnea</w:t>
      </w:r>
      <w:r w:rsidRPr="00316B7B">
        <w:rPr>
          <w:rFonts w:ascii="Times New Roman" w:hAnsi="Times New Roman" w:cs="Times New Roman"/>
          <w:rPrChange w:id="8" w:author="SB" w:date="2019-01-13T08:33:00Z">
            <w:rPr/>
          </w:rPrChange>
        </w:rPr>
        <w:t xml:space="preserve"> </w:t>
      </w:r>
      <w:r w:rsidR="001C4D2A" w:rsidRPr="00316B7B">
        <w:rPr>
          <w:rFonts w:ascii="Times New Roman" w:hAnsi="Times New Roman" w:cs="Times New Roman"/>
          <w:rPrChange w:id="9" w:author="SB" w:date="2019-01-13T08:33:00Z">
            <w:rPr/>
          </w:rPrChange>
        </w:rPr>
        <w:t>events</w:t>
      </w:r>
      <w:r w:rsidRPr="00316B7B">
        <w:rPr>
          <w:rFonts w:ascii="Times New Roman" w:hAnsi="Times New Roman" w:cs="Times New Roman"/>
          <w:rPrChange w:id="10" w:author="SB" w:date="2019-01-13T08:33:00Z">
            <w:rPr/>
          </w:rPrChange>
        </w:rPr>
        <w:t xml:space="preserve"> based on </w:t>
      </w:r>
      <w:r w:rsidR="003C5026" w:rsidRPr="00316B7B">
        <w:rPr>
          <w:rFonts w:ascii="Times New Roman" w:hAnsi="Times New Roman" w:cs="Times New Roman"/>
          <w:rPrChange w:id="11" w:author="SB" w:date="2019-01-13T08:33:00Z">
            <w:rPr/>
          </w:rPrChange>
        </w:rPr>
        <w:t>nasal flow</w:t>
      </w:r>
      <w:r w:rsidRPr="00316B7B">
        <w:rPr>
          <w:rFonts w:ascii="Times New Roman" w:hAnsi="Times New Roman" w:cs="Times New Roman"/>
          <w:rPrChange w:id="12" w:author="SB" w:date="2019-01-13T08:33:00Z">
            <w:rPr/>
          </w:rPrChange>
        </w:rPr>
        <w:t xml:space="preserve"> and arterial blood oxygen saturation</w:t>
      </w:r>
    </w:p>
    <w:p w14:paraId="6607868D" w14:textId="77777777" w:rsidR="00741762" w:rsidRPr="00316B7B" w:rsidRDefault="00741762" w:rsidP="00993676">
      <w:pPr>
        <w:jc w:val="left"/>
        <w:rPr>
          <w:ins w:id="13" w:author="SB" w:date="2019-01-13T08:15:00Z"/>
          <w:rFonts w:ascii="Times New Roman" w:hAnsi="Times New Roman" w:cs="Times New Roman"/>
          <w:b/>
        </w:rPr>
      </w:pPr>
    </w:p>
    <w:p w14:paraId="26D5AD19" w14:textId="77777777" w:rsidR="00741762" w:rsidRPr="00316B7B" w:rsidRDefault="00741762" w:rsidP="00993676">
      <w:pPr>
        <w:jc w:val="left"/>
        <w:rPr>
          <w:ins w:id="14" w:author="SB" w:date="2019-01-13T08:15:00Z"/>
          <w:rFonts w:ascii="Times New Roman" w:hAnsi="Times New Roman" w:cs="Times New Roman"/>
          <w:b/>
        </w:rPr>
      </w:pPr>
    </w:p>
    <w:p w14:paraId="0A9A722A" w14:textId="49C1B1FA" w:rsidR="00993676" w:rsidRPr="00353B4C" w:rsidRDefault="00954002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312EAB83" w:rsidR="00597550" w:rsidRPr="00353B4C" w:rsidRDefault="0059755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W</w:t>
      </w:r>
      <w:r w:rsidR="00907A89" w:rsidRPr="00353B4C">
        <w:rPr>
          <w:rFonts w:ascii="Times New Roman" w:hAnsi="Times New Roman" w:cs="Times New Roman"/>
        </w:rPr>
        <w:t>e propose</w:t>
      </w:r>
      <w:r w:rsidR="00FE241A" w:rsidRPr="00353B4C">
        <w:rPr>
          <w:rFonts w:ascii="Times New Roman" w:hAnsi="Times New Roman" w:cs="Times New Roman"/>
        </w:rPr>
        <w:t>d</w:t>
      </w:r>
      <w:r w:rsidR="00907A89" w:rsidRPr="00353B4C">
        <w:rPr>
          <w:rFonts w:ascii="Times New Roman" w:hAnsi="Times New Roman" w:cs="Times New Roman"/>
        </w:rPr>
        <w:t xml:space="preserve"> a </w:t>
      </w:r>
      <w:r w:rsidR="00FE241A" w:rsidRPr="00353B4C">
        <w:rPr>
          <w:rFonts w:ascii="Times New Roman" w:hAnsi="Times New Roman" w:cs="Times New Roman"/>
        </w:rPr>
        <w:t xml:space="preserve">cascading detection model for precise detection of </w:t>
      </w:r>
      <w:r w:rsidR="003C5026" w:rsidRPr="00353B4C">
        <w:rPr>
          <w:rFonts w:ascii="Times New Roman" w:hAnsi="Times New Roman" w:cs="Times New Roman"/>
        </w:rPr>
        <w:t>apnea-hypopnea (AH)</w:t>
      </w:r>
      <w:r w:rsidR="00FE241A" w:rsidRPr="00353B4C">
        <w:rPr>
          <w:rFonts w:ascii="Times New Roman" w:hAnsi="Times New Roman" w:cs="Times New Roman"/>
        </w:rPr>
        <w:t xml:space="preserve"> events based on 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del w:id="15" w:author="SB" w:date="2019-01-12T17:04:00Z">
        <w:r w:rsidR="00FE241A" w:rsidRPr="00353B4C" w:rsidDel="00D13FD0">
          <w:rPr>
            <w:rFonts w:ascii="Times New Roman" w:hAnsi="Times New Roman" w:cs="Times New Roman"/>
          </w:rPr>
          <w:delText xml:space="preserve"> (NF)</w:delText>
        </w:r>
      </w:del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550E606E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ins w:id="16" w:author="SB" w:date="2019-01-13T08:18:00Z">
        <w:r w:rsidR="00AC0CF4" w:rsidRPr="00316B7B">
          <w:rPr>
            <w:rFonts w:ascii="Times New Roman" w:hAnsi="Times New Roman" w:cs="Times New Roman"/>
          </w:rPr>
          <w:t>10</w:t>
        </w:r>
      </w:ins>
      <w:del w:id="17" w:author="SB" w:date="2019-01-13T08:18:00Z">
        <w:r w:rsidR="00412489" w:rsidRPr="00353B4C" w:rsidDel="00AC0CF4">
          <w:rPr>
            <w:rFonts w:ascii="Times New Roman" w:hAnsi="Times New Roman" w:cs="Times New Roman"/>
          </w:rPr>
          <w:delText>ten</w:delText>
        </w:r>
      </w:del>
      <w:r w:rsidR="00412489" w:rsidRPr="00353B4C">
        <w:rPr>
          <w:rFonts w:ascii="Times New Roman" w:hAnsi="Times New Roman" w:cs="Times New Roman"/>
        </w:rPr>
        <w:t>-s</w:t>
      </w:r>
      <w:del w:id="18" w:author="SB" w:date="2019-01-13T08:18:00Z">
        <w:r w:rsidR="00412489" w:rsidRPr="00353B4C" w:rsidDel="00AC0CF4">
          <w:rPr>
            <w:rFonts w:ascii="Times New Roman" w:hAnsi="Times New Roman" w:cs="Times New Roman"/>
          </w:rPr>
          <w:delText>econd</w:delText>
        </w:r>
      </w:del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ins w:id="19" w:author="SB" w:date="2019-01-12T17:03:00Z">
        <w:r w:rsidR="003D1DE5" w:rsidRPr="00353B4C">
          <w:rPr>
            <w:rFonts w:ascii="Times New Roman" w:hAnsi="Times New Roman" w:cs="Times New Roman"/>
          </w:rPr>
          <w:t>AH</w:t>
        </w:r>
      </w:ins>
      <w:del w:id="20" w:author="SB" w:date="2019-01-12T17:03:00Z">
        <w:r w:rsidR="00005389" w:rsidRPr="00353B4C" w:rsidDel="003D1DE5">
          <w:rPr>
            <w:rFonts w:ascii="Times New Roman" w:hAnsi="Times New Roman" w:cs="Times New Roman"/>
          </w:rPr>
          <w:delText xml:space="preserve">apnea-hypopnea </w:delText>
        </w:r>
      </w:del>
      <w:ins w:id="21" w:author="SB" w:date="2019-01-12T17:03:00Z">
        <w:r w:rsidR="003D1DE5" w:rsidRPr="00353B4C">
          <w:rPr>
            <w:rFonts w:ascii="Times New Roman" w:hAnsi="Times New Roman" w:cs="Times New Roman"/>
          </w:rPr>
          <w:t xml:space="preserve"> </w:t>
        </w:r>
      </w:ins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353B4C" w:rsidRDefault="001C4D2A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77777777" w:rsidR="005F2A62" w:rsidRPr="00353B4C" w:rsidRDefault="005F2A62" w:rsidP="00993676">
      <w:pPr>
        <w:jc w:val="left"/>
        <w:rPr>
          <w:rFonts w:ascii="Times New Roman" w:hAnsi="Times New Roman" w:cs="Times New Roman"/>
        </w:rPr>
      </w:pPr>
    </w:p>
    <w:p w14:paraId="109DC7BC" w14:textId="7E0D3A87" w:rsidR="00310DE6" w:rsidRPr="00353B4C" w:rsidRDefault="00954002">
      <w:pPr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Introduction</w:t>
      </w:r>
    </w:p>
    <w:p w14:paraId="65B65E46" w14:textId="07F297B2" w:rsidR="00310DE6" w:rsidRPr="00316B7B" w:rsidRDefault="00D21412" w:rsidP="00B63D17">
      <w:pPr>
        <w:rPr>
          <w:rFonts w:ascii="Times New Roman" w:hAnsi="Times New Roman" w:cs="Times New Roman"/>
          <w:rPrChange w:id="22" w:author="SB" w:date="2019-01-13T08:33:00Z">
            <w:rPr/>
          </w:rPrChange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</w:t>
      </w:r>
      <w:bookmarkStart w:id="23" w:name="_GoBack"/>
      <w:bookmarkEnd w:id="23"/>
      <w:r w:rsidR="00C06EC3" w:rsidRPr="00353B4C">
        <w:rPr>
          <w:rFonts w:ascii="Times New Roman" w:hAnsi="Times New Roman" w:cs="Times New Roman"/>
        </w:rPr>
        <w:t>udied for this purpose.</w:t>
      </w:r>
      <w:r w:rsidR="00D30201" w:rsidRPr="00353B4C">
        <w:rPr>
          <w:rFonts w:ascii="Times New Roman" w:hAnsi="Times New Roman" w:cs="Times New Roman"/>
        </w:rPr>
        <w:t xml:space="preserve"> McNames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316B7B">
        <w:rPr>
          <w:rFonts w:ascii="Times New Roman" w:hAnsi="Times New Roman" w:cs="Times New Roman"/>
          <w:rPrChange w:id="24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25" w:author="SB" w:date="2019-01-13T08:33:00Z">
            <w:rPr/>
          </w:rPrChange>
        </w:rPr>
        <w:instrText xml:space="preserve"> ADDIN EN.CITE &lt;EndNote&gt;&lt;Cite&gt;&lt;Author&gt;McNames&lt;/Author&gt;&lt;Year&gt;2000&lt;/Year&gt;&lt;RecNum&gt;20&lt;/RecNum&gt;&lt;DisplayText&gt;&lt;style face="superscript"&gt;[1]&lt;/style&gt;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316B7B">
        <w:rPr>
          <w:rFonts w:ascii="Times New Roman" w:hAnsi="Times New Roman" w:cs="Times New Roman"/>
          <w:rPrChange w:id="26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7" w:author="SB" w:date="2019-01-13T08:33:00Z">
            <w:rPr>
              <w:noProof/>
              <w:vertAlign w:val="superscript"/>
            </w:rPr>
          </w:rPrChange>
        </w:rPr>
        <w:t>[1]</w:t>
      </w:r>
      <w:r w:rsidR="009A2410" w:rsidRPr="00316B7B">
        <w:rPr>
          <w:rFonts w:ascii="Times New Roman" w:hAnsi="Times New Roman" w:cs="Times New Roman"/>
          <w:rPrChange w:id="28" w:author="SB" w:date="2019-01-13T08:33:00Z">
            <w:rPr/>
          </w:rPrChange>
        </w:rPr>
        <w:fldChar w:fldCharType="end"/>
      </w:r>
      <w:r w:rsidR="00D30201" w:rsidRPr="00316B7B">
        <w:rPr>
          <w:rFonts w:ascii="Times New Roman" w:hAnsi="Times New Roman" w:cs="Times New Roman"/>
          <w:rPrChange w:id="29" w:author="SB" w:date="2019-01-13T08:33:00Z">
            <w:rPr/>
          </w:rPrChange>
        </w:rPr>
        <w:t xml:space="preserve"> found that heart rate, S-pulse amplitude</w:t>
      </w:r>
      <w:r w:rsidR="00C06EC3" w:rsidRPr="00316B7B">
        <w:rPr>
          <w:rFonts w:ascii="Times New Roman" w:hAnsi="Times New Roman" w:cs="Times New Roman"/>
          <w:rPrChange w:id="30" w:author="SB" w:date="2019-01-13T08:33:00Z">
            <w:rPr/>
          </w:rPrChange>
        </w:rPr>
        <w:t>,</w:t>
      </w:r>
      <w:r w:rsidR="00D30201" w:rsidRPr="00316B7B">
        <w:rPr>
          <w:rFonts w:ascii="Times New Roman" w:hAnsi="Times New Roman" w:cs="Times New Roman"/>
          <w:rPrChange w:id="31" w:author="SB" w:date="2019-01-13T08:33:00Z">
            <w:rPr/>
          </w:rPrChange>
        </w:rPr>
        <w:t xml:space="preserve"> and pulse energy </w:t>
      </w:r>
      <w:r w:rsidR="00C06EC3" w:rsidRPr="00316B7B">
        <w:rPr>
          <w:rFonts w:ascii="Times New Roman" w:hAnsi="Times New Roman" w:cs="Times New Roman"/>
          <w:rPrChange w:id="32" w:author="SB" w:date="2019-01-13T08:33:00Z">
            <w:rPr/>
          </w:rPrChange>
        </w:rPr>
        <w:t>were</w:t>
      </w:r>
      <w:r w:rsidR="00D30201" w:rsidRPr="00316B7B">
        <w:rPr>
          <w:rFonts w:ascii="Times New Roman" w:hAnsi="Times New Roman" w:cs="Times New Roman"/>
          <w:rPrChange w:id="33" w:author="SB" w:date="2019-01-13T08:33:00Z">
            <w:rPr/>
          </w:rPrChange>
        </w:rPr>
        <w:t xml:space="preserve"> correlated with SAHS. </w:t>
      </w:r>
      <w:r w:rsidR="009A2410" w:rsidRPr="00316B7B">
        <w:rPr>
          <w:rFonts w:ascii="Times New Roman" w:hAnsi="Times New Roman" w:cs="Times New Roman"/>
          <w:rPrChange w:id="34" w:author="SB" w:date="2019-01-13T08:33:00Z">
            <w:rPr/>
          </w:rPrChange>
        </w:rPr>
        <w:t>Bsoul</w:t>
      </w:r>
      <w:r w:rsidR="008846F5" w:rsidRPr="00316B7B">
        <w:rPr>
          <w:rFonts w:ascii="Times New Roman" w:hAnsi="Times New Roman" w:cs="Times New Roman"/>
          <w:rPrChange w:id="35" w:author="SB" w:date="2019-01-13T08:33:00Z">
            <w:rPr/>
          </w:rPrChange>
        </w:rPr>
        <w:t xml:space="preserve"> et al.</w:t>
      </w:r>
      <w:r w:rsidR="00F6313B" w:rsidRPr="00316B7B">
        <w:rPr>
          <w:rFonts w:ascii="Times New Roman" w:hAnsi="Times New Roman" w:cs="Times New Roman"/>
          <w:rPrChange w:id="36" w:author="SB" w:date="2019-01-13T08:33:00Z">
            <w:rPr/>
          </w:rPrChange>
        </w:rPr>
        <w:t xml:space="preserve"> </w:t>
      </w:r>
      <w:r w:rsidR="00F6313B" w:rsidRPr="00316B7B">
        <w:rPr>
          <w:rFonts w:ascii="Times New Roman" w:hAnsi="Times New Roman" w:cs="Times New Roman"/>
          <w:rPrChange w:id="37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38" w:author="SB" w:date="2019-01-13T08:33:00Z">
            <w:rPr/>
          </w:rPrChange>
        </w:rPr>
        <w:instrText xml:space="preserve"> ADDIN EN.CITE &lt;EndNote&gt;&lt;Cite&gt;&lt;Author&gt;Bsoul&lt;/Author&gt;&lt;Year&gt;2011&lt;/Year&gt;&lt;RecNum&gt;14&lt;/RecNum&gt;&lt;DisplayText&gt;&lt;style face="superscript"&gt;[2]&lt;/style&gt;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316B7B">
        <w:rPr>
          <w:rFonts w:ascii="Times New Roman" w:hAnsi="Times New Roman" w:cs="Times New Roman"/>
          <w:rPrChange w:id="39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40" w:author="SB" w:date="2019-01-13T08:33:00Z">
            <w:rPr>
              <w:noProof/>
              <w:vertAlign w:val="superscript"/>
            </w:rPr>
          </w:rPrChange>
        </w:rPr>
        <w:t>[2]</w:t>
      </w:r>
      <w:r w:rsidR="00F6313B" w:rsidRPr="00316B7B">
        <w:rPr>
          <w:rFonts w:ascii="Times New Roman" w:hAnsi="Times New Roman" w:cs="Times New Roman"/>
          <w:rPrChange w:id="41" w:author="SB" w:date="2019-01-13T08:33:00Z">
            <w:rPr/>
          </w:rPrChange>
        </w:rPr>
        <w:fldChar w:fldCharType="end"/>
      </w:r>
      <w:r w:rsidR="008846F5" w:rsidRPr="00316B7B">
        <w:rPr>
          <w:rFonts w:ascii="Times New Roman" w:hAnsi="Times New Roman" w:cs="Times New Roman"/>
          <w:rPrChange w:id="42" w:author="SB" w:date="2019-01-13T08:33:00Z">
            <w:rPr/>
          </w:rPrChange>
        </w:rPr>
        <w:t xml:space="preserve"> cut the ECG into </w:t>
      </w:r>
      <w:r w:rsidR="00B77397" w:rsidRPr="00316B7B">
        <w:rPr>
          <w:rFonts w:ascii="Times New Roman" w:hAnsi="Times New Roman" w:cs="Times New Roman"/>
          <w:rPrChange w:id="43" w:author="SB" w:date="2019-01-13T08:33:00Z">
            <w:rPr/>
          </w:rPrChange>
        </w:rPr>
        <w:t>60</w:t>
      </w:r>
      <w:ins w:id="44" w:author="SB" w:date="2019-01-12T17:06:00Z">
        <w:r w:rsidR="00C06EC3" w:rsidRPr="00316B7B">
          <w:rPr>
            <w:rFonts w:ascii="Times New Roman" w:hAnsi="Times New Roman" w:cs="Times New Roman"/>
            <w:rPrChange w:id="45" w:author="SB" w:date="2019-01-13T08:33:00Z">
              <w:rPr/>
            </w:rPrChange>
          </w:rPr>
          <w:t xml:space="preserve"> </w:t>
        </w:r>
      </w:ins>
      <w:r w:rsidR="00B77397" w:rsidRPr="00316B7B">
        <w:rPr>
          <w:rFonts w:ascii="Times New Roman" w:hAnsi="Times New Roman" w:cs="Times New Roman"/>
          <w:rPrChange w:id="46" w:author="SB" w:date="2019-01-13T08:33:00Z">
            <w:rPr/>
          </w:rPrChange>
        </w:rPr>
        <w:t>s</w:t>
      </w:r>
      <w:r w:rsidR="008846F5" w:rsidRPr="00316B7B">
        <w:rPr>
          <w:rFonts w:ascii="Times New Roman" w:hAnsi="Times New Roman" w:cs="Times New Roman"/>
          <w:rPrChange w:id="47" w:author="SB" w:date="2019-01-13T08:33:00Z">
            <w:rPr/>
          </w:rPrChange>
        </w:rPr>
        <w:t xml:space="preserve"> segments and u</w:t>
      </w:r>
      <w:r w:rsidR="00C06EC3" w:rsidRPr="00316B7B">
        <w:rPr>
          <w:rFonts w:ascii="Times New Roman" w:hAnsi="Times New Roman" w:cs="Times New Roman"/>
          <w:rPrChange w:id="48" w:author="SB" w:date="2019-01-13T08:33:00Z">
            <w:rPr/>
          </w:rPrChange>
        </w:rPr>
        <w:t>sed a s</w:t>
      </w:r>
      <w:r w:rsidR="008846F5" w:rsidRPr="00316B7B">
        <w:rPr>
          <w:rFonts w:ascii="Times New Roman" w:hAnsi="Times New Roman" w:cs="Times New Roman"/>
          <w:rPrChange w:id="49" w:author="SB" w:date="2019-01-13T08:33:00Z">
            <w:rPr/>
          </w:rPrChange>
        </w:rPr>
        <w:t xml:space="preserve">upport </w:t>
      </w:r>
      <w:ins w:id="50" w:author="SB" w:date="2019-01-12T17:06:00Z">
        <w:r w:rsidR="00C06EC3" w:rsidRPr="00316B7B">
          <w:rPr>
            <w:rFonts w:ascii="Times New Roman" w:hAnsi="Times New Roman" w:cs="Times New Roman"/>
            <w:rPrChange w:id="51" w:author="SB" w:date="2019-01-13T08:33:00Z">
              <w:rPr/>
            </w:rPrChange>
          </w:rPr>
          <w:t>v</w:t>
        </w:r>
      </w:ins>
      <w:del w:id="52" w:author="SB" w:date="2019-01-12T17:06:00Z">
        <w:r w:rsidR="008846F5" w:rsidRPr="00316B7B" w:rsidDel="00C06EC3">
          <w:rPr>
            <w:rFonts w:ascii="Times New Roman" w:hAnsi="Times New Roman" w:cs="Times New Roman"/>
            <w:rPrChange w:id="53" w:author="SB" w:date="2019-01-13T08:33:00Z">
              <w:rPr/>
            </w:rPrChange>
          </w:rPr>
          <w:delText>V</w:delText>
        </w:r>
      </w:del>
      <w:r w:rsidR="008846F5" w:rsidRPr="00316B7B">
        <w:rPr>
          <w:rFonts w:ascii="Times New Roman" w:hAnsi="Times New Roman" w:cs="Times New Roman"/>
          <w:rPrChange w:id="54" w:author="SB" w:date="2019-01-13T08:33:00Z">
            <w:rPr/>
          </w:rPrChange>
        </w:rPr>
        <w:t xml:space="preserve">ector </w:t>
      </w:r>
      <w:ins w:id="55" w:author="SB" w:date="2019-01-12T17:06:00Z">
        <w:r w:rsidR="00C06EC3" w:rsidRPr="00316B7B">
          <w:rPr>
            <w:rFonts w:ascii="Times New Roman" w:hAnsi="Times New Roman" w:cs="Times New Roman"/>
            <w:rPrChange w:id="56" w:author="SB" w:date="2019-01-13T08:33:00Z">
              <w:rPr/>
            </w:rPrChange>
          </w:rPr>
          <w:t>m</w:t>
        </w:r>
      </w:ins>
      <w:del w:id="57" w:author="SB" w:date="2019-01-12T17:06:00Z">
        <w:r w:rsidR="008846F5" w:rsidRPr="00316B7B" w:rsidDel="00C06EC3">
          <w:rPr>
            <w:rFonts w:ascii="Times New Roman" w:hAnsi="Times New Roman" w:cs="Times New Roman"/>
            <w:rPrChange w:id="58" w:author="SB" w:date="2019-01-13T08:33:00Z">
              <w:rPr/>
            </w:rPrChange>
          </w:rPr>
          <w:delText>M</w:delText>
        </w:r>
      </w:del>
      <w:r w:rsidR="008846F5" w:rsidRPr="00316B7B">
        <w:rPr>
          <w:rFonts w:ascii="Times New Roman" w:hAnsi="Times New Roman" w:cs="Times New Roman"/>
          <w:rPrChange w:id="59" w:author="SB" w:date="2019-01-13T08:33:00Z">
            <w:rPr/>
          </w:rPrChange>
        </w:rPr>
        <w:t xml:space="preserve">achine (SVM) </w:t>
      </w:r>
      <w:ins w:id="60" w:author="SB" w:date="2019-01-12T17:07:00Z">
        <w:r w:rsidR="00C06EC3" w:rsidRPr="00316B7B">
          <w:rPr>
            <w:rFonts w:ascii="Times New Roman" w:hAnsi="Times New Roman" w:cs="Times New Roman"/>
            <w:rPrChange w:id="61" w:author="SB" w:date="2019-01-13T08:33:00Z">
              <w:rPr/>
            </w:rPrChange>
          </w:rPr>
          <w:t>for</w:t>
        </w:r>
      </w:ins>
      <w:del w:id="62" w:author="SB" w:date="2019-01-12T17:07:00Z">
        <w:r w:rsidR="008846F5" w:rsidRPr="00316B7B" w:rsidDel="00C06EC3">
          <w:rPr>
            <w:rFonts w:ascii="Times New Roman" w:hAnsi="Times New Roman" w:cs="Times New Roman"/>
            <w:rPrChange w:id="63" w:author="SB" w:date="2019-01-13T08:33:00Z">
              <w:rPr/>
            </w:rPrChange>
          </w:rPr>
          <w:delText>to realize</w:delText>
        </w:r>
      </w:del>
      <w:r w:rsidR="008846F5" w:rsidRPr="00316B7B">
        <w:rPr>
          <w:rFonts w:ascii="Times New Roman" w:hAnsi="Times New Roman" w:cs="Times New Roman"/>
          <w:rPrChange w:id="64" w:author="SB" w:date="2019-01-13T08:33:00Z">
            <w:rPr/>
          </w:rPrChange>
        </w:rPr>
        <w:t xml:space="preserve"> real-time detection of SAHS. However</w:t>
      </w:r>
      <w:ins w:id="65" w:author="SB" w:date="2019-01-12T17:07:00Z">
        <w:r w:rsidR="00C06EC3" w:rsidRPr="00316B7B">
          <w:rPr>
            <w:rFonts w:ascii="Times New Roman" w:hAnsi="Times New Roman" w:cs="Times New Roman"/>
            <w:rPrChange w:id="66" w:author="SB" w:date="2019-01-13T08:33:00Z">
              <w:rPr/>
            </w:rPrChange>
          </w:rPr>
          <w:t>,</w:t>
        </w:r>
      </w:ins>
      <w:r w:rsidR="008846F5" w:rsidRPr="00316B7B">
        <w:rPr>
          <w:rFonts w:ascii="Times New Roman" w:hAnsi="Times New Roman" w:cs="Times New Roman"/>
          <w:rPrChange w:id="67" w:author="SB" w:date="2019-01-13T08:33:00Z">
            <w:rPr/>
          </w:rPrChange>
        </w:rPr>
        <w:t xml:space="preserve"> </w:t>
      </w:r>
      <w:commentRangeStart w:id="68"/>
      <w:r w:rsidR="008846F5" w:rsidRPr="00316B7B">
        <w:rPr>
          <w:rFonts w:ascii="Times New Roman" w:hAnsi="Times New Roman" w:cs="Times New Roman"/>
          <w:rPrChange w:id="69" w:author="SB" w:date="2019-01-13T08:33:00Z">
            <w:rPr/>
          </w:rPrChange>
        </w:rPr>
        <w:t>ECG is also correlated with many other</w:t>
      </w:r>
      <w:del w:id="70" w:author="SB" w:date="2019-01-12T17:07:00Z">
        <w:r w:rsidR="008846F5" w:rsidRPr="00316B7B" w:rsidDel="00C06EC3">
          <w:rPr>
            <w:rFonts w:ascii="Times New Roman" w:hAnsi="Times New Roman" w:cs="Times New Roman"/>
            <w:rPrChange w:id="71" w:author="SB" w:date="2019-01-13T08:33:00Z">
              <w:rPr/>
            </w:rPrChange>
          </w:rPr>
          <w:delText xml:space="preserve"> kinds of</w:delText>
        </w:r>
      </w:del>
      <w:r w:rsidR="008846F5" w:rsidRPr="00316B7B">
        <w:rPr>
          <w:rFonts w:ascii="Times New Roman" w:hAnsi="Times New Roman" w:cs="Times New Roman"/>
          <w:rPrChange w:id="72" w:author="SB" w:date="2019-01-13T08:33:00Z">
            <w:rPr/>
          </w:rPrChange>
        </w:rPr>
        <w:t xml:space="preserve"> diseases</w:t>
      </w:r>
      <w:commentRangeEnd w:id="68"/>
      <w:r w:rsidR="00C06EC3" w:rsidRPr="00316B7B">
        <w:rPr>
          <w:rStyle w:val="af"/>
          <w:rFonts w:ascii="Times New Roman" w:hAnsi="Times New Roman" w:cs="Times New Roman"/>
          <w:rPrChange w:id="73" w:author="SB" w:date="2019-01-13T08:33:00Z">
            <w:rPr>
              <w:rStyle w:val="af"/>
            </w:rPr>
          </w:rPrChange>
        </w:rPr>
        <w:commentReference w:id="68"/>
      </w:r>
      <w:ins w:id="74" w:author="SB" w:date="2019-01-12T17:07:00Z">
        <w:r w:rsidR="00C06EC3" w:rsidRPr="00316B7B">
          <w:rPr>
            <w:rFonts w:ascii="Times New Roman" w:hAnsi="Times New Roman" w:cs="Times New Roman"/>
            <w:rPrChange w:id="75" w:author="SB" w:date="2019-01-13T08:33:00Z">
              <w:rPr/>
            </w:rPrChange>
          </w:rPr>
          <w:t>;</w:t>
        </w:r>
      </w:ins>
      <w:del w:id="76" w:author="SB" w:date="2019-01-12T17:07:00Z">
        <w:r w:rsidR="008846F5" w:rsidRPr="00316B7B" w:rsidDel="00C06EC3">
          <w:rPr>
            <w:rFonts w:ascii="Times New Roman" w:hAnsi="Times New Roman" w:cs="Times New Roman"/>
            <w:rPrChange w:id="77" w:author="SB" w:date="2019-01-13T08:33:00Z">
              <w:rPr/>
            </w:rPrChange>
          </w:rPr>
          <w:delText>,</w:delText>
        </w:r>
      </w:del>
      <w:r w:rsidR="008846F5" w:rsidRPr="00316B7B">
        <w:rPr>
          <w:rFonts w:ascii="Times New Roman" w:hAnsi="Times New Roman" w:cs="Times New Roman"/>
          <w:rPrChange w:id="78" w:author="SB" w:date="2019-01-13T08:33:00Z">
            <w:rPr/>
          </w:rPrChange>
        </w:rPr>
        <w:t xml:space="preserve"> </w:t>
      </w:r>
      <w:r w:rsidR="00B77397" w:rsidRPr="00316B7B">
        <w:rPr>
          <w:rFonts w:ascii="Times New Roman" w:hAnsi="Times New Roman" w:cs="Times New Roman"/>
          <w:rPrChange w:id="79" w:author="SB" w:date="2019-01-13T08:33:00Z">
            <w:rPr/>
          </w:rPrChange>
        </w:rPr>
        <w:t>hence</w:t>
      </w:r>
      <w:ins w:id="80" w:author="SB" w:date="2019-01-12T17:07:00Z">
        <w:r w:rsidR="00C06EC3" w:rsidRPr="00316B7B">
          <w:rPr>
            <w:rFonts w:ascii="Times New Roman" w:hAnsi="Times New Roman" w:cs="Times New Roman"/>
            <w:rPrChange w:id="81" w:author="SB" w:date="2019-01-13T08:33:00Z">
              <w:rPr/>
            </w:rPrChange>
          </w:rPr>
          <w:t>,</w:t>
        </w:r>
      </w:ins>
      <w:r w:rsidR="00B77397" w:rsidRPr="00316B7B">
        <w:rPr>
          <w:rFonts w:ascii="Times New Roman" w:hAnsi="Times New Roman" w:cs="Times New Roman"/>
          <w:rPrChange w:id="82" w:author="SB" w:date="2019-01-13T08:33:00Z">
            <w:rPr/>
          </w:rPrChange>
        </w:rPr>
        <w:t xml:space="preserve"> </w:t>
      </w:r>
      <w:r w:rsidR="003C5026" w:rsidRPr="00316B7B">
        <w:rPr>
          <w:rFonts w:ascii="Times New Roman" w:hAnsi="Times New Roman" w:cs="Times New Roman"/>
          <w:rPrChange w:id="83" w:author="SB" w:date="2019-01-13T08:33:00Z">
            <w:rPr/>
          </w:rPrChange>
        </w:rPr>
        <w:t>nasal flow</w:t>
      </w:r>
      <w:r w:rsidR="008846F5" w:rsidRPr="00316B7B">
        <w:rPr>
          <w:rFonts w:ascii="Times New Roman" w:hAnsi="Times New Roman" w:cs="Times New Roman"/>
          <w:rPrChange w:id="84" w:author="SB" w:date="2019-01-13T08:33:00Z">
            <w:rPr/>
          </w:rPrChange>
        </w:rPr>
        <w:t xml:space="preserve"> (NF)</w:t>
      </w:r>
      <w:ins w:id="85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887181" w:rsidRPr="00316B7B">
        <w:rPr>
          <w:rFonts w:ascii="Times New Roman" w:hAnsi="Times New Roman" w:cs="Times New Roman"/>
          <w:rPrChange w:id="86" w:author="SB" w:date="2019-01-13T08:33:00Z">
            <w:rPr/>
          </w:rPrChange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87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88" w:author="SB" w:date="2019-01-13T08:33:00Z">
            <w:rPr/>
          </w:rPrChange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89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90" w:author="SB" w:date="2019-01-13T08:33:00Z">
            <w:rPr/>
          </w:rPrChange>
        </w:rPr>
        <w:fldChar w:fldCharType="end"/>
      </w:r>
      <w:r w:rsidR="00887181" w:rsidRPr="00353B4C">
        <w:rPr>
          <w:rFonts w:ascii="Times New Roman" w:hAnsi="Times New Roman" w:cs="Times New Roman"/>
        </w:rPr>
      </w:r>
      <w:r w:rsidR="00887181" w:rsidRPr="00316B7B">
        <w:rPr>
          <w:rFonts w:ascii="Times New Roman" w:hAnsi="Times New Roman" w:cs="Times New Roman"/>
          <w:rPrChange w:id="91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92" w:author="SB" w:date="2019-01-13T08:33:00Z">
            <w:rPr>
              <w:noProof/>
              <w:vertAlign w:val="superscript"/>
            </w:rPr>
          </w:rPrChange>
        </w:rPr>
        <w:t>[3-6]</w:t>
      </w:r>
      <w:r w:rsidR="00887181" w:rsidRPr="00316B7B">
        <w:rPr>
          <w:rFonts w:ascii="Times New Roman" w:hAnsi="Times New Roman" w:cs="Times New Roman"/>
          <w:rPrChange w:id="93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94" w:author="SB" w:date="2019-01-13T08:33:00Z">
            <w:rPr/>
          </w:rPrChange>
        </w:rPr>
        <w:t>, arterial blood oxygen saturation (SpO</w:t>
      </w:r>
      <w:r w:rsidR="00887181" w:rsidRPr="00316B7B">
        <w:rPr>
          <w:rFonts w:ascii="Times New Roman" w:hAnsi="Times New Roman" w:cs="Times New Roman"/>
          <w:vertAlign w:val="subscript"/>
          <w:rPrChange w:id="95" w:author="SB" w:date="2019-01-13T08:33:00Z">
            <w:rPr>
              <w:vertAlign w:val="subscript"/>
            </w:rPr>
          </w:rPrChange>
        </w:rPr>
        <w:t>2</w:t>
      </w:r>
      <w:r w:rsidR="00887181" w:rsidRPr="00316B7B">
        <w:rPr>
          <w:rFonts w:ascii="Times New Roman" w:hAnsi="Times New Roman" w:cs="Times New Roman"/>
          <w:rPrChange w:id="96" w:author="SB" w:date="2019-01-13T08:33:00Z">
            <w:rPr/>
          </w:rPrChange>
        </w:rPr>
        <w:t xml:space="preserve">) </w:t>
      </w:r>
      <w:r w:rsidR="00887181" w:rsidRPr="00316B7B">
        <w:rPr>
          <w:rFonts w:ascii="Times New Roman" w:hAnsi="Times New Roman" w:cs="Times New Roman"/>
          <w:rPrChange w:id="97" w:author="SB" w:date="2019-01-13T08:33:00Z">
            <w:rPr/>
          </w:rPrChange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316B7B">
        <w:rPr>
          <w:rFonts w:ascii="Times New Roman" w:hAnsi="Times New Roman" w:cs="Times New Roman"/>
          <w:rPrChange w:id="98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99" w:author="SB" w:date="2019-01-13T08:33:00Z">
            <w:rPr/>
          </w:rPrChange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316B7B">
        <w:rPr>
          <w:rFonts w:ascii="Times New Roman" w:hAnsi="Times New Roman" w:cs="Times New Roman"/>
          <w:rPrChange w:id="100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101" w:author="SB" w:date="2019-01-13T08:33:00Z">
            <w:rPr/>
          </w:rPrChange>
        </w:rPr>
        <w:fldChar w:fldCharType="end"/>
      </w:r>
      <w:r w:rsidR="00887181" w:rsidRPr="00353B4C">
        <w:rPr>
          <w:rFonts w:ascii="Times New Roman" w:hAnsi="Times New Roman" w:cs="Times New Roman"/>
        </w:rPr>
      </w:r>
      <w:r w:rsidR="00887181" w:rsidRPr="00316B7B">
        <w:rPr>
          <w:rFonts w:ascii="Times New Roman" w:hAnsi="Times New Roman" w:cs="Times New Roman"/>
          <w:rPrChange w:id="102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03" w:author="SB" w:date="2019-01-13T08:33:00Z">
            <w:rPr>
              <w:noProof/>
              <w:vertAlign w:val="superscript"/>
            </w:rPr>
          </w:rPrChange>
        </w:rPr>
        <w:t>[7]</w:t>
      </w:r>
      <w:r w:rsidR="00887181" w:rsidRPr="00316B7B">
        <w:rPr>
          <w:rFonts w:ascii="Times New Roman" w:hAnsi="Times New Roman" w:cs="Times New Roman"/>
          <w:rPrChange w:id="104" w:author="SB" w:date="2019-01-13T08:33:00Z">
            <w:rPr/>
          </w:rPrChange>
        </w:rPr>
        <w:fldChar w:fldCharType="end"/>
      </w:r>
      <w:del w:id="105" w:author="SB" w:date="2019-01-13T08:23:00Z">
        <w:r w:rsidR="00887181" w:rsidRPr="00316B7B" w:rsidDel="00AA7831">
          <w:rPr>
            <w:rFonts w:ascii="Times New Roman" w:hAnsi="Times New Roman" w:cs="Times New Roman"/>
            <w:rPrChange w:id="106" w:author="SB" w:date="2019-01-13T08:33:00Z">
              <w:rPr>
                <w:noProof/>
                <w:vertAlign w:val="superscript"/>
              </w:rPr>
            </w:rPrChange>
          </w:rPr>
          <w:delText xml:space="preserve"> </w:delText>
        </w:r>
      </w:del>
      <w:r w:rsidR="00887181" w:rsidRPr="00316B7B">
        <w:rPr>
          <w:rFonts w:ascii="Times New Roman" w:hAnsi="Times New Roman" w:cs="Times New Roman"/>
          <w:rPrChange w:id="107" w:author="SB" w:date="2019-01-13T08:33:00Z">
            <w:rPr/>
          </w:rPrChange>
        </w:rPr>
        <w:t>, snoring</w:t>
      </w:r>
      <w:ins w:id="108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887181" w:rsidRPr="00316B7B">
        <w:rPr>
          <w:rFonts w:ascii="Times New Roman" w:hAnsi="Times New Roman" w:cs="Times New Roman"/>
          <w:rPrChange w:id="109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110" w:author="SB" w:date="2019-01-13T08:33:00Z">
            <w:rPr/>
          </w:rPrChange>
        </w:rPr>
        <w:instrText xml:space="preserve"> ADDIN EN.CITE &lt;EndNote&gt;&lt;Cite&gt;&lt;Author&gt;Sola-Soler&lt;/Author&gt;&lt;Year&gt;2012&lt;/Year&gt;&lt;RecNum&gt;19&lt;/RecNum&gt;&lt;DisplayText&gt;&lt;style face="superscript"&gt;[8]&lt;/style&gt;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316B7B">
        <w:rPr>
          <w:rFonts w:ascii="Times New Roman" w:hAnsi="Times New Roman" w:cs="Times New Roman"/>
          <w:rPrChange w:id="111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12" w:author="SB" w:date="2019-01-13T08:33:00Z">
            <w:rPr>
              <w:noProof/>
              <w:vertAlign w:val="superscript"/>
            </w:rPr>
          </w:rPrChange>
        </w:rPr>
        <w:t>[8]</w:t>
      </w:r>
      <w:r w:rsidR="00887181" w:rsidRPr="00316B7B">
        <w:rPr>
          <w:rFonts w:ascii="Times New Roman" w:hAnsi="Times New Roman" w:cs="Times New Roman"/>
          <w:rPrChange w:id="113" w:author="SB" w:date="2019-01-13T08:33:00Z">
            <w:rPr/>
          </w:rPrChange>
        </w:rPr>
        <w:fldChar w:fldCharType="end"/>
      </w:r>
      <w:del w:id="114" w:author="SB" w:date="2019-01-12T17:07:00Z">
        <w:r w:rsidR="00887181" w:rsidRPr="00316B7B" w:rsidDel="005440F4">
          <w:rPr>
            <w:rFonts w:ascii="Times New Roman" w:hAnsi="Times New Roman" w:cs="Times New Roman"/>
            <w:rPrChange w:id="115" w:author="SB" w:date="2019-01-13T08:33:00Z">
              <w:rPr/>
            </w:rPrChange>
          </w:rPr>
          <w:delText xml:space="preserve"> </w:delText>
        </w:r>
      </w:del>
      <w:ins w:id="116" w:author="SB" w:date="2019-01-12T17:07:00Z">
        <w:r w:rsidR="005440F4" w:rsidRPr="00316B7B">
          <w:rPr>
            <w:rFonts w:ascii="Times New Roman" w:hAnsi="Times New Roman" w:cs="Times New Roman"/>
            <w:rPrChange w:id="117" w:author="SB" w:date="2019-01-13T08:33:00Z">
              <w:rPr/>
            </w:rPrChange>
          </w:rPr>
          <w:t xml:space="preserve">, </w:t>
        </w:r>
      </w:ins>
      <w:r w:rsidR="00887181" w:rsidRPr="00316B7B">
        <w:rPr>
          <w:rFonts w:ascii="Times New Roman" w:hAnsi="Times New Roman" w:cs="Times New Roman"/>
          <w:rPrChange w:id="118" w:author="SB" w:date="2019-01-13T08:33:00Z">
            <w:rPr/>
          </w:rPrChange>
        </w:rPr>
        <w:t>or a combination of these signals</w:t>
      </w:r>
      <w:ins w:id="119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F6313B" w:rsidRPr="00316B7B">
        <w:rPr>
          <w:rFonts w:ascii="Times New Roman" w:hAnsi="Times New Roman" w:cs="Times New Roman" w:hint="eastAsia"/>
          <w:rPrChange w:id="120" w:author="SB" w:date="2019-01-13T08:33:00Z">
            <w:rPr>
              <w:rFonts w:hint="eastAsia"/>
            </w:rPr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21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122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23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124" w:author="SB" w:date="2019-01-13T08:33:00Z">
            <w:rPr/>
          </w:rPrChange>
        </w:rPr>
        <w:fldChar w:fldCharType="end"/>
      </w:r>
      <w:r w:rsidR="00F6313B" w:rsidRPr="00353B4C">
        <w:rPr>
          <w:rFonts w:ascii="Times New Roman" w:hAnsi="Times New Roman" w:cs="Times New Roman" w:hint="eastAsia"/>
        </w:rPr>
      </w:r>
      <w:r w:rsidR="00F6313B" w:rsidRPr="00316B7B">
        <w:rPr>
          <w:rFonts w:ascii="Times New Roman" w:hAnsi="Times New Roman" w:cs="Times New Roman" w:hint="eastAsia"/>
          <w:rPrChange w:id="125" w:author="SB" w:date="2019-01-13T08:33:00Z">
            <w:rPr>
              <w:rFonts w:hint="eastAsia"/>
            </w:rPr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26" w:author="SB" w:date="2019-01-13T08:33:00Z">
            <w:rPr>
              <w:noProof/>
              <w:vertAlign w:val="superscript"/>
            </w:rPr>
          </w:rPrChange>
        </w:rPr>
        <w:t>[9, 10]</w:t>
      </w:r>
      <w:r w:rsidR="00F6313B" w:rsidRPr="00316B7B">
        <w:rPr>
          <w:rFonts w:ascii="Times New Roman" w:hAnsi="Times New Roman" w:cs="Times New Roman" w:hint="eastAsia"/>
          <w:rPrChange w:id="127" w:author="SB" w:date="2019-01-13T08:33:00Z">
            <w:rPr>
              <w:rFonts w:hint="eastAsia"/>
            </w:rPr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128" w:author="SB" w:date="2019-01-13T08:33:00Z">
            <w:rPr/>
          </w:rPrChange>
        </w:rPr>
        <w:t xml:space="preserve"> have been </w:t>
      </w:r>
      <w:r w:rsidR="00B77397" w:rsidRPr="00316B7B">
        <w:rPr>
          <w:rFonts w:ascii="Times New Roman" w:hAnsi="Times New Roman" w:cs="Times New Roman"/>
          <w:rPrChange w:id="129" w:author="SB" w:date="2019-01-13T08:33:00Z">
            <w:rPr/>
          </w:rPrChange>
        </w:rPr>
        <w:t xml:space="preserve">adopted </w:t>
      </w:r>
      <w:ins w:id="130" w:author="SB" w:date="2019-01-12T17:07:00Z">
        <w:r w:rsidR="005440F4" w:rsidRPr="00316B7B">
          <w:rPr>
            <w:rFonts w:ascii="Times New Roman" w:hAnsi="Times New Roman" w:cs="Times New Roman"/>
            <w:rPrChange w:id="131" w:author="SB" w:date="2019-01-13T08:33:00Z">
              <w:rPr/>
            </w:rPrChange>
          </w:rPr>
          <w:t>more recently</w:t>
        </w:r>
      </w:ins>
      <w:del w:id="132" w:author="SB" w:date="2019-01-12T17:07:00Z">
        <w:r w:rsidR="00B77397" w:rsidRPr="00316B7B" w:rsidDel="005440F4">
          <w:rPr>
            <w:rFonts w:ascii="Times New Roman" w:hAnsi="Times New Roman" w:cs="Times New Roman"/>
            <w:rPrChange w:id="133" w:author="SB" w:date="2019-01-13T08:33:00Z">
              <w:rPr/>
            </w:rPrChange>
          </w:rPr>
          <w:delText>lately</w:delText>
        </w:r>
      </w:del>
      <w:r w:rsidR="00887181" w:rsidRPr="00316B7B">
        <w:rPr>
          <w:rFonts w:ascii="Times New Roman" w:hAnsi="Times New Roman" w:cs="Times New Roman"/>
          <w:rPrChange w:id="134" w:author="SB" w:date="2019-01-13T08:33:00Z">
            <w:rPr/>
          </w:rPrChange>
        </w:rPr>
        <w:t xml:space="preserve">. </w:t>
      </w:r>
      <w:r w:rsidR="009A2410" w:rsidRPr="00316B7B">
        <w:rPr>
          <w:rFonts w:ascii="Times New Roman" w:hAnsi="Times New Roman" w:cs="Times New Roman"/>
          <w:rPrChange w:id="135" w:author="SB" w:date="2019-01-13T08:33:00Z">
            <w:rPr/>
          </w:rPrChange>
        </w:rPr>
        <w:t>Gutierrez</w:t>
      </w:r>
      <w:r w:rsidR="00887181" w:rsidRPr="00316B7B">
        <w:rPr>
          <w:rFonts w:ascii="Times New Roman" w:hAnsi="Times New Roman" w:cs="Times New Roman"/>
          <w:rPrChange w:id="136" w:author="SB" w:date="2019-01-13T08:33:00Z">
            <w:rPr/>
          </w:rPrChange>
        </w:rPr>
        <w:t xml:space="preserve"> et al.</w:t>
      </w:r>
      <w:ins w:id="137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887181" w:rsidRPr="00316B7B">
        <w:rPr>
          <w:rFonts w:ascii="Times New Roman" w:hAnsi="Times New Roman" w:cs="Times New Roman"/>
          <w:rPrChange w:id="138" w:author="SB" w:date="2019-01-13T08:33:00Z">
            <w:rPr/>
          </w:rPrChange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39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140" w:author="SB" w:date="2019-01-13T08:33:00Z">
            <w:rPr/>
          </w:rPrChange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316B7B">
        <w:rPr>
          <w:rFonts w:ascii="Times New Roman" w:hAnsi="Times New Roman" w:cs="Times New Roman"/>
          <w:rPrChange w:id="141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142" w:author="SB" w:date="2019-01-13T08:33:00Z">
            <w:rPr/>
          </w:rPrChange>
        </w:rPr>
        <w:fldChar w:fldCharType="end"/>
      </w:r>
      <w:r w:rsidR="00887181" w:rsidRPr="00353B4C">
        <w:rPr>
          <w:rFonts w:ascii="Times New Roman" w:hAnsi="Times New Roman" w:cs="Times New Roman"/>
        </w:rPr>
      </w:r>
      <w:r w:rsidR="00887181" w:rsidRPr="00316B7B">
        <w:rPr>
          <w:rFonts w:ascii="Times New Roman" w:hAnsi="Times New Roman" w:cs="Times New Roman"/>
          <w:rPrChange w:id="143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44" w:author="SB" w:date="2019-01-13T08:33:00Z">
            <w:rPr>
              <w:noProof/>
              <w:vertAlign w:val="superscript"/>
            </w:rPr>
          </w:rPrChange>
        </w:rPr>
        <w:t>[4]</w:t>
      </w:r>
      <w:r w:rsidR="00887181" w:rsidRPr="00316B7B">
        <w:rPr>
          <w:rFonts w:ascii="Times New Roman" w:hAnsi="Times New Roman" w:cs="Times New Roman"/>
          <w:rPrChange w:id="145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146" w:author="SB" w:date="2019-01-13T08:33:00Z">
            <w:rPr/>
          </w:rPrChange>
        </w:rPr>
        <w:t xml:space="preserve"> used </w:t>
      </w:r>
      <w:r w:rsidR="00F6313B" w:rsidRPr="00316B7B">
        <w:rPr>
          <w:rFonts w:ascii="Times New Roman" w:hAnsi="Times New Roman" w:cs="Times New Roman"/>
          <w:rPrChange w:id="147" w:author="SB" w:date="2019-01-13T08:33:00Z">
            <w:rPr/>
          </w:rPrChange>
        </w:rPr>
        <w:t xml:space="preserve">the overall features of single-channel NF for the diagnosis of SAHS severity. </w:t>
      </w:r>
      <w:del w:id="148" w:author="SB" w:date="2019-01-12T17:08:00Z">
        <w:r w:rsidR="00887181" w:rsidRPr="00316B7B" w:rsidDel="005440F4">
          <w:rPr>
            <w:rFonts w:ascii="Times New Roman" w:hAnsi="Times New Roman" w:cs="Times New Roman"/>
            <w:rPrChange w:id="149" w:author="SB" w:date="2019-01-13T08:33:00Z">
              <w:rPr/>
            </w:rPrChange>
          </w:rPr>
          <w:delText>B.</w:delText>
        </w:r>
      </w:del>
      <w:r w:rsidR="00887181" w:rsidRPr="00316B7B">
        <w:rPr>
          <w:rFonts w:ascii="Times New Roman" w:hAnsi="Times New Roman" w:cs="Times New Roman"/>
          <w:rPrChange w:id="150" w:author="SB" w:date="2019-01-13T08:33:00Z">
            <w:rPr/>
          </w:rPrChange>
        </w:rPr>
        <w:t>Xie e</w:t>
      </w:r>
      <w:r w:rsidR="00F6313B" w:rsidRPr="00316B7B">
        <w:rPr>
          <w:rFonts w:ascii="Times New Roman" w:hAnsi="Times New Roman" w:cs="Times New Roman"/>
          <w:rPrChange w:id="151" w:author="SB" w:date="2019-01-13T08:33:00Z">
            <w:rPr/>
          </w:rPrChange>
        </w:rPr>
        <w:t>t</w:t>
      </w:r>
      <w:r w:rsidR="00887181" w:rsidRPr="00316B7B">
        <w:rPr>
          <w:rFonts w:ascii="Times New Roman" w:hAnsi="Times New Roman" w:cs="Times New Roman"/>
          <w:rPrChange w:id="152" w:author="SB" w:date="2019-01-13T08:33:00Z">
            <w:rPr/>
          </w:rPrChange>
        </w:rPr>
        <w:t xml:space="preserve"> al. </w:t>
      </w:r>
      <w:r w:rsidR="00887181" w:rsidRPr="00316B7B">
        <w:rPr>
          <w:rFonts w:ascii="Times New Roman" w:hAnsi="Times New Roman" w:cs="Times New Roman"/>
          <w:rPrChange w:id="153" w:author="SB" w:date="2019-01-13T08:33:00Z">
            <w:rPr/>
          </w:rPrChange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316B7B">
        <w:rPr>
          <w:rFonts w:ascii="Times New Roman" w:hAnsi="Times New Roman" w:cs="Times New Roman"/>
          <w:rPrChange w:id="154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155" w:author="SB" w:date="2019-01-13T08:33:00Z">
            <w:rPr/>
          </w:rPrChange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316B7B">
        <w:rPr>
          <w:rFonts w:ascii="Times New Roman" w:hAnsi="Times New Roman" w:cs="Times New Roman"/>
          <w:rPrChange w:id="156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157" w:author="SB" w:date="2019-01-13T08:33:00Z">
            <w:rPr/>
          </w:rPrChange>
        </w:rPr>
        <w:fldChar w:fldCharType="end"/>
      </w:r>
      <w:r w:rsidR="00887181" w:rsidRPr="00353B4C">
        <w:rPr>
          <w:rFonts w:ascii="Times New Roman" w:hAnsi="Times New Roman" w:cs="Times New Roman"/>
        </w:rPr>
      </w:r>
      <w:r w:rsidR="00887181" w:rsidRPr="00316B7B">
        <w:rPr>
          <w:rFonts w:ascii="Times New Roman" w:hAnsi="Times New Roman" w:cs="Times New Roman"/>
          <w:rPrChange w:id="158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59" w:author="SB" w:date="2019-01-13T08:33:00Z">
            <w:rPr>
              <w:noProof/>
              <w:vertAlign w:val="superscript"/>
            </w:rPr>
          </w:rPrChange>
        </w:rPr>
        <w:t>[10]</w:t>
      </w:r>
      <w:r w:rsidR="00887181" w:rsidRPr="00316B7B">
        <w:rPr>
          <w:rFonts w:ascii="Times New Roman" w:hAnsi="Times New Roman" w:cs="Times New Roman"/>
          <w:rPrChange w:id="160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161" w:author="SB" w:date="2019-01-13T08:33:00Z">
            <w:rPr/>
          </w:rPrChange>
        </w:rPr>
        <w:t xml:space="preserve"> utilized a combination of classifiers to achieve real-time detection of SAHS based on ECG and SpO</w:t>
      </w:r>
      <w:r w:rsidR="00887181" w:rsidRPr="00316B7B">
        <w:rPr>
          <w:rFonts w:ascii="Times New Roman" w:hAnsi="Times New Roman" w:cs="Times New Roman"/>
          <w:vertAlign w:val="subscript"/>
          <w:rPrChange w:id="162" w:author="SB" w:date="2019-01-13T08:33:00Z">
            <w:rPr>
              <w:vertAlign w:val="subscript"/>
            </w:rPr>
          </w:rPrChange>
        </w:rPr>
        <w:t>2</w:t>
      </w:r>
      <w:r w:rsidR="00887181" w:rsidRPr="00316B7B">
        <w:rPr>
          <w:rFonts w:ascii="Times New Roman" w:hAnsi="Times New Roman" w:cs="Times New Roman"/>
          <w:rPrChange w:id="163" w:author="SB" w:date="2019-01-13T08:33:00Z">
            <w:rPr/>
          </w:rPrChange>
        </w:rPr>
        <w:t>. All the above studies can be roughly divided into two categories</w:t>
      </w:r>
      <w:ins w:id="164" w:author="SB" w:date="2019-01-12T17:08:00Z">
        <w:r w:rsidR="005440F4" w:rsidRPr="00316B7B">
          <w:rPr>
            <w:rFonts w:ascii="Times New Roman" w:hAnsi="Times New Roman" w:cs="Times New Roman"/>
            <w:rPrChange w:id="165" w:author="SB" w:date="2019-01-13T08:33:00Z">
              <w:rPr/>
            </w:rPrChange>
          </w:rPr>
          <w:t>: those that</w:t>
        </w:r>
      </w:ins>
      <w:del w:id="166" w:author="SB" w:date="2019-01-12T17:08:00Z">
        <w:r w:rsidR="00887181" w:rsidRPr="00316B7B" w:rsidDel="005440F4">
          <w:rPr>
            <w:rFonts w:ascii="Times New Roman" w:hAnsi="Times New Roman" w:cs="Times New Roman"/>
            <w:rPrChange w:id="167" w:author="SB" w:date="2019-01-13T08:33:00Z">
              <w:rPr/>
            </w:rPrChange>
          </w:rPr>
          <w:delText>. One is to</w:delText>
        </w:r>
      </w:del>
      <w:r w:rsidR="00887181" w:rsidRPr="00316B7B">
        <w:rPr>
          <w:rFonts w:ascii="Times New Roman" w:hAnsi="Times New Roman" w:cs="Times New Roman"/>
          <w:rPrChange w:id="168" w:author="SB" w:date="2019-01-13T08:33:00Z">
            <w:rPr/>
          </w:rPrChange>
        </w:rPr>
        <w:t xml:space="preserve"> predict </w:t>
      </w:r>
      <w:ins w:id="169" w:author="SB" w:date="2019-01-12T18:09:00Z">
        <w:r w:rsidR="004170A3" w:rsidRPr="00316B7B">
          <w:rPr>
            <w:rFonts w:ascii="Times New Roman" w:hAnsi="Times New Roman" w:cs="Times New Roman"/>
            <w:rPrChange w:id="170" w:author="SB" w:date="2019-01-13T08:33:00Z">
              <w:rPr/>
            </w:rPrChange>
          </w:rPr>
          <w:t>the AH index (</w:t>
        </w:r>
      </w:ins>
      <w:r w:rsidR="00887181" w:rsidRPr="00316B7B">
        <w:rPr>
          <w:rFonts w:ascii="Times New Roman" w:hAnsi="Times New Roman" w:cs="Times New Roman"/>
          <w:rPrChange w:id="171" w:author="SB" w:date="2019-01-13T08:33:00Z">
            <w:rPr/>
          </w:rPrChange>
        </w:rPr>
        <w:t>AHI</w:t>
      </w:r>
      <w:ins w:id="172" w:author="SB" w:date="2019-01-12T18:09:00Z">
        <w:r w:rsidR="004170A3" w:rsidRPr="00316B7B">
          <w:rPr>
            <w:rFonts w:ascii="Times New Roman" w:hAnsi="Times New Roman" w:cs="Times New Roman"/>
            <w:rPrChange w:id="173" w:author="SB" w:date="2019-01-13T08:33:00Z">
              <w:rPr/>
            </w:rPrChange>
          </w:rPr>
          <w:t>)</w:t>
        </w:r>
      </w:ins>
      <w:r w:rsidR="00887181" w:rsidRPr="00316B7B">
        <w:rPr>
          <w:rFonts w:ascii="Times New Roman" w:hAnsi="Times New Roman" w:cs="Times New Roman"/>
          <w:rPrChange w:id="174" w:author="SB" w:date="2019-01-13T08:33:00Z">
            <w:rPr/>
          </w:rPrChange>
        </w:rPr>
        <w:t xml:space="preserve"> based on the detection of </w:t>
      </w:r>
      <w:r w:rsidR="003C5026" w:rsidRPr="00316B7B">
        <w:rPr>
          <w:rFonts w:ascii="Times New Roman" w:hAnsi="Times New Roman" w:cs="Times New Roman"/>
          <w:rPrChange w:id="175" w:author="SB" w:date="2019-01-13T08:33:00Z">
            <w:rPr/>
          </w:rPrChange>
        </w:rPr>
        <w:t>AH events</w:t>
      </w:r>
      <w:ins w:id="176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316B7B">
        <w:rPr>
          <w:rFonts w:ascii="Times New Roman" w:hAnsi="Times New Roman" w:cs="Times New Roman"/>
          <w:rPrChange w:id="177" w:author="SB" w:date="2019-01-13T08:33:00Z">
            <w:rPr/>
          </w:rPrChange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316B7B">
        <w:rPr>
          <w:rFonts w:ascii="Times New Roman" w:hAnsi="Times New Roman" w:cs="Times New Roman"/>
          <w:rPrChange w:id="178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179" w:author="SB" w:date="2019-01-13T08:33:00Z">
            <w:rPr/>
          </w:rPrChange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316B7B">
        <w:rPr>
          <w:rFonts w:ascii="Times New Roman" w:hAnsi="Times New Roman" w:cs="Times New Roman"/>
          <w:rPrChange w:id="180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181" w:author="SB" w:date="2019-01-13T08:33:00Z">
            <w:rPr/>
          </w:rPrChange>
        </w:rPr>
        <w:fldChar w:fldCharType="end"/>
      </w:r>
      <w:r w:rsidR="009A2410" w:rsidRPr="00353B4C">
        <w:rPr>
          <w:rFonts w:ascii="Times New Roman" w:hAnsi="Times New Roman" w:cs="Times New Roman"/>
        </w:rPr>
      </w:r>
      <w:r w:rsidR="009A2410" w:rsidRPr="00316B7B">
        <w:rPr>
          <w:rFonts w:ascii="Times New Roman" w:hAnsi="Times New Roman" w:cs="Times New Roman"/>
          <w:rPrChange w:id="182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83" w:author="SB" w:date="2019-01-13T08:33:00Z">
            <w:rPr>
              <w:noProof/>
              <w:vertAlign w:val="superscript"/>
            </w:rPr>
          </w:rPrChange>
        </w:rPr>
        <w:t>[2, 3, 5, 7, 9-11]</w:t>
      </w:r>
      <w:r w:rsidR="009A2410" w:rsidRPr="00316B7B">
        <w:rPr>
          <w:rFonts w:ascii="Times New Roman" w:hAnsi="Times New Roman" w:cs="Times New Roman"/>
          <w:rPrChange w:id="184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185" w:author="SB" w:date="2019-01-13T08:33:00Z">
            <w:rPr/>
          </w:rPrChange>
        </w:rPr>
        <w:t xml:space="preserve">, </w:t>
      </w:r>
      <w:ins w:id="186" w:author="SB" w:date="2019-01-12T17:08:00Z">
        <w:r w:rsidR="005440F4" w:rsidRPr="00316B7B">
          <w:rPr>
            <w:rFonts w:ascii="Times New Roman" w:hAnsi="Times New Roman" w:cs="Times New Roman"/>
            <w:rPrChange w:id="187" w:author="SB" w:date="2019-01-13T08:33:00Z">
              <w:rPr/>
            </w:rPrChange>
          </w:rPr>
          <w:t>and those that</w:t>
        </w:r>
      </w:ins>
      <w:del w:id="188" w:author="SB" w:date="2019-01-12T17:08:00Z">
        <w:r w:rsidR="00887181" w:rsidRPr="00316B7B" w:rsidDel="005440F4">
          <w:rPr>
            <w:rFonts w:ascii="Times New Roman" w:hAnsi="Times New Roman" w:cs="Times New Roman"/>
            <w:rPrChange w:id="189" w:author="SB" w:date="2019-01-13T08:33:00Z">
              <w:rPr/>
            </w:rPrChange>
          </w:rPr>
          <w:delText>one is to</w:delText>
        </w:r>
      </w:del>
      <w:r w:rsidR="00887181" w:rsidRPr="00316B7B">
        <w:rPr>
          <w:rFonts w:ascii="Times New Roman" w:hAnsi="Times New Roman" w:cs="Times New Roman"/>
          <w:rPrChange w:id="190" w:author="SB" w:date="2019-01-13T08:33:00Z">
            <w:rPr/>
          </w:rPrChange>
        </w:rPr>
        <w:t xml:space="preserve"> predict </w:t>
      </w:r>
      <w:ins w:id="191" w:author="SB" w:date="2019-01-12T17:08:00Z">
        <w:r w:rsidR="005440F4" w:rsidRPr="00316B7B">
          <w:rPr>
            <w:rFonts w:ascii="Times New Roman" w:hAnsi="Times New Roman" w:cs="Times New Roman"/>
            <w:rPrChange w:id="192" w:author="SB" w:date="2019-01-13T08:33:00Z">
              <w:rPr/>
            </w:rPrChange>
          </w:rPr>
          <w:t>it</w:t>
        </w:r>
      </w:ins>
      <w:del w:id="193" w:author="SB" w:date="2019-01-12T17:08:00Z">
        <w:r w:rsidR="00887181" w:rsidRPr="00316B7B" w:rsidDel="005440F4">
          <w:rPr>
            <w:rFonts w:ascii="Times New Roman" w:hAnsi="Times New Roman" w:cs="Times New Roman"/>
            <w:rPrChange w:id="194" w:author="SB" w:date="2019-01-13T08:33:00Z">
              <w:rPr/>
            </w:rPrChange>
          </w:rPr>
          <w:delText>AHI</w:delText>
        </w:r>
      </w:del>
      <w:r w:rsidR="00887181" w:rsidRPr="00316B7B">
        <w:rPr>
          <w:rFonts w:ascii="Times New Roman" w:hAnsi="Times New Roman" w:cs="Times New Roman"/>
          <w:rPrChange w:id="195" w:author="SB" w:date="2019-01-13T08:33:00Z">
            <w:rPr/>
          </w:rPrChange>
        </w:rPr>
        <w:t xml:space="preserve"> based on the overall </w:t>
      </w:r>
      <w:r w:rsidR="007B4FF3" w:rsidRPr="00316B7B">
        <w:rPr>
          <w:rFonts w:ascii="Times New Roman" w:hAnsi="Times New Roman" w:cs="Times New Roman"/>
          <w:rPrChange w:id="196" w:author="SB" w:date="2019-01-13T08:33:00Z">
            <w:rPr/>
          </w:rPrChange>
        </w:rPr>
        <w:t>signal features</w:t>
      </w:r>
      <w:ins w:id="197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316B7B">
        <w:rPr>
          <w:rFonts w:ascii="Times New Roman" w:hAnsi="Times New Roman" w:cs="Times New Roman"/>
          <w:rPrChange w:id="198" w:author="SB" w:date="2019-01-13T08:33:00Z">
            <w:rPr/>
          </w:rPrChange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316B7B">
        <w:rPr>
          <w:rFonts w:ascii="Times New Roman" w:hAnsi="Times New Roman" w:cs="Times New Roman"/>
          <w:rPrChange w:id="199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00" w:author="SB" w:date="2019-01-13T08:33:00Z">
            <w:rPr/>
          </w:rPrChange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316B7B">
        <w:rPr>
          <w:rFonts w:ascii="Times New Roman" w:hAnsi="Times New Roman" w:cs="Times New Roman"/>
          <w:rPrChange w:id="201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202" w:author="SB" w:date="2019-01-13T08:33:00Z">
            <w:rPr/>
          </w:rPrChange>
        </w:rPr>
        <w:fldChar w:fldCharType="end"/>
      </w:r>
      <w:r w:rsidR="009A2410" w:rsidRPr="00353B4C">
        <w:rPr>
          <w:rFonts w:ascii="Times New Roman" w:hAnsi="Times New Roman" w:cs="Times New Roman"/>
        </w:rPr>
      </w:r>
      <w:r w:rsidR="009A2410" w:rsidRPr="00316B7B">
        <w:rPr>
          <w:rFonts w:ascii="Times New Roman" w:hAnsi="Times New Roman" w:cs="Times New Roman"/>
          <w:rPrChange w:id="203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04" w:author="SB" w:date="2019-01-13T08:33:00Z">
            <w:rPr>
              <w:noProof/>
              <w:vertAlign w:val="superscript"/>
            </w:rPr>
          </w:rPrChange>
        </w:rPr>
        <w:t>[1, 4, 6, 8, 12, 13]</w:t>
      </w:r>
      <w:r w:rsidR="009A2410" w:rsidRPr="00316B7B">
        <w:rPr>
          <w:rFonts w:ascii="Times New Roman" w:hAnsi="Times New Roman" w:cs="Times New Roman"/>
          <w:rPrChange w:id="205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206" w:author="SB" w:date="2019-01-13T08:33:00Z">
            <w:rPr/>
          </w:rPrChange>
        </w:rPr>
        <w:t xml:space="preserve">. The latter </w:t>
      </w:r>
      <w:ins w:id="207" w:author="SB" w:date="2019-01-12T17:08:00Z">
        <w:r w:rsidR="005440F4" w:rsidRPr="00316B7B">
          <w:rPr>
            <w:rFonts w:ascii="Times New Roman" w:hAnsi="Times New Roman" w:cs="Times New Roman"/>
            <w:rPrChange w:id="208" w:author="SB" w:date="2019-01-13T08:33:00Z">
              <w:rPr/>
            </w:rPrChange>
          </w:rPr>
          <w:t xml:space="preserve">approach </w:t>
        </w:r>
      </w:ins>
      <w:r w:rsidR="007B4FF3" w:rsidRPr="00316B7B">
        <w:rPr>
          <w:rFonts w:ascii="Times New Roman" w:hAnsi="Times New Roman" w:cs="Times New Roman"/>
          <w:rPrChange w:id="209" w:author="SB" w:date="2019-01-13T08:33:00Z">
            <w:rPr/>
          </w:rPrChange>
        </w:rPr>
        <w:t xml:space="preserve">cannot provide time </w:t>
      </w:r>
      <w:r w:rsidR="007B4FF3" w:rsidRPr="00316B7B">
        <w:rPr>
          <w:rFonts w:ascii="Times New Roman" w:hAnsi="Times New Roman" w:cs="Times New Roman"/>
          <w:rPrChange w:id="210" w:author="SB" w:date="2019-01-13T08:33:00Z">
            <w:rPr/>
          </w:rPrChange>
        </w:rPr>
        <w:lastRenderedPageBreak/>
        <w:t xml:space="preserve">information </w:t>
      </w:r>
      <w:ins w:id="211" w:author="SB" w:date="2019-01-12T17:08:00Z">
        <w:r w:rsidR="005440F4" w:rsidRPr="00316B7B">
          <w:rPr>
            <w:rFonts w:ascii="Times New Roman" w:hAnsi="Times New Roman" w:cs="Times New Roman"/>
            <w:rPrChange w:id="212" w:author="SB" w:date="2019-01-13T08:33:00Z">
              <w:rPr/>
            </w:rPrChange>
          </w:rPr>
          <w:t>for</w:t>
        </w:r>
      </w:ins>
      <w:del w:id="213" w:author="SB" w:date="2019-01-12T17:08:00Z">
        <w:r w:rsidR="007B4FF3" w:rsidRPr="00316B7B" w:rsidDel="005440F4">
          <w:rPr>
            <w:rFonts w:ascii="Times New Roman" w:hAnsi="Times New Roman" w:cs="Times New Roman"/>
            <w:rPrChange w:id="214" w:author="SB" w:date="2019-01-13T08:33:00Z">
              <w:rPr/>
            </w:rPrChange>
          </w:rPr>
          <w:delText>of</w:delText>
        </w:r>
      </w:del>
      <w:r w:rsidR="007B4FF3" w:rsidRPr="00316B7B">
        <w:rPr>
          <w:rFonts w:ascii="Times New Roman" w:hAnsi="Times New Roman" w:cs="Times New Roman"/>
          <w:rPrChange w:id="215" w:author="SB" w:date="2019-01-13T08:33:00Z">
            <w:rPr/>
          </w:rPrChange>
        </w:rPr>
        <w:t xml:space="preserve"> each </w:t>
      </w:r>
      <w:r w:rsidR="003C5026" w:rsidRPr="00316B7B">
        <w:rPr>
          <w:rFonts w:ascii="Times New Roman" w:hAnsi="Times New Roman" w:cs="Times New Roman"/>
          <w:rPrChange w:id="216" w:author="SB" w:date="2019-01-13T08:33:00Z">
            <w:rPr/>
          </w:rPrChange>
        </w:rPr>
        <w:t>AH event</w:t>
      </w:r>
      <w:r w:rsidR="007B4FF3" w:rsidRPr="00316B7B">
        <w:rPr>
          <w:rFonts w:ascii="Times New Roman" w:hAnsi="Times New Roman" w:cs="Times New Roman"/>
          <w:rPrChange w:id="217" w:author="SB" w:date="2019-01-13T08:33:00Z">
            <w:rPr/>
          </w:rPrChange>
        </w:rPr>
        <w:t>, wh</w:t>
      </w:r>
      <w:ins w:id="218" w:author="SB" w:date="2019-01-12T17:08:00Z">
        <w:r w:rsidR="005440F4" w:rsidRPr="00316B7B">
          <w:rPr>
            <w:rFonts w:ascii="Times New Roman" w:hAnsi="Times New Roman" w:cs="Times New Roman"/>
            <w:rPrChange w:id="219" w:author="SB" w:date="2019-01-13T08:33:00Z">
              <w:rPr/>
            </w:rPrChange>
          </w:rPr>
          <w:t>ereas</w:t>
        </w:r>
      </w:ins>
      <w:del w:id="220" w:author="SB" w:date="2019-01-12T17:08:00Z">
        <w:r w:rsidR="007B4FF3" w:rsidRPr="00316B7B" w:rsidDel="005440F4">
          <w:rPr>
            <w:rFonts w:ascii="Times New Roman" w:hAnsi="Times New Roman" w:cs="Times New Roman"/>
            <w:rPrChange w:id="221" w:author="SB" w:date="2019-01-13T08:33:00Z">
              <w:rPr/>
            </w:rPrChange>
          </w:rPr>
          <w:delText>ile</w:delText>
        </w:r>
      </w:del>
      <w:r w:rsidR="007B4FF3" w:rsidRPr="00316B7B">
        <w:rPr>
          <w:rFonts w:ascii="Times New Roman" w:hAnsi="Times New Roman" w:cs="Times New Roman"/>
          <w:rPrChange w:id="222" w:author="SB" w:date="2019-01-13T08:33:00Z">
            <w:rPr/>
          </w:rPrChange>
        </w:rPr>
        <w:t xml:space="preserve"> most studies in the former</w:t>
      </w:r>
      <w:ins w:id="223" w:author="SB" w:date="2019-01-12T17:08:00Z">
        <w:r w:rsidR="005440F4" w:rsidRPr="00316B7B">
          <w:rPr>
            <w:rFonts w:ascii="Times New Roman" w:hAnsi="Times New Roman" w:cs="Times New Roman"/>
            <w:rPrChange w:id="224" w:author="SB" w:date="2019-01-13T08:33:00Z">
              <w:rPr/>
            </w:rPrChange>
          </w:rPr>
          <w:t xml:space="preserve"> category</w:t>
        </w:r>
      </w:ins>
      <w:ins w:id="225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7B4FF3" w:rsidRPr="00316B7B">
        <w:rPr>
          <w:rFonts w:ascii="Times New Roman" w:hAnsi="Times New Roman" w:cs="Times New Roman"/>
          <w:rPrChange w:id="226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27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28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29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230" w:author="SB" w:date="2019-01-13T08:33:00Z">
            <w:rPr/>
          </w:rPrChange>
        </w:rPr>
        <w:fldChar w:fldCharType="end"/>
      </w:r>
      <w:r w:rsidR="007B4FF3" w:rsidRPr="00353B4C">
        <w:rPr>
          <w:rFonts w:ascii="Times New Roman" w:hAnsi="Times New Roman" w:cs="Times New Roman"/>
        </w:rPr>
      </w:r>
      <w:r w:rsidR="007B4FF3" w:rsidRPr="00316B7B">
        <w:rPr>
          <w:rFonts w:ascii="Times New Roman" w:hAnsi="Times New Roman" w:cs="Times New Roman"/>
          <w:rPrChange w:id="231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32" w:author="SB" w:date="2019-01-13T08:33:00Z">
            <w:rPr>
              <w:noProof/>
              <w:vertAlign w:val="superscript"/>
            </w:rPr>
          </w:rPrChange>
        </w:rPr>
        <w:t>[2, 7, 10, 11]</w:t>
      </w:r>
      <w:r w:rsidR="007B4FF3" w:rsidRPr="00316B7B">
        <w:rPr>
          <w:rFonts w:ascii="Times New Roman" w:hAnsi="Times New Roman" w:cs="Times New Roman"/>
          <w:rPrChange w:id="233" w:author="SB" w:date="2019-01-13T08:33:00Z">
            <w:rPr/>
          </w:rPrChange>
        </w:rPr>
        <w:fldChar w:fldCharType="end"/>
      </w:r>
      <w:del w:id="234" w:author="SB" w:date="2019-01-12T17:08:00Z">
        <w:r w:rsidR="007B4FF3" w:rsidRPr="00316B7B" w:rsidDel="005440F4">
          <w:rPr>
            <w:rFonts w:ascii="Times New Roman" w:hAnsi="Times New Roman" w:cs="Times New Roman"/>
            <w:rPrChange w:id="235" w:author="SB" w:date="2019-01-13T08:33:00Z">
              <w:rPr/>
            </w:rPrChange>
          </w:rPr>
          <w:delText xml:space="preserve"> are</w:delText>
        </w:r>
      </w:del>
      <w:r w:rsidR="007B4FF3" w:rsidRPr="00316B7B">
        <w:rPr>
          <w:rFonts w:ascii="Times New Roman" w:hAnsi="Times New Roman" w:cs="Times New Roman"/>
          <w:rPrChange w:id="236" w:author="SB" w:date="2019-01-13T08:33:00Z">
            <w:rPr/>
          </w:rPrChange>
        </w:rPr>
        <w:t xml:space="preserve"> only </w:t>
      </w:r>
      <w:ins w:id="237" w:author="SB" w:date="2019-01-12T17:09:00Z">
        <w:r w:rsidR="005440F4" w:rsidRPr="00316B7B">
          <w:rPr>
            <w:rFonts w:ascii="Times New Roman" w:hAnsi="Times New Roman" w:cs="Times New Roman"/>
            <w:rPrChange w:id="238" w:author="SB" w:date="2019-01-13T08:33:00Z">
              <w:rPr/>
            </w:rPrChange>
          </w:rPr>
          <w:t>involve</w:t>
        </w:r>
      </w:ins>
      <w:del w:id="239" w:author="SB" w:date="2019-01-12T17:09:00Z">
        <w:r w:rsidR="007B4FF3" w:rsidRPr="00316B7B" w:rsidDel="005440F4">
          <w:rPr>
            <w:rFonts w:ascii="Times New Roman" w:hAnsi="Times New Roman" w:cs="Times New Roman"/>
            <w:rPrChange w:id="240" w:author="SB" w:date="2019-01-13T08:33:00Z">
              <w:rPr/>
            </w:rPrChange>
          </w:rPr>
          <w:delText>for</w:delText>
        </w:r>
      </w:del>
      <w:r w:rsidR="007B4FF3" w:rsidRPr="00316B7B">
        <w:rPr>
          <w:rFonts w:ascii="Times New Roman" w:hAnsi="Times New Roman" w:cs="Times New Roman"/>
          <w:rPrChange w:id="241" w:author="SB" w:date="2019-01-13T08:33:00Z">
            <w:rPr/>
          </w:rPrChange>
        </w:rPr>
        <w:t xml:space="preserve"> </w:t>
      </w:r>
      <w:r w:rsidR="00B77397" w:rsidRPr="00316B7B">
        <w:rPr>
          <w:rFonts w:ascii="Times New Roman" w:hAnsi="Times New Roman" w:cs="Times New Roman"/>
          <w:rPrChange w:id="242" w:author="SB" w:date="2019-01-13T08:33:00Z">
            <w:rPr/>
          </w:rPrChange>
        </w:rPr>
        <w:t>60</w:t>
      </w:r>
      <w:ins w:id="243" w:author="SB" w:date="2019-01-12T17:09:00Z">
        <w:r w:rsidR="005440F4" w:rsidRPr="00316B7B">
          <w:rPr>
            <w:rFonts w:ascii="Times New Roman" w:hAnsi="Times New Roman" w:cs="Times New Roman"/>
            <w:rPrChange w:id="244" w:author="SB" w:date="2019-01-13T08:33:00Z">
              <w:rPr/>
            </w:rPrChange>
          </w:rPr>
          <w:t xml:space="preserve"> </w:t>
        </w:r>
      </w:ins>
      <w:r w:rsidR="00B77397" w:rsidRPr="00316B7B">
        <w:rPr>
          <w:rFonts w:ascii="Times New Roman" w:hAnsi="Times New Roman" w:cs="Times New Roman"/>
          <w:rPrChange w:id="245" w:author="SB" w:date="2019-01-13T08:33:00Z">
            <w:rPr/>
          </w:rPrChange>
        </w:rPr>
        <w:t>s</w:t>
      </w:r>
      <w:r w:rsidR="007B4FF3" w:rsidRPr="00316B7B">
        <w:rPr>
          <w:rFonts w:ascii="Times New Roman" w:hAnsi="Times New Roman" w:cs="Times New Roman"/>
          <w:rPrChange w:id="246" w:author="SB" w:date="2019-01-13T08:33:00Z">
            <w:rPr/>
          </w:rPrChange>
        </w:rPr>
        <w:t xml:space="preserve"> segment identification</w:t>
      </w:r>
      <w:ins w:id="247" w:author="SB" w:date="2019-01-12T17:09:00Z">
        <w:r w:rsidR="005440F4" w:rsidRPr="00316B7B">
          <w:rPr>
            <w:rFonts w:ascii="Times New Roman" w:hAnsi="Times New Roman" w:cs="Times New Roman"/>
            <w:rPrChange w:id="248" w:author="SB" w:date="2019-01-13T08:33:00Z">
              <w:rPr/>
            </w:rPrChange>
          </w:rPr>
          <w:t>,</w:t>
        </w:r>
      </w:ins>
      <w:r w:rsidR="007B4FF3" w:rsidRPr="00316B7B">
        <w:rPr>
          <w:rFonts w:ascii="Times New Roman" w:hAnsi="Times New Roman" w:cs="Times New Roman"/>
          <w:rPrChange w:id="249" w:author="SB" w:date="2019-01-13T08:33:00Z">
            <w:rPr/>
          </w:rPrChange>
        </w:rPr>
        <w:t xml:space="preserve"> which may lead to</w:t>
      </w:r>
      <w:del w:id="250" w:author="SB" w:date="2019-01-12T17:09:00Z">
        <w:r w:rsidR="007B4FF3" w:rsidRPr="00316B7B" w:rsidDel="005440F4">
          <w:rPr>
            <w:rFonts w:ascii="Times New Roman" w:hAnsi="Times New Roman" w:cs="Times New Roman"/>
            <w:rPrChange w:id="251" w:author="SB" w:date="2019-01-13T08:33:00Z">
              <w:rPr/>
            </w:rPrChange>
          </w:rPr>
          <w:delText xml:space="preserve"> </w:delText>
        </w:r>
        <w:r w:rsidR="00B77397" w:rsidRPr="00316B7B" w:rsidDel="005440F4">
          <w:rPr>
            <w:rFonts w:ascii="Times New Roman" w:hAnsi="Times New Roman" w:cs="Times New Roman"/>
            <w:rPrChange w:id="252" w:author="SB" w:date="2019-01-13T08:33:00Z">
              <w:rPr/>
            </w:rPrChange>
          </w:rPr>
          <w:delText>an</w:delText>
        </w:r>
      </w:del>
      <w:r w:rsidR="00B77397" w:rsidRPr="00316B7B">
        <w:rPr>
          <w:rFonts w:ascii="Times New Roman" w:hAnsi="Times New Roman" w:cs="Times New Roman"/>
          <w:rPrChange w:id="253" w:author="SB" w:date="2019-01-13T08:33:00Z">
            <w:rPr/>
          </w:rPrChange>
        </w:rPr>
        <w:t xml:space="preserve"> </w:t>
      </w:r>
      <w:r w:rsidR="007B4FF3" w:rsidRPr="00316B7B">
        <w:rPr>
          <w:rFonts w:ascii="Times New Roman" w:hAnsi="Times New Roman" w:cs="Times New Roman"/>
          <w:rPrChange w:id="254" w:author="SB" w:date="2019-01-13T08:33:00Z">
            <w:rPr/>
          </w:rPrChange>
        </w:rPr>
        <w:t>error</w:t>
      </w:r>
      <w:ins w:id="255" w:author="SB" w:date="2019-01-12T17:09:00Z">
        <w:r w:rsidR="005440F4" w:rsidRPr="00316B7B">
          <w:rPr>
            <w:rFonts w:ascii="Times New Roman" w:hAnsi="Times New Roman" w:cs="Times New Roman"/>
            <w:rPrChange w:id="256" w:author="SB" w:date="2019-01-13T08:33:00Z">
              <w:rPr/>
            </w:rPrChange>
          </w:rPr>
          <w:t>s</w:t>
        </w:r>
      </w:ins>
      <w:r w:rsidR="007B4FF3" w:rsidRPr="00316B7B">
        <w:rPr>
          <w:rFonts w:ascii="Times New Roman" w:hAnsi="Times New Roman" w:cs="Times New Roman"/>
          <w:rPrChange w:id="257" w:author="SB" w:date="2019-01-13T08:33:00Z">
            <w:rPr/>
          </w:rPrChange>
        </w:rPr>
        <w:t xml:space="preserve"> in the estimation of AHI. On the other </w:t>
      </w:r>
      <w:ins w:id="258" w:author="SB" w:date="2019-01-12T17:09:00Z">
        <w:r w:rsidR="00572E5B" w:rsidRPr="00316B7B">
          <w:rPr>
            <w:rFonts w:ascii="Times New Roman" w:hAnsi="Times New Roman" w:cs="Times New Roman"/>
            <w:rPrChange w:id="259" w:author="SB" w:date="2019-01-13T08:33:00Z">
              <w:rPr/>
            </w:rPrChange>
          </w:rPr>
          <w:t>hand</w:t>
        </w:r>
      </w:ins>
      <w:del w:id="260" w:author="SB" w:date="2019-01-12T17:09:00Z">
        <w:r w:rsidR="007B4FF3" w:rsidRPr="00316B7B" w:rsidDel="00572E5B">
          <w:rPr>
            <w:rFonts w:ascii="Times New Roman" w:hAnsi="Times New Roman" w:cs="Times New Roman"/>
            <w:rPrChange w:id="261" w:author="SB" w:date="2019-01-13T08:33:00Z">
              <w:rPr/>
            </w:rPrChange>
          </w:rPr>
          <w:delText>side,</w:delText>
        </w:r>
      </w:del>
      <w:ins w:id="262" w:author="SB" w:date="2019-01-12T17:09:00Z">
        <w:r w:rsidR="00572E5B" w:rsidRPr="00316B7B">
          <w:rPr>
            <w:rFonts w:ascii="Times New Roman" w:hAnsi="Times New Roman" w:cs="Times New Roman"/>
            <w:rPrChange w:id="263" w:author="SB" w:date="2019-01-13T08:33:00Z">
              <w:rPr/>
            </w:rPrChange>
          </w:rPr>
          <w:t>,</w:t>
        </w:r>
      </w:ins>
      <w:r w:rsidR="007B4FF3" w:rsidRPr="00316B7B">
        <w:rPr>
          <w:rFonts w:ascii="Times New Roman" w:hAnsi="Times New Roman" w:cs="Times New Roman"/>
          <w:rPrChange w:id="264" w:author="SB" w:date="2019-01-13T08:33:00Z">
            <w:rPr/>
          </w:rPrChange>
        </w:rPr>
        <w:t xml:space="preserve"> the methods </w:t>
      </w:r>
      <w:ins w:id="265" w:author="SB" w:date="2019-01-12T17:09:00Z">
        <w:r w:rsidR="00572E5B" w:rsidRPr="00316B7B">
          <w:rPr>
            <w:rFonts w:ascii="Times New Roman" w:hAnsi="Times New Roman" w:cs="Times New Roman"/>
            <w:rPrChange w:id="266" w:author="SB" w:date="2019-01-13T08:33:00Z">
              <w:rPr/>
            </w:rPrChange>
          </w:rPr>
          <w:t>mentioned</w:t>
        </w:r>
      </w:ins>
      <w:del w:id="267" w:author="SB" w:date="2019-01-12T17:09:00Z">
        <w:r w:rsidR="007B4FF3" w:rsidRPr="00316B7B" w:rsidDel="00572E5B">
          <w:rPr>
            <w:rFonts w:ascii="Times New Roman" w:hAnsi="Times New Roman" w:cs="Times New Roman"/>
            <w:rPrChange w:id="268" w:author="SB" w:date="2019-01-13T08:33:00Z">
              <w:rPr/>
            </w:rPrChange>
          </w:rPr>
          <w:delText>used</w:delText>
        </w:r>
      </w:del>
      <w:r w:rsidR="007B4FF3" w:rsidRPr="00316B7B">
        <w:rPr>
          <w:rFonts w:ascii="Times New Roman" w:hAnsi="Times New Roman" w:cs="Times New Roman"/>
          <w:rPrChange w:id="269" w:author="SB" w:date="2019-01-13T08:33:00Z">
            <w:rPr/>
          </w:rPrChange>
        </w:rPr>
        <w:t xml:space="preserve"> </w:t>
      </w:r>
      <w:r w:rsidR="00B77397" w:rsidRPr="00316B7B">
        <w:rPr>
          <w:rFonts w:ascii="Times New Roman" w:hAnsi="Times New Roman" w:cs="Times New Roman"/>
          <w:rPrChange w:id="270" w:author="SB" w:date="2019-01-13T08:33:00Z">
            <w:rPr/>
          </w:rPrChange>
        </w:rPr>
        <w:t>above</w:t>
      </w:r>
      <w:r w:rsidR="00EC0902" w:rsidRPr="00316B7B">
        <w:rPr>
          <w:rFonts w:ascii="Times New Roman" w:hAnsi="Times New Roman" w:cs="Times New Roman"/>
          <w:rPrChange w:id="271" w:author="SB" w:date="2019-01-13T08:33:00Z">
            <w:rPr/>
          </w:rPrChange>
        </w:rPr>
        <w:t xml:space="preserve"> </w:t>
      </w:r>
      <w:r w:rsidR="007B4FF3" w:rsidRPr="00316B7B">
        <w:rPr>
          <w:rFonts w:ascii="Times New Roman" w:hAnsi="Times New Roman" w:cs="Times New Roman"/>
          <w:rPrChange w:id="272" w:author="SB" w:date="2019-01-13T08:33:00Z">
            <w:rPr/>
          </w:rPrChange>
        </w:rPr>
        <w:t>include threshold</w:t>
      </w:r>
      <w:ins w:id="273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7B4FF3" w:rsidRPr="00316B7B">
        <w:rPr>
          <w:rFonts w:ascii="Times New Roman" w:hAnsi="Times New Roman" w:cs="Times New Roman"/>
          <w:rPrChange w:id="274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275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76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277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278" w:author="SB" w:date="2019-01-13T08:33:00Z">
            <w:rPr/>
          </w:rPrChange>
        </w:rPr>
        <w:fldChar w:fldCharType="end"/>
      </w:r>
      <w:r w:rsidR="007B4FF3" w:rsidRPr="00353B4C">
        <w:rPr>
          <w:rFonts w:ascii="Times New Roman" w:hAnsi="Times New Roman" w:cs="Times New Roman"/>
        </w:rPr>
      </w:r>
      <w:r w:rsidR="007B4FF3" w:rsidRPr="00316B7B">
        <w:rPr>
          <w:rFonts w:ascii="Times New Roman" w:hAnsi="Times New Roman" w:cs="Times New Roman"/>
          <w:rPrChange w:id="279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80" w:author="SB" w:date="2019-01-13T08:33:00Z">
            <w:rPr>
              <w:noProof/>
              <w:vertAlign w:val="superscript"/>
            </w:rPr>
          </w:rPrChange>
        </w:rPr>
        <w:t>[5, 7, 9]</w:t>
      </w:r>
      <w:r w:rsidR="007B4FF3" w:rsidRPr="00316B7B">
        <w:rPr>
          <w:rFonts w:ascii="Times New Roman" w:hAnsi="Times New Roman" w:cs="Times New Roman"/>
          <w:rPrChange w:id="281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282" w:author="SB" w:date="2019-01-13T08:33:00Z">
            <w:rPr/>
          </w:rPrChange>
        </w:rPr>
        <w:t>, SVM</w:t>
      </w:r>
      <w:ins w:id="283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7B4FF3" w:rsidRPr="00316B7B">
        <w:rPr>
          <w:rFonts w:ascii="Times New Roman" w:hAnsi="Times New Roman" w:cs="Times New Roman"/>
          <w:rPrChange w:id="284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316B7B">
        <w:rPr>
          <w:rFonts w:ascii="Times New Roman" w:hAnsi="Times New Roman" w:cs="Times New Roman"/>
          <w:rPrChange w:id="285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86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316B7B">
        <w:rPr>
          <w:rFonts w:ascii="Times New Roman" w:hAnsi="Times New Roman" w:cs="Times New Roman"/>
          <w:rPrChange w:id="287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288" w:author="SB" w:date="2019-01-13T08:33:00Z">
            <w:rPr/>
          </w:rPrChange>
        </w:rPr>
        <w:fldChar w:fldCharType="end"/>
      </w:r>
      <w:r w:rsidR="007B4FF3" w:rsidRPr="00353B4C">
        <w:rPr>
          <w:rFonts w:ascii="Times New Roman" w:hAnsi="Times New Roman" w:cs="Times New Roman"/>
        </w:rPr>
      </w:r>
      <w:r w:rsidR="007B4FF3" w:rsidRPr="00316B7B">
        <w:rPr>
          <w:rFonts w:ascii="Times New Roman" w:hAnsi="Times New Roman" w:cs="Times New Roman"/>
          <w:rPrChange w:id="289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90" w:author="SB" w:date="2019-01-13T08:33:00Z">
            <w:rPr>
              <w:noProof/>
              <w:vertAlign w:val="superscript"/>
            </w:rPr>
          </w:rPrChange>
        </w:rPr>
        <w:t>[2, 10, 11]</w:t>
      </w:r>
      <w:r w:rsidR="007B4FF3" w:rsidRPr="00316B7B">
        <w:rPr>
          <w:rFonts w:ascii="Times New Roman" w:hAnsi="Times New Roman" w:cs="Times New Roman"/>
          <w:rPrChange w:id="291" w:author="SB" w:date="2019-01-13T08:33:00Z">
            <w:rPr/>
          </w:rPrChange>
        </w:rPr>
        <w:fldChar w:fldCharType="end"/>
      </w:r>
      <w:ins w:id="292" w:author="SB" w:date="2019-01-13T08:32:00Z">
        <w:r w:rsidR="009E2DC3" w:rsidRPr="00316B7B">
          <w:rPr>
            <w:rFonts w:ascii="Times New Roman" w:hAnsi="Times New Roman" w:cs="Times New Roman"/>
          </w:rPr>
          <w:t>,</w:t>
        </w:r>
      </w:ins>
      <w:r w:rsidR="00C900AD" w:rsidRPr="00316B7B">
        <w:rPr>
          <w:rFonts w:ascii="Times New Roman" w:hAnsi="Times New Roman" w:cs="Times New Roman"/>
          <w:rPrChange w:id="293" w:author="SB" w:date="2019-01-13T08:33:00Z">
            <w:rPr/>
          </w:rPrChange>
        </w:rPr>
        <w:t xml:space="preserve"> and</w:t>
      </w:r>
      <w:r w:rsidR="007B4FF3" w:rsidRPr="00316B7B">
        <w:rPr>
          <w:rFonts w:ascii="Times New Roman" w:hAnsi="Times New Roman" w:cs="Times New Roman"/>
          <w:rPrChange w:id="294" w:author="SB" w:date="2019-01-13T08:33:00Z">
            <w:rPr/>
          </w:rPrChange>
        </w:rPr>
        <w:t xml:space="preserve"> neural network</w:t>
      </w:r>
      <w:ins w:id="295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del w:id="296" w:author="SB" w:date="2019-01-12T17:09:00Z">
        <w:r w:rsidR="007B4FF3" w:rsidRPr="00316B7B" w:rsidDel="00572E5B">
          <w:rPr>
            <w:rFonts w:ascii="Times New Roman" w:hAnsi="Times New Roman" w:cs="Times New Roman"/>
            <w:rPrChange w:id="297" w:author="SB" w:date="2019-01-13T08:33:00Z">
              <w:rPr/>
            </w:rPrChange>
          </w:rPr>
          <w:delText>s</w:delText>
        </w:r>
      </w:del>
      <w:r w:rsidR="007B4FF3" w:rsidRPr="00316B7B">
        <w:rPr>
          <w:rFonts w:ascii="Times New Roman" w:hAnsi="Times New Roman" w:cs="Times New Roman"/>
          <w:rPrChange w:id="298" w:author="SB" w:date="2019-01-13T08:33:00Z">
            <w:rPr/>
          </w:rPrChange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299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300" w:author="SB" w:date="2019-01-13T08:33:00Z">
            <w:rPr/>
          </w:rPrChange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301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302" w:author="SB" w:date="2019-01-13T08:33:00Z">
            <w:rPr/>
          </w:rPrChange>
        </w:rPr>
        <w:fldChar w:fldCharType="end"/>
      </w:r>
      <w:r w:rsidR="007B4FF3" w:rsidRPr="00353B4C">
        <w:rPr>
          <w:rFonts w:ascii="Times New Roman" w:hAnsi="Times New Roman" w:cs="Times New Roman"/>
        </w:rPr>
      </w:r>
      <w:r w:rsidR="007B4FF3" w:rsidRPr="00316B7B">
        <w:rPr>
          <w:rFonts w:ascii="Times New Roman" w:hAnsi="Times New Roman" w:cs="Times New Roman"/>
          <w:rPrChange w:id="303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304" w:author="SB" w:date="2019-01-13T08:33:00Z">
            <w:rPr>
              <w:noProof/>
              <w:vertAlign w:val="superscript"/>
            </w:rPr>
          </w:rPrChange>
        </w:rPr>
        <w:t>[3, 11]</w:t>
      </w:r>
      <w:r w:rsidR="007B4FF3" w:rsidRPr="00316B7B">
        <w:rPr>
          <w:rFonts w:ascii="Times New Roman" w:hAnsi="Times New Roman" w:cs="Times New Roman"/>
          <w:rPrChange w:id="305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306" w:author="SB" w:date="2019-01-13T08:33:00Z">
            <w:rPr/>
          </w:rPrChange>
        </w:rPr>
        <w:t xml:space="preserve"> </w:t>
      </w:r>
      <w:ins w:id="307" w:author="SB" w:date="2019-01-12T17:09:00Z">
        <w:r w:rsidR="00572E5B" w:rsidRPr="00316B7B">
          <w:rPr>
            <w:rFonts w:ascii="Times New Roman" w:hAnsi="Times New Roman" w:cs="Times New Roman"/>
            <w:rPrChange w:id="308" w:author="SB" w:date="2019-01-13T08:33:00Z">
              <w:rPr/>
            </w:rPrChange>
          </w:rPr>
          <w:t xml:space="preserve">approaches, </w:t>
        </w:r>
      </w:ins>
      <w:r w:rsidR="00B77397" w:rsidRPr="00316B7B">
        <w:rPr>
          <w:rFonts w:ascii="Times New Roman" w:hAnsi="Times New Roman" w:cs="Times New Roman"/>
          <w:rPrChange w:id="309" w:author="SB" w:date="2019-01-13T08:33:00Z">
            <w:rPr/>
          </w:rPrChange>
        </w:rPr>
        <w:t>w</w:t>
      </w:r>
      <w:r w:rsidR="007B4FF3" w:rsidRPr="00316B7B">
        <w:rPr>
          <w:rFonts w:ascii="Times New Roman" w:hAnsi="Times New Roman" w:cs="Times New Roman"/>
          <w:rPrChange w:id="310" w:author="SB" w:date="2019-01-13T08:33:00Z">
            <w:rPr/>
          </w:rPrChange>
        </w:rPr>
        <w:t xml:space="preserve">hich </w:t>
      </w:r>
      <w:ins w:id="311" w:author="SB" w:date="2019-01-12T17:09:00Z">
        <w:r w:rsidR="00572E5B" w:rsidRPr="00316B7B">
          <w:rPr>
            <w:rFonts w:ascii="Times New Roman" w:hAnsi="Times New Roman" w:cs="Times New Roman"/>
            <w:rPrChange w:id="312" w:author="SB" w:date="2019-01-13T08:33:00Z">
              <w:rPr/>
            </w:rPrChange>
          </w:rPr>
          <w:t>re</w:t>
        </w:r>
      </w:ins>
      <w:del w:id="313" w:author="SB" w:date="2019-01-12T17:09:00Z">
        <w:r w:rsidR="007B4FF3" w:rsidRPr="00316B7B" w:rsidDel="00572E5B">
          <w:rPr>
            <w:rFonts w:ascii="Times New Roman" w:hAnsi="Times New Roman" w:cs="Times New Roman"/>
            <w:rPrChange w:id="314" w:author="SB" w:date="2019-01-13T08:33:00Z">
              <w:rPr/>
            </w:rPrChange>
          </w:rPr>
          <w:delText>acq</w:delText>
        </w:r>
      </w:del>
      <w:ins w:id="315" w:author="SB" w:date="2019-01-12T17:09:00Z">
        <w:r w:rsidR="00572E5B" w:rsidRPr="00316B7B">
          <w:rPr>
            <w:rFonts w:ascii="Times New Roman" w:hAnsi="Times New Roman" w:cs="Times New Roman"/>
            <w:rPrChange w:id="316" w:author="SB" w:date="2019-01-13T08:33:00Z">
              <w:rPr/>
            </w:rPrChange>
          </w:rPr>
          <w:t>q</w:t>
        </w:r>
      </w:ins>
      <w:r w:rsidR="007B4FF3" w:rsidRPr="00316B7B">
        <w:rPr>
          <w:rFonts w:ascii="Times New Roman" w:hAnsi="Times New Roman" w:cs="Times New Roman"/>
          <w:rPrChange w:id="317" w:author="SB" w:date="2019-01-13T08:33:00Z">
            <w:rPr/>
          </w:rPrChange>
        </w:rPr>
        <w:t xml:space="preserve">uire a large number of hyperparameters to be set by experience. Therefore, </w:t>
      </w:r>
      <w:bookmarkStart w:id="318" w:name="OLE_LINK1"/>
      <w:bookmarkStart w:id="319" w:name="OLE_LINK2"/>
      <w:r w:rsidR="007B4FF3" w:rsidRPr="00316B7B">
        <w:rPr>
          <w:rFonts w:ascii="Times New Roman" w:hAnsi="Times New Roman" w:cs="Times New Roman"/>
          <w:rPrChange w:id="320" w:author="SB" w:date="2019-01-13T08:33:00Z">
            <w:rPr/>
          </w:rPrChange>
        </w:rPr>
        <w:t xml:space="preserve">we utilized </w:t>
      </w:r>
      <w:r w:rsidR="0048345B" w:rsidRPr="00316B7B">
        <w:rPr>
          <w:rFonts w:ascii="Times New Roman" w:hAnsi="Times New Roman" w:cs="Times New Roman"/>
          <w:rPrChange w:id="321" w:author="SB" w:date="2019-01-13T08:33:00Z">
            <w:rPr/>
          </w:rPrChange>
        </w:rPr>
        <w:t>random forest</w:t>
      </w:r>
      <w:ins w:id="322" w:author="SB" w:date="2019-01-12T17:09:00Z">
        <w:r w:rsidR="00572E5B" w:rsidRPr="00316B7B">
          <w:rPr>
            <w:rFonts w:ascii="Times New Roman" w:hAnsi="Times New Roman" w:cs="Times New Roman"/>
            <w:rPrChange w:id="323" w:author="SB" w:date="2019-01-13T08:33:00Z">
              <w:rPr/>
            </w:rPrChange>
          </w:rPr>
          <w:t>s</w:t>
        </w:r>
      </w:ins>
      <w:r w:rsidR="0048345B" w:rsidRPr="00316B7B">
        <w:rPr>
          <w:rFonts w:ascii="Times New Roman" w:hAnsi="Times New Roman" w:cs="Times New Roman"/>
          <w:rPrChange w:id="324" w:author="SB" w:date="2019-01-13T08:33:00Z">
            <w:rPr/>
          </w:rPrChange>
        </w:rPr>
        <w:t xml:space="preserve"> </w:t>
      </w:r>
      <w:r w:rsidR="00B77397" w:rsidRPr="00316B7B">
        <w:rPr>
          <w:rFonts w:ascii="Times New Roman" w:hAnsi="Times New Roman" w:cs="Times New Roman"/>
          <w:rPrChange w:id="325" w:author="SB" w:date="2019-01-13T08:33:00Z">
            <w:rPr/>
          </w:rPrChange>
        </w:rPr>
        <w:t>composed</w:t>
      </w:r>
      <w:r w:rsidR="0048345B" w:rsidRPr="00316B7B">
        <w:rPr>
          <w:rFonts w:ascii="Times New Roman" w:hAnsi="Times New Roman" w:cs="Times New Roman"/>
          <w:rPrChange w:id="326" w:author="SB" w:date="2019-01-13T08:33:00Z">
            <w:rPr/>
          </w:rPrChange>
        </w:rPr>
        <w:t xml:space="preserve"> of </w:t>
      </w:r>
      <w:commentRangeStart w:id="327"/>
      <w:r w:rsidR="0048345B" w:rsidRPr="00316B7B">
        <w:rPr>
          <w:rFonts w:ascii="Times New Roman" w:hAnsi="Times New Roman" w:cs="Times New Roman"/>
          <w:rPrChange w:id="328" w:author="SB" w:date="2019-01-13T08:33:00Z">
            <w:rPr/>
          </w:rPrChange>
        </w:rPr>
        <w:t xml:space="preserve">CART </w:t>
      </w:r>
      <w:commentRangeEnd w:id="327"/>
      <w:r w:rsidR="00DB71B5" w:rsidRPr="00316B7B">
        <w:rPr>
          <w:rStyle w:val="af"/>
          <w:rFonts w:ascii="Times New Roman" w:hAnsi="Times New Roman" w:cs="Times New Roman"/>
          <w:rPrChange w:id="329" w:author="SB" w:date="2019-01-13T08:33:00Z">
            <w:rPr>
              <w:rStyle w:val="af"/>
            </w:rPr>
          </w:rPrChange>
        </w:rPr>
        <w:commentReference w:id="327"/>
      </w:r>
      <w:r w:rsidR="0048345B" w:rsidRPr="00316B7B">
        <w:rPr>
          <w:rFonts w:ascii="Times New Roman" w:hAnsi="Times New Roman" w:cs="Times New Roman"/>
          <w:rPrChange w:id="330" w:author="SB" w:date="2019-01-13T08:33:00Z">
            <w:rPr/>
          </w:rPrChange>
        </w:rPr>
        <w:t>decision trees based on morphological features extracted from NF and SpO</w:t>
      </w:r>
      <w:r w:rsidR="0048345B" w:rsidRPr="00316B7B">
        <w:rPr>
          <w:rFonts w:ascii="Times New Roman" w:hAnsi="Times New Roman" w:cs="Times New Roman"/>
          <w:vertAlign w:val="subscript"/>
          <w:rPrChange w:id="331" w:author="SB" w:date="2019-01-13T08:33:00Z">
            <w:rPr>
              <w:vertAlign w:val="subscript"/>
            </w:rPr>
          </w:rPrChange>
        </w:rPr>
        <w:t>2</w:t>
      </w:r>
      <w:r w:rsidR="0048345B" w:rsidRPr="00316B7B">
        <w:rPr>
          <w:rFonts w:ascii="Times New Roman" w:hAnsi="Times New Roman" w:cs="Times New Roman"/>
          <w:rPrChange w:id="332" w:author="SB" w:date="2019-01-13T08:33:00Z">
            <w:rPr/>
          </w:rPrChange>
        </w:rPr>
        <w:t xml:space="preserve"> for the real-time detection of SAHS. A </w:t>
      </w:r>
      <w:r w:rsidR="00C900AD" w:rsidRPr="00316B7B">
        <w:rPr>
          <w:rFonts w:ascii="Times New Roman" w:hAnsi="Times New Roman" w:cs="Times New Roman"/>
          <w:rPrChange w:id="333" w:author="SB" w:date="2019-01-13T08:33:00Z">
            <w:rPr/>
          </w:rPrChange>
        </w:rPr>
        <w:t>60</w:t>
      </w:r>
      <w:ins w:id="334" w:author="SB" w:date="2019-01-12T17:10:00Z">
        <w:r w:rsidR="00A01434" w:rsidRPr="00316B7B">
          <w:rPr>
            <w:rFonts w:ascii="Times New Roman" w:hAnsi="Times New Roman" w:cs="Times New Roman"/>
            <w:rPrChange w:id="335" w:author="SB" w:date="2019-01-13T08:33:00Z">
              <w:rPr/>
            </w:rPrChange>
          </w:rPr>
          <w:t xml:space="preserve"> </w:t>
        </w:r>
      </w:ins>
      <w:r w:rsidR="00C900AD" w:rsidRPr="00316B7B">
        <w:rPr>
          <w:rFonts w:ascii="Times New Roman" w:hAnsi="Times New Roman" w:cs="Times New Roman"/>
          <w:rPrChange w:id="336" w:author="SB" w:date="2019-01-13T08:33:00Z">
            <w:rPr/>
          </w:rPrChange>
        </w:rPr>
        <w:t>s</w:t>
      </w:r>
      <w:r w:rsidR="002F0D8E" w:rsidRPr="00316B7B">
        <w:rPr>
          <w:rFonts w:ascii="Times New Roman" w:hAnsi="Times New Roman" w:cs="Times New Roman"/>
          <w:rPrChange w:id="337" w:author="SB" w:date="2019-01-13T08:33:00Z">
            <w:rPr/>
          </w:rPrChange>
        </w:rPr>
        <w:t xml:space="preserve"> </w:t>
      </w:r>
      <w:r w:rsidR="0048345B" w:rsidRPr="00316B7B">
        <w:rPr>
          <w:rFonts w:ascii="Times New Roman" w:hAnsi="Times New Roman" w:cs="Times New Roman"/>
          <w:rPrChange w:id="338" w:author="SB" w:date="2019-01-13T08:33:00Z">
            <w:rPr/>
          </w:rPrChange>
        </w:rPr>
        <w:t xml:space="preserve">detector and a </w:t>
      </w:r>
      <w:r w:rsidR="00C900AD" w:rsidRPr="00316B7B">
        <w:rPr>
          <w:rFonts w:ascii="Times New Roman" w:hAnsi="Times New Roman" w:cs="Times New Roman"/>
          <w:rPrChange w:id="339" w:author="SB" w:date="2019-01-13T08:33:00Z">
            <w:rPr/>
          </w:rPrChange>
        </w:rPr>
        <w:t>10</w:t>
      </w:r>
      <w:ins w:id="340" w:author="SB" w:date="2019-01-12T17:10:00Z">
        <w:r w:rsidR="00A01434" w:rsidRPr="00316B7B">
          <w:rPr>
            <w:rFonts w:ascii="Times New Roman" w:hAnsi="Times New Roman" w:cs="Times New Roman"/>
            <w:rPrChange w:id="341" w:author="SB" w:date="2019-01-13T08:33:00Z">
              <w:rPr/>
            </w:rPrChange>
          </w:rPr>
          <w:t xml:space="preserve"> </w:t>
        </w:r>
      </w:ins>
      <w:r w:rsidR="00C900AD" w:rsidRPr="00316B7B">
        <w:rPr>
          <w:rFonts w:ascii="Times New Roman" w:hAnsi="Times New Roman" w:cs="Times New Roman"/>
          <w:rPrChange w:id="342" w:author="SB" w:date="2019-01-13T08:33:00Z">
            <w:rPr/>
          </w:rPrChange>
        </w:rPr>
        <w:t>s</w:t>
      </w:r>
      <w:r w:rsidR="002F0D8E" w:rsidRPr="00316B7B">
        <w:rPr>
          <w:rFonts w:ascii="Times New Roman" w:hAnsi="Times New Roman" w:cs="Times New Roman"/>
          <w:rPrChange w:id="343" w:author="SB" w:date="2019-01-13T08:33:00Z">
            <w:rPr/>
          </w:rPrChange>
        </w:rPr>
        <w:t xml:space="preserve"> </w:t>
      </w:r>
      <w:r w:rsidR="0048345B" w:rsidRPr="00316B7B">
        <w:rPr>
          <w:rFonts w:ascii="Times New Roman" w:hAnsi="Times New Roman" w:cs="Times New Roman"/>
          <w:rPrChange w:id="344" w:author="SB" w:date="2019-01-13T08:33:00Z">
            <w:rPr/>
          </w:rPrChange>
        </w:rPr>
        <w:t xml:space="preserve">detector </w:t>
      </w:r>
      <w:ins w:id="345" w:author="SB" w:date="2019-01-12T17:10:00Z">
        <w:r w:rsidR="00A01434" w:rsidRPr="00316B7B">
          <w:rPr>
            <w:rFonts w:ascii="Times New Roman" w:hAnsi="Times New Roman" w:cs="Times New Roman"/>
            <w:rPrChange w:id="346" w:author="SB" w:date="2019-01-13T08:33:00Z">
              <w:rPr/>
            </w:rPrChange>
          </w:rPr>
          <w:t>were</w:t>
        </w:r>
      </w:ins>
      <w:del w:id="347" w:author="SB" w:date="2019-01-12T17:10:00Z">
        <w:r w:rsidR="0048345B" w:rsidRPr="00316B7B" w:rsidDel="00A01434">
          <w:rPr>
            <w:rFonts w:ascii="Times New Roman" w:hAnsi="Times New Roman" w:cs="Times New Roman"/>
            <w:rPrChange w:id="348" w:author="SB" w:date="2019-01-13T08:33:00Z">
              <w:rPr/>
            </w:rPrChange>
          </w:rPr>
          <w:delText>are</w:delText>
        </w:r>
      </w:del>
      <w:r w:rsidR="0048345B" w:rsidRPr="00316B7B">
        <w:rPr>
          <w:rFonts w:ascii="Times New Roman" w:hAnsi="Times New Roman" w:cs="Times New Roman"/>
          <w:rPrChange w:id="349" w:author="SB" w:date="2019-01-13T08:33:00Z">
            <w:rPr/>
          </w:rPrChange>
        </w:rPr>
        <w:t xml:space="preserve"> cascaded to improve the resolution </w:t>
      </w:r>
      <w:r w:rsidR="00C900AD" w:rsidRPr="00316B7B">
        <w:rPr>
          <w:rFonts w:ascii="Times New Roman" w:hAnsi="Times New Roman" w:cs="Times New Roman"/>
          <w:rPrChange w:id="350" w:author="SB" w:date="2019-01-13T08:33:00Z">
            <w:rPr/>
          </w:rPrChange>
        </w:rPr>
        <w:t xml:space="preserve">of detection </w:t>
      </w:r>
      <w:r w:rsidR="0048345B" w:rsidRPr="00316B7B">
        <w:rPr>
          <w:rFonts w:ascii="Times New Roman" w:hAnsi="Times New Roman" w:cs="Times New Roman"/>
          <w:rPrChange w:id="351" w:author="SB" w:date="2019-01-13T08:33:00Z">
            <w:rPr/>
          </w:rPrChange>
        </w:rPr>
        <w:t xml:space="preserve">for </w:t>
      </w:r>
      <w:r w:rsidR="003C5026" w:rsidRPr="00316B7B">
        <w:rPr>
          <w:rFonts w:ascii="Times New Roman" w:hAnsi="Times New Roman" w:cs="Times New Roman"/>
          <w:rPrChange w:id="352" w:author="SB" w:date="2019-01-13T08:33:00Z">
            <w:rPr/>
          </w:rPrChange>
        </w:rPr>
        <w:t>AH events</w:t>
      </w:r>
      <w:r w:rsidR="0048345B" w:rsidRPr="00316B7B">
        <w:rPr>
          <w:rFonts w:ascii="Times New Roman" w:hAnsi="Times New Roman" w:cs="Times New Roman"/>
          <w:rPrChange w:id="353" w:author="SB" w:date="2019-01-13T08:33:00Z">
            <w:rPr/>
          </w:rPrChange>
        </w:rPr>
        <w:t xml:space="preserve">. </w:t>
      </w:r>
    </w:p>
    <w:bookmarkEnd w:id="318"/>
    <w:bookmarkEnd w:id="319"/>
    <w:p w14:paraId="63A8558F" w14:textId="77777777" w:rsidR="00C900AD" w:rsidRPr="00316B7B" w:rsidRDefault="00C900AD">
      <w:pPr>
        <w:rPr>
          <w:rFonts w:ascii="Times New Roman" w:hAnsi="Times New Roman" w:cs="Times New Roman"/>
          <w:rPrChange w:id="354" w:author="SB" w:date="2019-01-13T08:33:00Z">
            <w:rPr/>
          </w:rPrChange>
        </w:rPr>
      </w:pPr>
    </w:p>
    <w:p w14:paraId="0E7E4A4C" w14:textId="1AF5D2E5" w:rsidR="00310DE6" w:rsidRPr="00316B7B" w:rsidRDefault="002644A1">
      <w:pPr>
        <w:rPr>
          <w:rFonts w:ascii="Times New Roman" w:hAnsi="Times New Roman" w:cs="Times New Roman"/>
          <w:b/>
          <w:rPrChange w:id="355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356" w:author="SB" w:date="2019-01-13T08:33:00Z">
            <w:rPr>
              <w:b/>
            </w:rPr>
          </w:rPrChange>
        </w:rPr>
        <w:t>Materials and Methods</w:t>
      </w:r>
    </w:p>
    <w:p w14:paraId="1DF501B4" w14:textId="0BD5E2E0" w:rsidR="00310DE6" w:rsidRPr="00316B7B" w:rsidRDefault="0038068F">
      <w:pPr>
        <w:rPr>
          <w:rFonts w:ascii="Times New Roman" w:hAnsi="Times New Roman" w:cs="Times New Roman"/>
          <w:b/>
          <w:rPrChange w:id="357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358" w:author="SB" w:date="2019-01-13T08:33:00Z">
            <w:rPr>
              <w:b/>
            </w:rPr>
          </w:rPrChange>
        </w:rPr>
        <w:t>Subjects</w:t>
      </w:r>
    </w:p>
    <w:p w14:paraId="5B4F23CA" w14:textId="7D137438" w:rsidR="00310DE6" w:rsidRPr="00316B7B" w:rsidRDefault="0079408F">
      <w:pPr>
        <w:rPr>
          <w:rFonts w:ascii="Times New Roman" w:hAnsi="Times New Roman" w:cs="Times New Roman"/>
          <w:rPrChange w:id="35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360" w:author="SB" w:date="2019-01-13T08:33:00Z">
            <w:rPr/>
          </w:rPrChange>
        </w:rPr>
        <w:t xml:space="preserve">The database </w:t>
      </w:r>
      <w:ins w:id="361" w:author="SB" w:date="2019-01-12T17:10:00Z">
        <w:r w:rsidR="00BA2F1F" w:rsidRPr="00316B7B">
          <w:rPr>
            <w:rFonts w:ascii="Times New Roman" w:hAnsi="Times New Roman" w:cs="Times New Roman"/>
            <w:rPrChange w:id="362" w:author="SB" w:date="2019-01-13T08:33:00Z">
              <w:rPr/>
            </w:rPrChange>
          </w:rPr>
          <w:t>used in this work was the</w:t>
        </w:r>
      </w:ins>
      <w:del w:id="363" w:author="SB" w:date="2019-01-12T17:10:00Z">
        <w:r w:rsidRPr="00316B7B" w:rsidDel="00BA2F1F">
          <w:rPr>
            <w:rFonts w:ascii="Times New Roman" w:hAnsi="Times New Roman" w:cs="Times New Roman"/>
            <w:rPrChange w:id="364" w:author="SB" w:date="2019-01-13T08:33:00Z">
              <w:rPr/>
            </w:rPrChange>
          </w:rPr>
          <w:delText>utilized in this paper is</w:delText>
        </w:r>
      </w:del>
      <w:r w:rsidRPr="00316B7B">
        <w:rPr>
          <w:rFonts w:ascii="Times New Roman" w:hAnsi="Times New Roman" w:cs="Times New Roman"/>
          <w:rPrChange w:id="365" w:author="SB" w:date="2019-01-13T08:33:00Z">
            <w:rPr/>
          </w:rPrChange>
        </w:rPr>
        <w:t xml:space="preserve"> St. Vincent University Hospital/Dublin University College Sleep Apnea Syndrome Database (UCDDB)</w:t>
      </w:r>
      <w:ins w:id="366" w:author="SB" w:date="2019-01-13T08:29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Pr="00316B7B">
        <w:rPr>
          <w:rFonts w:ascii="Times New Roman" w:hAnsi="Times New Roman" w:cs="Times New Roman"/>
          <w:rPrChange w:id="367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368" w:author="SB" w:date="2019-01-13T08:33:00Z">
            <w:rPr/>
          </w:rPrChange>
        </w:rPr>
        <w:instrText xml:space="preserve"> ADDIN EN.CITE &lt;EndNote&gt;&lt;Cite&gt;&lt;Year&gt;2008&lt;/Year&gt;&lt;RecNum&gt;11&lt;/RecNum&gt;&lt;DisplayText&gt;&lt;style face="superscript"&gt;[14]&lt;/style&gt;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316B7B">
        <w:rPr>
          <w:rFonts w:ascii="Times New Roman" w:hAnsi="Times New Roman" w:cs="Times New Roman"/>
          <w:rPrChange w:id="369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370" w:author="SB" w:date="2019-01-13T08:33:00Z">
            <w:rPr>
              <w:noProof/>
              <w:vertAlign w:val="superscript"/>
            </w:rPr>
          </w:rPrChange>
        </w:rPr>
        <w:t>[14]</w:t>
      </w:r>
      <w:r w:rsidRPr="00316B7B">
        <w:rPr>
          <w:rFonts w:ascii="Times New Roman" w:hAnsi="Times New Roman" w:cs="Times New Roman"/>
          <w:rPrChange w:id="371" w:author="SB" w:date="2019-01-13T08:33:00Z">
            <w:rPr/>
          </w:rPrChange>
        </w:rPr>
        <w:fldChar w:fldCharType="end"/>
      </w:r>
      <w:r w:rsidRPr="00316B7B">
        <w:rPr>
          <w:rFonts w:ascii="Times New Roman" w:hAnsi="Times New Roman" w:cs="Times New Roman"/>
          <w:rPrChange w:id="372" w:author="SB" w:date="2019-01-13T08:33:00Z">
            <w:rPr/>
          </w:rPrChange>
        </w:rPr>
        <w:t xml:space="preserve"> public on Physionet</w:t>
      </w:r>
      <w:ins w:id="373" w:author="SB" w:date="2019-01-13T08:29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F8089D" w:rsidRPr="00316B7B">
        <w:rPr>
          <w:rFonts w:ascii="Times New Roman" w:hAnsi="Times New Roman" w:cs="Times New Roman"/>
          <w:rPrChange w:id="374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375" w:author="SB" w:date="2019-01-13T08:33:00Z">
            <w:rPr/>
          </w:rPrChange>
        </w:rPr>
        <w:instrText xml:space="preserve"> ADDIN EN.CITE &lt;EndNote&gt;&lt;Cite&gt;&lt;Author&gt;Goldberger&lt;/Author&gt;&lt;Year&gt;2000&lt;/Year&gt;&lt;RecNum&gt;10&lt;/RecNum&gt;&lt;DisplayText&gt;&lt;style face="superscript"&gt;[15]&lt;/style&gt;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316B7B">
        <w:rPr>
          <w:rFonts w:ascii="Times New Roman" w:hAnsi="Times New Roman" w:cs="Times New Roman"/>
          <w:rPrChange w:id="376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377" w:author="SB" w:date="2019-01-13T08:33:00Z">
            <w:rPr>
              <w:noProof/>
              <w:vertAlign w:val="superscript"/>
            </w:rPr>
          </w:rPrChange>
        </w:rPr>
        <w:t>[15]</w:t>
      </w:r>
      <w:r w:rsidR="00F8089D" w:rsidRPr="00316B7B">
        <w:rPr>
          <w:rFonts w:ascii="Times New Roman" w:hAnsi="Times New Roman" w:cs="Times New Roman"/>
          <w:rPrChange w:id="378" w:author="SB" w:date="2019-01-13T08:33:00Z">
            <w:rPr/>
          </w:rPrChange>
        </w:rPr>
        <w:fldChar w:fldCharType="end"/>
      </w:r>
      <w:r w:rsidRPr="00316B7B">
        <w:rPr>
          <w:rFonts w:ascii="Times New Roman" w:hAnsi="Times New Roman" w:cs="Times New Roman"/>
          <w:rPrChange w:id="379" w:author="SB" w:date="2019-01-13T08:33:00Z">
            <w:rPr/>
          </w:rPrChange>
        </w:rPr>
        <w:t>. The database contains 25 subjects</w:t>
      </w:r>
      <w:r w:rsidRPr="00316B7B">
        <w:rPr>
          <w:rFonts w:ascii="Times New Roman" w:hAnsi="Times New Roman" w:cs="Times New Roman" w:hint="eastAsia"/>
          <w:rPrChange w:id="380" w:author="SB" w:date="2019-01-13T08:33:00Z">
            <w:rPr>
              <w:rFonts w:hint="eastAsia"/>
            </w:rPr>
          </w:rPrChange>
        </w:rPr>
        <w:t>’</w:t>
      </w:r>
      <w:r w:rsidRPr="00316B7B">
        <w:rPr>
          <w:rFonts w:ascii="Times New Roman" w:hAnsi="Times New Roman" w:cs="Times New Roman"/>
          <w:rPrChange w:id="381" w:author="SB" w:date="2019-01-13T08:33:00Z">
            <w:rPr/>
          </w:rPrChange>
        </w:rPr>
        <w:t xml:space="preserve"> PSG </w:t>
      </w:r>
      <w:ins w:id="382" w:author="SB" w:date="2019-01-12T17:10:00Z">
        <w:r w:rsidR="00BA2F1F" w:rsidRPr="00316B7B">
          <w:rPr>
            <w:rFonts w:ascii="Times New Roman" w:hAnsi="Times New Roman" w:cs="Times New Roman"/>
            <w:rPrChange w:id="383" w:author="SB" w:date="2019-01-13T08:33:00Z">
              <w:rPr/>
            </w:rPrChange>
          </w:rPr>
          <w:t xml:space="preserve">data, </w:t>
        </w:r>
      </w:ins>
      <w:r w:rsidR="00B77397" w:rsidRPr="00316B7B">
        <w:rPr>
          <w:rFonts w:ascii="Times New Roman" w:hAnsi="Times New Roman" w:cs="Times New Roman"/>
          <w:rPrChange w:id="384" w:author="SB" w:date="2019-01-13T08:33:00Z">
            <w:rPr/>
          </w:rPrChange>
        </w:rPr>
        <w:t>including</w:t>
      </w:r>
      <w:del w:id="385" w:author="SB" w:date="2019-01-12T17:10:00Z">
        <w:r w:rsidRPr="00316B7B" w:rsidDel="00BA2F1F">
          <w:rPr>
            <w:rFonts w:ascii="Times New Roman" w:hAnsi="Times New Roman" w:cs="Times New Roman"/>
            <w:rPrChange w:id="386" w:author="SB" w:date="2019-01-13T08:33:00Z">
              <w:rPr/>
            </w:rPrChange>
          </w:rPr>
          <w:delText xml:space="preserve"> electroencephalogram (</w:delText>
        </w:r>
      </w:del>
      <w:ins w:id="387" w:author="SB" w:date="2019-01-12T17:10:00Z">
        <w:r w:rsidR="00BA2F1F" w:rsidRPr="00316B7B">
          <w:rPr>
            <w:rFonts w:ascii="Times New Roman" w:hAnsi="Times New Roman" w:cs="Times New Roman"/>
            <w:rPrChange w:id="388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389" w:author="SB" w:date="2019-01-13T08:33:00Z">
            <w:rPr/>
          </w:rPrChange>
        </w:rPr>
        <w:t>EEG</w:t>
      </w:r>
      <w:del w:id="390" w:author="SB" w:date="2019-01-12T17:10:00Z">
        <w:r w:rsidRPr="00316B7B" w:rsidDel="00BA2F1F">
          <w:rPr>
            <w:rFonts w:ascii="Times New Roman" w:hAnsi="Times New Roman" w:cs="Times New Roman"/>
            <w:rPrChange w:id="391" w:author="SB" w:date="2019-01-13T08:33:00Z">
              <w:rPr/>
            </w:rPrChange>
          </w:rPr>
          <w:delText>)</w:delText>
        </w:r>
      </w:del>
      <w:r w:rsidRPr="00316B7B">
        <w:rPr>
          <w:rFonts w:ascii="Times New Roman" w:hAnsi="Times New Roman" w:cs="Times New Roman"/>
          <w:rPrChange w:id="392" w:author="SB" w:date="2019-01-13T08:33:00Z">
            <w:rPr/>
          </w:rPrChange>
        </w:rPr>
        <w:t>, electrooculogram</w:t>
      </w:r>
      <w:del w:id="393" w:author="SB" w:date="2019-01-12T17:11:00Z">
        <w:r w:rsidRPr="00316B7B" w:rsidDel="00BA2F1F">
          <w:rPr>
            <w:rFonts w:ascii="Times New Roman" w:hAnsi="Times New Roman" w:cs="Times New Roman"/>
            <w:rPrChange w:id="394" w:author="SB" w:date="2019-01-13T08:33:00Z">
              <w:rPr/>
            </w:rPrChange>
          </w:rPr>
          <w:delText xml:space="preserve"> (EOG)</w:delText>
        </w:r>
      </w:del>
      <w:r w:rsidRPr="00316B7B">
        <w:rPr>
          <w:rFonts w:ascii="Times New Roman" w:hAnsi="Times New Roman" w:cs="Times New Roman"/>
          <w:rPrChange w:id="395" w:author="SB" w:date="2019-01-13T08:33:00Z">
            <w:rPr/>
          </w:rPrChange>
        </w:rPr>
        <w:t>, submental electromyography</w:t>
      </w:r>
      <w:del w:id="396" w:author="SB" w:date="2019-01-12T17:11:00Z">
        <w:r w:rsidRPr="00316B7B" w:rsidDel="00BA2F1F">
          <w:rPr>
            <w:rFonts w:ascii="Times New Roman" w:hAnsi="Times New Roman" w:cs="Times New Roman"/>
            <w:rPrChange w:id="397" w:author="SB" w:date="2019-01-13T08:33:00Z">
              <w:rPr/>
            </w:rPrChange>
          </w:rPr>
          <w:delText xml:space="preserve"> (EMG)</w:delText>
        </w:r>
      </w:del>
      <w:r w:rsidRPr="00316B7B">
        <w:rPr>
          <w:rFonts w:ascii="Times New Roman" w:hAnsi="Times New Roman" w:cs="Times New Roman"/>
          <w:rPrChange w:id="398" w:author="SB" w:date="2019-01-13T08:33:00Z">
            <w:rPr/>
          </w:rPrChange>
        </w:rPr>
        <w:t xml:space="preserve">, NF, </w:t>
      </w:r>
      <w:bookmarkStart w:id="399" w:name="OLE_LINK5"/>
      <w:r w:rsidRPr="00316B7B">
        <w:rPr>
          <w:rFonts w:ascii="Times New Roman" w:hAnsi="Times New Roman" w:cs="Times New Roman"/>
          <w:rPrChange w:id="400" w:author="SB" w:date="2019-01-13T08:33:00Z">
            <w:rPr/>
          </w:rPrChange>
        </w:rPr>
        <w:t>ribcage and abdomen movements</w:t>
      </w:r>
      <w:bookmarkEnd w:id="399"/>
      <w:r w:rsidRPr="00316B7B">
        <w:rPr>
          <w:rFonts w:ascii="Times New Roman" w:hAnsi="Times New Roman" w:cs="Times New Roman"/>
          <w:rPrChange w:id="401" w:author="SB" w:date="2019-01-13T08:33:00Z">
            <w:rPr/>
          </w:rPrChange>
        </w:rPr>
        <w:t>, SpO</w:t>
      </w:r>
      <w:r w:rsidRPr="00316B7B">
        <w:rPr>
          <w:rFonts w:ascii="Times New Roman" w:hAnsi="Times New Roman" w:cs="Times New Roman"/>
          <w:vertAlign w:val="subscript"/>
          <w:rPrChange w:id="402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403" w:author="SB" w:date="2019-01-13T08:33:00Z">
            <w:rPr/>
          </w:rPrChange>
        </w:rPr>
        <w:t>, snoring</w:t>
      </w:r>
      <w:ins w:id="404" w:author="SB" w:date="2019-01-12T17:11:00Z">
        <w:r w:rsidR="00BA2F1F" w:rsidRPr="00316B7B">
          <w:rPr>
            <w:rFonts w:ascii="Times New Roman" w:hAnsi="Times New Roman" w:cs="Times New Roman"/>
            <w:rPrChange w:id="405" w:author="SB" w:date="2019-01-13T08:33:00Z">
              <w:rPr/>
            </w:rPrChange>
          </w:rPr>
          <w:t>,</w:t>
        </w:r>
      </w:ins>
      <w:r w:rsidRPr="00316B7B">
        <w:rPr>
          <w:rFonts w:ascii="Times New Roman" w:hAnsi="Times New Roman" w:cs="Times New Roman"/>
          <w:rPrChange w:id="406" w:author="SB" w:date="2019-01-13T08:33:00Z">
            <w:rPr/>
          </w:rPrChange>
        </w:rPr>
        <w:t xml:space="preserve"> and body position. All signals were obtained </w:t>
      </w:r>
      <w:ins w:id="407" w:author="SB" w:date="2019-01-12T17:11:00Z">
        <w:r w:rsidR="00BA2F1F" w:rsidRPr="00316B7B">
          <w:rPr>
            <w:rFonts w:ascii="Times New Roman" w:hAnsi="Times New Roman" w:cs="Times New Roman"/>
            <w:rPrChange w:id="408" w:author="SB" w:date="2019-01-13T08:33:00Z">
              <w:rPr/>
            </w:rPrChange>
          </w:rPr>
          <w:t>using</w:t>
        </w:r>
      </w:ins>
      <w:del w:id="409" w:author="SB" w:date="2019-01-12T17:11:00Z">
        <w:r w:rsidRPr="00316B7B" w:rsidDel="00BA2F1F">
          <w:rPr>
            <w:rFonts w:ascii="Times New Roman" w:hAnsi="Times New Roman" w:cs="Times New Roman"/>
            <w:rPrChange w:id="410" w:author="SB" w:date="2019-01-13T08:33:00Z">
              <w:rPr/>
            </w:rPrChange>
          </w:rPr>
          <w:delText xml:space="preserve">by </w:delText>
        </w:r>
      </w:del>
      <w:ins w:id="411" w:author="SB" w:date="2019-01-12T17:11:00Z">
        <w:r w:rsidR="00BA2F1F" w:rsidRPr="00316B7B">
          <w:rPr>
            <w:rFonts w:ascii="Times New Roman" w:hAnsi="Times New Roman" w:cs="Times New Roman"/>
            <w:rPrChange w:id="412" w:author="SB" w:date="2019-01-13T08:33:00Z">
              <w:rPr/>
            </w:rPrChange>
          </w:rPr>
          <w:t xml:space="preserve"> a </w:t>
        </w:r>
      </w:ins>
      <w:r w:rsidRPr="00316B7B">
        <w:rPr>
          <w:rFonts w:ascii="Times New Roman" w:hAnsi="Times New Roman" w:cs="Times New Roman"/>
          <w:rPrChange w:id="413" w:author="SB" w:date="2019-01-13T08:33:00Z">
            <w:rPr/>
          </w:rPrChange>
        </w:rPr>
        <w:t>Jaeger</w:t>
      </w:r>
      <w:ins w:id="414" w:author="SB" w:date="2019-01-12T17:11:00Z">
        <w:r w:rsidR="00BA2F1F" w:rsidRPr="00316B7B">
          <w:rPr>
            <w:rFonts w:ascii="Times New Roman" w:hAnsi="Times New Roman" w:cs="Times New Roman" w:hint="eastAsia"/>
            <w:rPrChange w:id="415" w:author="SB" w:date="2019-01-13T08:33:00Z">
              <w:rPr>
                <w:rFonts w:hint="eastAsia"/>
              </w:rPr>
            </w:rPrChange>
          </w:rPr>
          <w:t>–</w:t>
        </w:r>
      </w:ins>
      <w:del w:id="416" w:author="SB" w:date="2019-01-12T17:11:00Z">
        <w:r w:rsidRPr="00316B7B" w:rsidDel="00BA2F1F">
          <w:rPr>
            <w:rFonts w:ascii="Times New Roman" w:hAnsi="Times New Roman" w:cs="Times New Roman"/>
            <w:rPrChange w:id="417" w:author="SB" w:date="2019-01-13T08:33:00Z">
              <w:rPr/>
            </w:rPrChange>
          </w:rPr>
          <w:delText>-</w:delText>
        </w:r>
      </w:del>
      <w:r w:rsidRPr="00316B7B">
        <w:rPr>
          <w:rFonts w:ascii="Times New Roman" w:hAnsi="Times New Roman" w:cs="Times New Roman"/>
          <w:rPrChange w:id="418" w:author="SB" w:date="2019-01-13T08:33:00Z">
            <w:rPr/>
          </w:rPrChange>
        </w:rPr>
        <w:t>Toennies system. The annotation file</w:t>
      </w:r>
      <w:r w:rsidR="00B654D7" w:rsidRPr="00316B7B">
        <w:rPr>
          <w:rFonts w:ascii="Times New Roman" w:hAnsi="Times New Roman" w:cs="Times New Roman"/>
          <w:rPrChange w:id="419" w:author="SB" w:date="2019-01-13T08:33:00Z">
            <w:rPr/>
          </w:rPrChange>
        </w:rPr>
        <w:t>s</w:t>
      </w:r>
      <w:r w:rsidRPr="00316B7B">
        <w:rPr>
          <w:rFonts w:ascii="Times New Roman" w:hAnsi="Times New Roman" w:cs="Times New Roman"/>
          <w:rPrChange w:id="420" w:author="SB" w:date="2019-01-13T08:33:00Z">
            <w:rPr/>
          </w:rPrChange>
        </w:rPr>
        <w:t xml:space="preserve"> consisted of onset time and duration of respiratory events provided by an experienced specialist. </w:t>
      </w:r>
      <w:r w:rsidR="00F8033A" w:rsidRPr="00316B7B">
        <w:rPr>
          <w:rFonts w:ascii="Times New Roman" w:hAnsi="Times New Roman" w:cs="Times New Roman"/>
          <w:rPrChange w:id="421" w:author="SB" w:date="2019-01-13T08:33:00Z">
            <w:rPr/>
          </w:rPrChange>
        </w:rPr>
        <w:t xml:space="preserve">The cutoff value </w:t>
      </w:r>
      <w:ins w:id="422" w:author="SB" w:date="2019-01-12T18:09:00Z">
        <w:r w:rsidR="00D76503" w:rsidRPr="00316B7B">
          <w:rPr>
            <w:rFonts w:ascii="Times New Roman" w:hAnsi="Times New Roman" w:cs="Times New Roman"/>
            <w:rPrChange w:id="423" w:author="SB" w:date="2019-01-13T08:33:00Z">
              <w:rPr/>
            </w:rPrChange>
          </w:rPr>
          <w:t>for</w:t>
        </w:r>
      </w:ins>
      <w:del w:id="424" w:author="SB" w:date="2019-01-12T18:09:00Z">
        <w:r w:rsidR="00F8033A" w:rsidRPr="00316B7B" w:rsidDel="00D76503">
          <w:rPr>
            <w:rFonts w:ascii="Times New Roman" w:hAnsi="Times New Roman" w:cs="Times New Roman"/>
            <w:rPrChange w:id="425" w:author="SB" w:date="2019-01-13T08:33:00Z">
              <w:rPr/>
            </w:rPrChange>
          </w:rPr>
          <w:delText>of</w:delText>
        </w:r>
      </w:del>
      <w:r w:rsidR="00F8033A" w:rsidRPr="00316B7B">
        <w:rPr>
          <w:rFonts w:ascii="Times New Roman" w:hAnsi="Times New Roman" w:cs="Times New Roman"/>
          <w:rPrChange w:id="426" w:author="SB" w:date="2019-01-13T08:33:00Z">
            <w:rPr/>
          </w:rPrChange>
        </w:rPr>
        <w:t xml:space="preserve"> AHI is commonly set to 5, 15, </w:t>
      </w:r>
      <w:ins w:id="427" w:author="SB" w:date="2019-01-12T17:11:00Z">
        <w:r w:rsidR="00D154FB" w:rsidRPr="00316B7B">
          <w:rPr>
            <w:rFonts w:ascii="Times New Roman" w:hAnsi="Times New Roman" w:cs="Times New Roman"/>
            <w:rPrChange w:id="428" w:author="SB" w:date="2019-01-13T08:33:00Z">
              <w:rPr/>
            </w:rPrChange>
          </w:rPr>
          <w:t xml:space="preserve">or </w:t>
        </w:r>
      </w:ins>
      <w:r w:rsidR="00F8033A" w:rsidRPr="00316B7B">
        <w:rPr>
          <w:rFonts w:ascii="Times New Roman" w:hAnsi="Times New Roman" w:cs="Times New Roman"/>
          <w:rPrChange w:id="429" w:author="SB" w:date="2019-01-13T08:33:00Z">
            <w:rPr/>
          </w:rPrChange>
        </w:rPr>
        <w:t>30 events/h</w:t>
      </w:r>
      <w:ins w:id="430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9A2410" w:rsidRPr="00316B7B">
        <w:rPr>
          <w:rFonts w:ascii="Times New Roman" w:hAnsi="Times New Roman" w:cs="Times New Roman"/>
          <w:rPrChange w:id="431" w:author="SB" w:date="2019-01-13T08:33:00Z">
            <w:rPr/>
          </w:rPrChange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316B7B">
        <w:rPr>
          <w:rFonts w:ascii="Times New Roman" w:hAnsi="Times New Roman" w:cs="Times New Roman"/>
          <w:rPrChange w:id="432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433" w:author="SB" w:date="2019-01-13T08:33:00Z">
            <w:rPr/>
          </w:rPrChange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316B7B">
        <w:rPr>
          <w:rFonts w:ascii="Times New Roman" w:hAnsi="Times New Roman" w:cs="Times New Roman"/>
          <w:rPrChange w:id="434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435" w:author="SB" w:date="2019-01-13T08:33:00Z">
            <w:rPr/>
          </w:rPrChange>
        </w:rPr>
        <w:fldChar w:fldCharType="end"/>
      </w:r>
      <w:r w:rsidR="009A2410" w:rsidRPr="00353B4C">
        <w:rPr>
          <w:rFonts w:ascii="Times New Roman" w:hAnsi="Times New Roman" w:cs="Times New Roman"/>
        </w:rPr>
      </w:r>
      <w:r w:rsidR="009A2410" w:rsidRPr="00316B7B">
        <w:rPr>
          <w:rFonts w:ascii="Times New Roman" w:hAnsi="Times New Roman" w:cs="Times New Roman"/>
          <w:rPrChange w:id="436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437" w:author="SB" w:date="2019-01-13T08:33:00Z">
            <w:rPr>
              <w:noProof/>
              <w:vertAlign w:val="superscript"/>
            </w:rPr>
          </w:rPrChange>
        </w:rPr>
        <w:t>[3, 4, 7, 16, 17]</w:t>
      </w:r>
      <w:r w:rsidR="009A2410" w:rsidRPr="00316B7B">
        <w:rPr>
          <w:rFonts w:ascii="Times New Roman" w:hAnsi="Times New Roman" w:cs="Times New Roman"/>
          <w:rPrChange w:id="438" w:author="SB" w:date="2019-01-13T08:33:00Z">
            <w:rPr/>
          </w:rPrChange>
        </w:rPr>
        <w:fldChar w:fldCharType="end"/>
      </w:r>
      <w:r w:rsidR="00F8033A" w:rsidRPr="00316B7B">
        <w:rPr>
          <w:rFonts w:ascii="Times New Roman" w:hAnsi="Times New Roman" w:cs="Times New Roman"/>
          <w:rPrChange w:id="439" w:author="SB" w:date="2019-01-13T08:33:00Z">
            <w:rPr/>
          </w:rPrChange>
        </w:rPr>
        <w:t xml:space="preserve">. There </w:t>
      </w:r>
      <w:ins w:id="440" w:author="SB" w:date="2019-01-12T17:11:00Z">
        <w:r w:rsidR="00D154FB" w:rsidRPr="00316B7B">
          <w:rPr>
            <w:rFonts w:ascii="Times New Roman" w:hAnsi="Times New Roman" w:cs="Times New Roman"/>
            <w:rPrChange w:id="441" w:author="SB" w:date="2019-01-13T08:33:00Z">
              <w:rPr/>
            </w:rPrChange>
          </w:rPr>
          <w:t>were</w:t>
        </w:r>
      </w:ins>
      <w:ins w:id="442" w:author="SB" w:date="2019-01-12T17:12:00Z">
        <w:r w:rsidR="00D154FB" w:rsidRPr="00316B7B">
          <w:rPr>
            <w:rFonts w:ascii="Times New Roman" w:hAnsi="Times New Roman" w:cs="Times New Roman"/>
            <w:rPrChange w:id="443" w:author="SB" w:date="2019-01-13T08:33:00Z">
              <w:rPr/>
            </w:rPrChange>
          </w:rPr>
          <w:t xml:space="preserve"> data for</w:t>
        </w:r>
      </w:ins>
      <w:del w:id="444" w:author="SB" w:date="2019-01-12T17:11:00Z">
        <w:r w:rsidR="00F8033A" w:rsidRPr="00316B7B" w:rsidDel="00D154FB">
          <w:rPr>
            <w:rFonts w:ascii="Times New Roman" w:hAnsi="Times New Roman" w:cs="Times New Roman"/>
            <w:rPrChange w:id="445" w:author="SB" w:date="2019-01-13T08:33:00Z">
              <w:rPr/>
            </w:rPrChange>
          </w:rPr>
          <w:delText>ar</w:delText>
        </w:r>
      </w:del>
      <w:ins w:id="446" w:author="SB" w:date="2019-01-12T17:11:00Z">
        <w:r w:rsidR="00D154FB" w:rsidRPr="00316B7B">
          <w:rPr>
            <w:rFonts w:ascii="Times New Roman" w:hAnsi="Times New Roman" w:cs="Times New Roman"/>
            <w:rPrChange w:id="447" w:author="SB" w:date="2019-01-13T08:33:00Z">
              <w:rPr/>
            </w:rPrChange>
          </w:rPr>
          <w:t xml:space="preserve"> two</w:t>
        </w:r>
      </w:ins>
      <w:del w:id="448" w:author="SB" w:date="2019-01-12T17:11:00Z">
        <w:r w:rsidR="00F8033A" w:rsidRPr="00316B7B" w:rsidDel="00D154FB">
          <w:rPr>
            <w:rFonts w:ascii="Times New Roman" w:hAnsi="Times New Roman" w:cs="Times New Roman"/>
            <w:rPrChange w:id="449" w:author="SB" w:date="2019-01-13T08:33:00Z">
              <w:rPr/>
            </w:rPrChange>
          </w:rPr>
          <w:delText>e 2</w:delText>
        </w:r>
      </w:del>
      <w:r w:rsidR="00F8033A" w:rsidRPr="00316B7B">
        <w:rPr>
          <w:rFonts w:ascii="Times New Roman" w:hAnsi="Times New Roman" w:cs="Times New Roman"/>
          <w:rPrChange w:id="450" w:author="SB" w:date="2019-01-13T08:33:00Z">
            <w:rPr/>
          </w:rPrChange>
        </w:rPr>
        <w:t xml:space="preserve"> non-SAHS subjects, 12 mild-SAHS subjects, </w:t>
      </w:r>
      <w:ins w:id="451" w:author="SB" w:date="2019-01-12T17:11:00Z">
        <w:r w:rsidR="00D154FB" w:rsidRPr="00316B7B">
          <w:rPr>
            <w:rFonts w:ascii="Times New Roman" w:hAnsi="Times New Roman" w:cs="Times New Roman"/>
            <w:rPrChange w:id="452" w:author="SB" w:date="2019-01-13T08:33:00Z">
              <w:rPr/>
            </w:rPrChange>
          </w:rPr>
          <w:t>five</w:t>
        </w:r>
      </w:ins>
      <w:del w:id="453" w:author="SB" w:date="2019-01-12T17:11:00Z">
        <w:r w:rsidR="00F8033A" w:rsidRPr="00316B7B" w:rsidDel="00D154FB">
          <w:rPr>
            <w:rFonts w:ascii="Times New Roman" w:hAnsi="Times New Roman" w:cs="Times New Roman"/>
            <w:rPrChange w:id="454" w:author="SB" w:date="2019-01-13T08:33:00Z">
              <w:rPr/>
            </w:rPrChange>
          </w:rPr>
          <w:delText>5</w:delText>
        </w:r>
      </w:del>
      <w:r w:rsidR="00F8033A" w:rsidRPr="00316B7B">
        <w:rPr>
          <w:rFonts w:ascii="Times New Roman" w:hAnsi="Times New Roman" w:cs="Times New Roman"/>
          <w:rPrChange w:id="455" w:author="SB" w:date="2019-01-13T08:33:00Z">
            <w:rPr/>
          </w:rPrChange>
        </w:rPr>
        <w:t xml:space="preserve"> moderate-SAHS subjects</w:t>
      </w:r>
      <w:ins w:id="456" w:author="SB" w:date="2019-01-12T17:11:00Z">
        <w:r w:rsidR="00D154FB" w:rsidRPr="00316B7B">
          <w:rPr>
            <w:rFonts w:ascii="Times New Roman" w:hAnsi="Times New Roman" w:cs="Times New Roman"/>
            <w:rPrChange w:id="457" w:author="SB" w:date="2019-01-13T08:33:00Z">
              <w:rPr/>
            </w:rPrChange>
          </w:rPr>
          <w:t>,</w:t>
        </w:r>
      </w:ins>
      <w:r w:rsidR="00F8033A" w:rsidRPr="00316B7B">
        <w:rPr>
          <w:rFonts w:ascii="Times New Roman" w:hAnsi="Times New Roman" w:cs="Times New Roman"/>
          <w:rPrChange w:id="458" w:author="SB" w:date="2019-01-13T08:33:00Z">
            <w:rPr/>
          </w:rPrChange>
        </w:rPr>
        <w:t xml:space="preserve"> and </w:t>
      </w:r>
      <w:ins w:id="459" w:author="SB" w:date="2019-01-12T17:11:00Z">
        <w:r w:rsidR="00D154FB" w:rsidRPr="00316B7B">
          <w:rPr>
            <w:rFonts w:ascii="Times New Roman" w:hAnsi="Times New Roman" w:cs="Times New Roman"/>
            <w:rPrChange w:id="460" w:author="SB" w:date="2019-01-13T08:33:00Z">
              <w:rPr/>
            </w:rPrChange>
          </w:rPr>
          <w:t>six</w:t>
        </w:r>
      </w:ins>
      <w:del w:id="461" w:author="SB" w:date="2019-01-12T17:11:00Z">
        <w:r w:rsidR="00F8033A" w:rsidRPr="00316B7B" w:rsidDel="00D154FB">
          <w:rPr>
            <w:rFonts w:ascii="Times New Roman" w:hAnsi="Times New Roman" w:cs="Times New Roman"/>
            <w:rPrChange w:id="462" w:author="SB" w:date="2019-01-13T08:33:00Z">
              <w:rPr/>
            </w:rPrChange>
          </w:rPr>
          <w:delText>6</w:delText>
        </w:r>
      </w:del>
      <w:r w:rsidR="00F8033A" w:rsidRPr="00316B7B">
        <w:rPr>
          <w:rFonts w:ascii="Times New Roman" w:hAnsi="Times New Roman" w:cs="Times New Roman"/>
          <w:rPrChange w:id="463" w:author="SB" w:date="2019-01-13T08:33:00Z">
            <w:rPr/>
          </w:rPrChange>
        </w:rPr>
        <w:t xml:space="preserve"> severe-SAHS subjects in the database. To balance the number of subjects in each class, we randomly select</w:t>
      </w:r>
      <w:ins w:id="464" w:author="SB" w:date="2019-01-12T17:12:00Z">
        <w:r w:rsidR="00D154FB" w:rsidRPr="00316B7B">
          <w:rPr>
            <w:rFonts w:ascii="Times New Roman" w:hAnsi="Times New Roman" w:cs="Times New Roman"/>
            <w:rPrChange w:id="465" w:author="SB" w:date="2019-01-13T08:33:00Z">
              <w:rPr/>
            </w:rPrChange>
          </w:rPr>
          <w:t>ed two, four, four, and five</w:t>
        </w:r>
      </w:ins>
      <w:del w:id="466" w:author="SB" w:date="2019-01-12T17:12:00Z">
        <w:r w:rsidR="00F8033A" w:rsidRPr="00316B7B" w:rsidDel="00D154FB">
          <w:rPr>
            <w:rFonts w:ascii="Times New Roman" w:hAnsi="Times New Roman" w:cs="Times New Roman"/>
            <w:rPrChange w:id="467" w:author="SB" w:date="2019-01-13T08:33:00Z">
              <w:rPr/>
            </w:rPrChange>
          </w:rPr>
          <w:delText xml:space="preserve"> 2, 4, 4, 5 </w:delText>
        </w:r>
      </w:del>
      <w:ins w:id="468" w:author="SB" w:date="2019-01-12T17:12:00Z">
        <w:r w:rsidR="00D154FB" w:rsidRPr="00316B7B">
          <w:rPr>
            <w:rFonts w:ascii="Times New Roman" w:hAnsi="Times New Roman" w:cs="Times New Roman"/>
            <w:rPrChange w:id="469" w:author="SB" w:date="2019-01-13T08:33:00Z">
              <w:rPr/>
            </w:rPrChange>
          </w:rPr>
          <w:t xml:space="preserve"> </w:t>
        </w:r>
      </w:ins>
      <w:r w:rsidR="00F8033A" w:rsidRPr="00316B7B">
        <w:rPr>
          <w:rFonts w:ascii="Times New Roman" w:hAnsi="Times New Roman" w:cs="Times New Roman"/>
          <w:rPrChange w:id="470" w:author="SB" w:date="2019-01-13T08:33:00Z">
            <w:rPr/>
          </w:rPrChange>
        </w:rPr>
        <w:t xml:space="preserve">subjects </w:t>
      </w:r>
      <w:ins w:id="471" w:author="SB" w:date="2019-01-12T17:12:00Z">
        <w:r w:rsidR="00D154FB" w:rsidRPr="00316B7B">
          <w:rPr>
            <w:rFonts w:ascii="Times New Roman" w:hAnsi="Times New Roman" w:cs="Times New Roman"/>
            <w:rPrChange w:id="472" w:author="SB" w:date="2019-01-13T08:33:00Z">
              <w:rPr/>
            </w:rPrChange>
          </w:rPr>
          <w:t>from</w:t>
        </w:r>
      </w:ins>
      <w:del w:id="473" w:author="SB" w:date="2019-01-12T17:12:00Z">
        <w:r w:rsidR="00F8033A" w:rsidRPr="00316B7B" w:rsidDel="00D154FB">
          <w:rPr>
            <w:rFonts w:ascii="Times New Roman" w:hAnsi="Times New Roman" w:cs="Times New Roman"/>
            <w:rPrChange w:id="474" w:author="SB" w:date="2019-01-13T08:33:00Z">
              <w:rPr/>
            </w:rPrChange>
          </w:rPr>
          <w:delText>in</w:delText>
        </w:r>
      </w:del>
      <w:r w:rsidR="00F8033A" w:rsidRPr="00316B7B">
        <w:rPr>
          <w:rFonts w:ascii="Times New Roman" w:hAnsi="Times New Roman" w:cs="Times New Roman"/>
          <w:rPrChange w:id="475" w:author="SB" w:date="2019-01-13T08:33:00Z">
            <w:rPr/>
          </w:rPrChange>
        </w:rPr>
        <w:t xml:space="preserve"> each category</w:t>
      </w:r>
      <w:ins w:id="476" w:author="SB" w:date="2019-01-12T17:12:00Z">
        <w:r w:rsidR="00D154FB" w:rsidRPr="00316B7B">
          <w:rPr>
            <w:rFonts w:ascii="Times New Roman" w:hAnsi="Times New Roman" w:cs="Times New Roman"/>
            <w:rPrChange w:id="477" w:author="SB" w:date="2019-01-13T08:33:00Z">
              <w:rPr/>
            </w:rPrChange>
          </w:rPr>
          <w:t>, respectively,</w:t>
        </w:r>
      </w:ins>
      <w:r w:rsidR="00F8033A" w:rsidRPr="00316B7B">
        <w:rPr>
          <w:rFonts w:ascii="Times New Roman" w:hAnsi="Times New Roman" w:cs="Times New Roman"/>
          <w:rPrChange w:id="478" w:author="SB" w:date="2019-01-13T08:33:00Z">
            <w:rPr/>
          </w:rPrChange>
        </w:rPr>
        <w:t xml:space="preserve"> for</w:t>
      </w:r>
      <w:ins w:id="479" w:author="SB" w:date="2019-01-12T17:12:00Z">
        <w:r w:rsidR="00FA5CC1" w:rsidRPr="00316B7B">
          <w:rPr>
            <w:rFonts w:ascii="Times New Roman" w:hAnsi="Times New Roman" w:cs="Times New Roman"/>
            <w:rPrChange w:id="480" w:author="SB" w:date="2019-01-13T08:33:00Z">
              <w:rPr/>
            </w:rPrChange>
          </w:rPr>
          <w:t xml:space="preserve"> </w:t>
        </w:r>
      </w:ins>
      <w:del w:id="481" w:author="SB" w:date="2019-01-12T17:12:00Z">
        <w:r w:rsidR="00F8033A" w:rsidRPr="00316B7B" w:rsidDel="00FA5CC1">
          <w:rPr>
            <w:rFonts w:ascii="Times New Roman" w:hAnsi="Times New Roman" w:cs="Times New Roman"/>
            <w:rPrChange w:id="482" w:author="SB" w:date="2019-01-13T08:33:00Z">
              <w:rPr/>
            </w:rPrChange>
          </w:rPr>
          <w:delText xml:space="preserve"> the following </w:delText>
        </w:r>
      </w:del>
      <w:r w:rsidR="00F8033A" w:rsidRPr="00316B7B">
        <w:rPr>
          <w:rFonts w:ascii="Times New Roman" w:hAnsi="Times New Roman" w:cs="Times New Roman"/>
          <w:rPrChange w:id="483" w:author="SB" w:date="2019-01-13T08:33:00Z">
            <w:rPr/>
          </w:rPrChange>
        </w:rPr>
        <w:t>training and testing. The sleep-related parameters of the subjects are summarized in Table 1.</w:t>
      </w:r>
      <w:r w:rsidR="005A36D0" w:rsidRPr="00316B7B">
        <w:rPr>
          <w:rFonts w:ascii="Times New Roman" w:hAnsi="Times New Roman" w:cs="Times New Roman"/>
          <w:rPrChange w:id="484" w:author="SB" w:date="2019-01-13T08:33:00Z">
            <w:rPr/>
          </w:rPrChange>
        </w:rPr>
        <w:t xml:space="preserve"> </w:t>
      </w:r>
    </w:p>
    <w:p w14:paraId="72E331C3" w14:textId="105CD432" w:rsidR="003709D4" w:rsidRPr="00316B7B" w:rsidRDefault="003709D4" w:rsidP="003709D4">
      <w:pPr>
        <w:pStyle w:val="a7"/>
        <w:keepNext/>
        <w:jc w:val="center"/>
        <w:rPr>
          <w:rFonts w:ascii="Times New Roman" w:hAnsi="Times New Roman" w:cs="Times New Roman"/>
          <w:rPrChange w:id="48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486" w:author="SB" w:date="2019-01-13T08:33:00Z">
            <w:rPr/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487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488" w:author="SB" w:date="2019-01-13T08:33:00Z">
            <w:rPr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489" w:author="SB" w:date="2019-01-13T08:33:00Z">
            <w:rPr>
              <w:noProof/>
            </w:rPr>
          </w:rPrChange>
        </w:rPr>
        <w:fldChar w:fldCharType="separate"/>
      </w:r>
      <w:r w:rsidR="001F6AC3" w:rsidRPr="00316B7B">
        <w:rPr>
          <w:rFonts w:ascii="Times New Roman" w:hAnsi="Times New Roman" w:cs="Times New Roman"/>
          <w:rPrChange w:id="490" w:author="SB" w:date="2019-01-13T08:33:00Z">
            <w:rPr>
              <w:noProof/>
            </w:rPr>
          </w:rPrChange>
        </w:rPr>
        <w:t>1</w:t>
      </w:r>
      <w:r w:rsidR="009B6D6C" w:rsidRPr="00316B7B">
        <w:rPr>
          <w:rFonts w:ascii="Times New Roman" w:hAnsi="Times New Roman" w:cs="Times New Roman"/>
          <w:rPrChange w:id="491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/>
          <w:rPrChange w:id="492" w:author="SB" w:date="2019-01-13T08:33:00Z">
            <w:rPr/>
          </w:rPrChange>
        </w:rPr>
        <w:t>. Summary of sleep-related parameters (</w:t>
      </w:r>
      <w:ins w:id="493" w:author="SB" w:date="2019-01-12T17:12:00Z">
        <w:r w:rsidR="00FA5CC1" w:rsidRPr="00316B7B">
          <w:rPr>
            <w:rFonts w:ascii="Times New Roman" w:hAnsi="Times New Roman" w:cs="Times New Roman"/>
            <w:rPrChange w:id="494" w:author="SB" w:date="2019-01-13T08:33:00Z">
              <w:rPr/>
            </w:rPrChange>
          </w:rPr>
          <w:t>m</w:t>
        </w:r>
      </w:ins>
      <w:del w:id="495" w:author="SB" w:date="2019-01-12T17:12:00Z">
        <w:r w:rsidRPr="00316B7B" w:rsidDel="00FA5CC1">
          <w:rPr>
            <w:rFonts w:ascii="Times New Roman" w:hAnsi="Times New Roman" w:cs="Times New Roman"/>
            <w:rPrChange w:id="496" w:author="SB" w:date="2019-01-13T08:33:00Z">
              <w:rPr/>
            </w:rPrChange>
          </w:rPr>
          <w:delText>M</w:delText>
        </w:r>
      </w:del>
      <w:r w:rsidRPr="00316B7B">
        <w:rPr>
          <w:rFonts w:ascii="Times New Roman" w:hAnsi="Times New Roman" w:cs="Times New Roman"/>
          <w:rPrChange w:id="497" w:author="SB" w:date="2019-01-13T08:33:00Z">
            <w:rPr/>
          </w:rPrChange>
        </w:rPr>
        <w:t xml:space="preserve">ean </w:t>
      </w:r>
      <w:r w:rsidRPr="00316B7B">
        <w:rPr>
          <w:rFonts w:ascii="Times New Roman" w:hAnsi="Times New Roman" w:cs="Times New Roman" w:hint="eastAsia"/>
          <w:rPrChange w:id="498" w:author="SB" w:date="2019-01-13T08:33:00Z">
            <w:rPr>
              <w:rFonts w:hint="eastAsia"/>
            </w:rPr>
          </w:rPrChange>
        </w:rPr>
        <w:t>±</w:t>
      </w:r>
      <w:r w:rsidRPr="00316B7B">
        <w:rPr>
          <w:rFonts w:ascii="Times New Roman" w:hAnsi="Times New Roman" w:cs="Times New Roman"/>
          <w:rPrChange w:id="499" w:author="SB" w:date="2019-01-13T08:33:00Z">
            <w:rPr/>
          </w:rPrChange>
        </w:rPr>
        <w:t xml:space="preserve"> </w:t>
      </w:r>
      <w:ins w:id="500" w:author="SB" w:date="2019-01-12T17:12:00Z">
        <w:r w:rsidR="00FA5CC1" w:rsidRPr="00316B7B">
          <w:rPr>
            <w:rFonts w:ascii="Times New Roman" w:hAnsi="Times New Roman" w:cs="Times New Roman"/>
            <w:rPrChange w:id="501" w:author="SB" w:date="2019-01-13T08:33:00Z">
              <w:rPr/>
            </w:rPrChange>
          </w:rPr>
          <w:t>s</w:t>
        </w:r>
      </w:ins>
      <w:del w:id="502" w:author="SB" w:date="2019-01-12T17:12:00Z">
        <w:r w:rsidRPr="00316B7B" w:rsidDel="00FA5CC1">
          <w:rPr>
            <w:rFonts w:ascii="Times New Roman" w:hAnsi="Times New Roman" w:cs="Times New Roman"/>
            <w:rPrChange w:id="503" w:author="SB" w:date="2019-01-13T08:33:00Z">
              <w:rPr/>
            </w:rPrChange>
          </w:rPr>
          <w:delText>S</w:delText>
        </w:r>
      </w:del>
      <w:r w:rsidRPr="00316B7B">
        <w:rPr>
          <w:rFonts w:ascii="Times New Roman" w:hAnsi="Times New Roman" w:cs="Times New Roman"/>
          <w:rPrChange w:id="504" w:author="SB" w:date="2019-01-13T08:33:00Z">
            <w:rPr/>
          </w:rPrChange>
        </w:rPr>
        <w:t>tandard deviation</w:t>
      </w:r>
      <w:ins w:id="505" w:author="Owner" w:date="2019-01-14T08:14:00Z">
        <w:r w:rsidR="00CA3962">
          <w:rPr>
            <w:rFonts w:ascii="Times New Roman" w:hAnsi="Times New Roman" w:cs="Times New Roman"/>
          </w:rPr>
          <w:t>)</w:t>
        </w:r>
      </w:ins>
      <w:del w:id="506" w:author="Owner" w:date="2019-01-14T08:14:00Z">
        <w:r w:rsidRPr="00316B7B" w:rsidDel="00CA3962">
          <w:rPr>
            <w:rFonts w:ascii="Times New Roman" w:hAnsi="Times New Roman" w:cs="Times New Roman" w:hint="eastAsia"/>
            <w:rPrChange w:id="507" w:author="SB" w:date="2019-01-13T08:33:00Z">
              <w:rPr>
                <w:rFonts w:hint="eastAsia"/>
              </w:rPr>
            </w:rPrChange>
          </w:rPr>
          <w:delText>）</w:delText>
        </w:r>
      </w:del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316B7B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  <w:rPrChange w:id="508" w:author="SB" w:date="2019-01-13T08:33:00Z">
                  <w:rPr>
                    <w:rFonts w:ascii="宋体" w:eastAsia="宋体" w:hAnsi="宋体" w:cs="宋体"/>
                    <w:kern w:val="0"/>
                    <w:sz w:val="24"/>
                    <w:szCs w:val="24"/>
                  </w:rPr>
                </w:rPrChange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1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ge</w:t>
            </w:r>
            <w:ins w:id="519" w:author="SB" w:date="2019-01-12T17:12:00Z">
              <w:r w:rsidR="003D4C0E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520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2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  <w:rPrChange w:id="522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23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52.0</w:t>
            </w:r>
            <w:r w:rsidRPr="00316B7B">
              <w:rPr>
                <w:rFonts w:ascii="Times New Roman" w:eastAsia="等线" w:hAnsi="Times New Roman" w:cs="Times New Roman" w:hint="eastAsia"/>
                <w:color w:val="000000"/>
                <w:sz w:val="22"/>
                <w:rPrChange w:id="524" w:author="SB" w:date="2019-01-13T08:33:00Z">
                  <w:rPr>
                    <w:rFonts w:ascii="等线" w:eastAsia="等线" w:hAnsi="等线" w:hint="eastAsia"/>
                    <w:color w:val="000000"/>
                    <w:sz w:val="22"/>
                  </w:rPr>
                </w:rPrChange>
              </w:rPr>
              <w:t>±</w:t>
            </w:r>
            <w:r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25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2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2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7.5±7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3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3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46.6±5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3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3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I</w:t>
            </w:r>
            <w:ins w:id="536" w:author="SB" w:date="2019-01-12T17:12:00Z">
              <w:r w:rsidR="003D4C0E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537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3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  <w:rPrChange w:id="539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40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4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41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1</w:t>
            </w:r>
            <w:r w:rsidRPr="00316B7B">
              <w:rPr>
                <w:rFonts w:ascii="Times New Roman" w:eastAsia="等线" w:hAnsi="Times New Roman" w:cs="Times New Roman" w:hint="eastAsia"/>
                <w:color w:val="000000"/>
                <w:sz w:val="22"/>
                <w:rPrChange w:id="542" w:author="SB" w:date="2019-01-13T08:33:00Z">
                  <w:rPr>
                    <w:rFonts w:ascii="等线" w:eastAsia="等线" w:hAnsi="等线" w:hint="eastAsia"/>
                    <w:color w:val="000000"/>
                    <w:sz w:val="22"/>
                  </w:rPr>
                </w:rPrChange>
              </w:rPr>
              <w:t>±</w:t>
            </w:r>
            <w:r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43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5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44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4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4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4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4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5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4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6</w:t>
            </w: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±3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43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</w:t>
            </w: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  <w:rPrChange w:id="558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59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7.0</w:t>
            </w:r>
            <w:r w:rsidRPr="00316B7B">
              <w:rPr>
                <w:rFonts w:ascii="Times New Roman" w:eastAsia="等线" w:hAnsi="Times New Roman" w:cs="Times New Roman" w:hint="eastAsia"/>
                <w:color w:val="000000"/>
                <w:sz w:val="22"/>
                <w:rPrChange w:id="560" w:author="SB" w:date="2019-01-13T08:33:00Z">
                  <w:rPr>
                    <w:rFonts w:ascii="等线" w:eastAsia="等线" w:hAnsi="等线" w:hint="eastAsia"/>
                    <w:color w:val="000000"/>
                    <w:sz w:val="22"/>
                  </w:rPr>
                </w:rPrChange>
              </w:rPr>
              <w:t>±</w:t>
            </w:r>
            <w:r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61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8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sz w:val="22"/>
                <w:rPrChange w:id="562" w:author="SB" w:date="2019-01-13T08:33:00Z">
                  <w:rPr>
                    <w:rFonts w:ascii="等线" w:eastAsia="等线" w:hAnsi="等线"/>
                    <w:color w:val="000000"/>
                    <w:sz w:val="22"/>
                  </w:rPr>
                </w:rPrChange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6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6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4.5±3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6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6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.</w:t>
            </w:r>
            <w:r w:rsidR="00823ACB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</w:t>
            </w: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6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57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2.4±7.9</w:t>
            </w:r>
          </w:p>
        </w:tc>
      </w:tr>
    </w:tbl>
    <w:p w14:paraId="18B8E2F9" w14:textId="77777777" w:rsidR="00876B85" w:rsidRPr="00316B7B" w:rsidRDefault="00876B85">
      <w:pPr>
        <w:rPr>
          <w:rFonts w:ascii="Times New Roman" w:hAnsi="Times New Roman" w:cs="Times New Roman"/>
          <w:rPrChange w:id="572" w:author="SB" w:date="2019-01-13T08:33:00Z">
            <w:rPr/>
          </w:rPrChange>
        </w:rPr>
      </w:pPr>
    </w:p>
    <w:p w14:paraId="619D518D" w14:textId="42B5D47E" w:rsidR="00310DE6" w:rsidRPr="00316B7B" w:rsidRDefault="00E213BE">
      <w:pPr>
        <w:rPr>
          <w:rFonts w:ascii="Times New Roman" w:hAnsi="Times New Roman" w:cs="Times New Roman"/>
          <w:rPrChange w:id="573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574" w:author="SB" w:date="2019-01-13T08:33:00Z">
            <w:rPr/>
          </w:rPrChange>
        </w:rPr>
        <w:t xml:space="preserve">According to </w:t>
      </w:r>
      <w:ins w:id="575" w:author="SB" w:date="2019-01-12T17:12:00Z">
        <w:r w:rsidR="0064158E" w:rsidRPr="00316B7B">
          <w:rPr>
            <w:rFonts w:ascii="Times New Roman" w:hAnsi="Times New Roman" w:cs="Times New Roman"/>
            <w:rPrChange w:id="576" w:author="SB" w:date="2019-01-13T08:33:00Z">
              <w:rPr/>
            </w:rPrChange>
          </w:rPr>
          <w:t xml:space="preserve">the </w:t>
        </w:r>
      </w:ins>
      <w:r w:rsidR="00DB64E3" w:rsidRPr="00316B7B">
        <w:rPr>
          <w:rFonts w:ascii="Times New Roman" w:hAnsi="Times New Roman" w:cs="Times New Roman"/>
          <w:rPrChange w:id="577" w:author="SB" w:date="2019-01-13T08:33:00Z">
            <w:rPr/>
          </w:rPrChange>
        </w:rPr>
        <w:t>American Academy of Sleep Medicine (AASM) manual</w:t>
      </w:r>
      <w:ins w:id="578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5C12A7" w:rsidRPr="00316B7B">
        <w:rPr>
          <w:rFonts w:ascii="Times New Roman" w:hAnsi="Times New Roman" w:cs="Times New Roman"/>
          <w:rPrChange w:id="579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580" w:author="SB" w:date="2019-01-13T08:33:00Z">
            <w:rPr/>
          </w:rPrChange>
        </w:rPr>
        <w:instrText xml:space="preserve"> ADDIN EN.CITE &lt;EndNote&gt;&lt;Cite&gt;&lt;Author&gt;Berry&lt;/Author&gt;&lt;Year&gt;2012&lt;/Year&gt;&lt;RecNum&gt;3&lt;/RecNum&gt;&lt;DisplayText&gt;&lt;style face="superscript"&gt;[16]&lt;/style&gt;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316B7B">
        <w:rPr>
          <w:rFonts w:ascii="Times New Roman" w:hAnsi="Times New Roman" w:cs="Times New Roman"/>
          <w:rPrChange w:id="581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582" w:author="SB" w:date="2019-01-13T08:33:00Z">
            <w:rPr>
              <w:noProof/>
              <w:vertAlign w:val="superscript"/>
            </w:rPr>
          </w:rPrChange>
        </w:rPr>
        <w:t>[16]</w:t>
      </w:r>
      <w:r w:rsidR="005C12A7" w:rsidRPr="00316B7B">
        <w:rPr>
          <w:rFonts w:ascii="Times New Roman" w:hAnsi="Times New Roman" w:cs="Times New Roman"/>
          <w:rPrChange w:id="583" w:author="SB" w:date="2019-01-13T08:33:00Z">
            <w:rPr/>
          </w:rPrChange>
        </w:rPr>
        <w:fldChar w:fldCharType="end"/>
      </w:r>
      <w:r w:rsidR="00DB64E3" w:rsidRPr="00316B7B">
        <w:rPr>
          <w:rFonts w:ascii="Times New Roman" w:hAnsi="Times New Roman" w:cs="Times New Roman"/>
          <w:rPrChange w:id="584" w:author="SB" w:date="2019-01-13T08:33:00Z">
            <w:rPr/>
          </w:rPrChange>
        </w:rPr>
        <w:t xml:space="preserve">, apnea </w:t>
      </w:r>
      <w:ins w:id="585" w:author="SB" w:date="2019-01-12T17:13:00Z">
        <w:r w:rsidR="001C3E9B" w:rsidRPr="00316B7B">
          <w:rPr>
            <w:rFonts w:ascii="Times New Roman" w:hAnsi="Times New Roman" w:cs="Times New Roman"/>
            <w:rPrChange w:id="586" w:author="SB" w:date="2019-01-13T08:33:00Z">
              <w:rPr/>
            </w:rPrChange>
          </w:rPr>
          <w:t>should be</w:t>
        </w:r>
      </w:ins>
      <w:del w:id="587" w:author="SB" w:date="2019-01-12T17:13:00Z">
        <w:r w:rsidR="00DB64E3" w:rsidRPr="00316B7B" w:rsidDel="001C3E9B">
          <w:rPr>
            <w:rFonts w:ascii="Times New Roman" w:hAnsi="Times New Roman" w:cs="Times New Roman"/>
            <w:rPrChange w:id="588" w:author="SB" w:date="2019-01-13T08:33:00Z">
              <w:rPr/>
            </w:rPrChange>
          </w:rPr>
          <w:delText>is</w:delText>
        </w:r>
      </w:del>
      <w:r w:rsidR="00DB64E3" w:rsidRPr="00316B7B">
        <w:rPr>
          <w:rFonts w:ascii="Times New Roman" w:hAnsi="Times New Roman" w:cs="Times New Roman"/>
          <w:rPrChange w:id="589" w:author="SB" w:date="2019-01-13T08:33:00Z">
            <w:rPr/>
          </w:rPrChange>
        </w:rPr>
        <w:t xml:space="preserve"> </w:t>
      </w:r>
      <w:commentRangeStart w:id="590"/>
      <w:r w:rsidR="00DB64E3" w:rsidRPr="00316B7B">
        <w:rPr>
          <w:rFonts w:ascii="Times New Roman" w:hAnsi="Times New Roman" w:cs="Times New Roman"/>
          <w:rPrChange w:id="591" w:author="SB" w:date="2019-01-13T08:33:00Z">
            <w:rPr/>
          </w:rPrChange>
        </w:rPr>
        <w:t>scored</w:t>
      </w:r>
      <w:commentRangeEnd w:id="590"/>
      <w:r w:rsidR="001C3E9B" w:rsidRPr="00316B7B">
        <w:rPr>
          <w:rStyle w:val="af"/>
          <w:rFonts w:ascii="Times New Roman" w:hAnsi="Times New Roman" w:cs="Times New Roman"/>
          <w:rPrChange w:id="592" w:author="SB" w:date="2019-01-13T08:33:00Z">
            <w:rPr>
              <w:rStyle w:val="af"/>
            </w:rPr>
          </w:rPrChange>
        </w:rPr>
        <w:commentReference w:id="590"/>
      </w:r>
      <w:r w:rsidR="00DB64E3" w:rsidRPr="00316B7B">
        <w:rPr>
          <w:rFonts w:ascii="Times New Roman" w:hAnsi="Times New Roman" w:cs="Times New Roman"/>
          <w:rPrChange w:id="593" w:author="SB" w:date="2019-01-13T08:33:00Z">
            <w:rPr/>
          </w:rPrChange>
        </w:rPr>
        <w:t xml:space="preserve"> when there is a more than 90% drop in the peak signal of </w:t>
      </w:r>
      <w:ins w:id="594" w:author="SB" w:date="2019-01-12T17:13:00Z">
        <w:r w:rsidR="003F2161" w:rsidRPr="00316B7B">
          <w:rPr>
            <w:rFonts w:ascii="Times New Roman" w:hAnsi="Times New Roman" w:cs="Times New Roman"/>
            <w:rPrChange w:id="595" w:author="SB" w:date="2019-01-13T08:33:00Z">
              <w:rPr/>
            </w:rPrChange>
          </w:rPr>
          <w:t xml:space="preserve">the </w:t>
        </w:r>
      </w:ins>
      <w:r w:rsidR="00DB64E3" w:rsidRPr="00316B7B">
        <w:rPr>
          <w:rFonts w:ascii="Times New Roman" w:hAnsi="Times New Roman" w:cs="Times New Roman"/>
          <w:rPrChange w:id="596" w:author="SB" w:date="2019-01-13T08:33:00Z">
            <w:rPr/>
          </w:rPrChange>
        </w:rPr>
        <w:t xml:space="preserve">pre-event baseline </w:t>
      </w:r>
      <w:ins w:id="597" w:author="SB" w:date="2019-01-12T17:13:00Z">
        <w:r w:rsidR="00182702" w:rsidRPr="00316B7B">
          <w:rPr>
            <w:rFonts w:ascii="Times New Roman" w:hAnsi="Times New Roman" w:cs="Times New Roman"/>
            <w:rPrChange w:id="598" w:author="SB" w:date="2019-01-13T08:33:00Z">
              <w:rPr/>
            </w:rPrChange>
          </w:rPr>
          <w:t xml:space="preserve">for NF </w:t>
        </w:r>
      </w:ins>
      <w:r w:rsidR="00DB64E3" w:rsidRPr="00316B7B">
        <w:rPr>
          <w:rFonts w:ascii="Times New Roman" w:hAnsi="Times New Roman" w:cs="Times New Roman"/>
          <w:rPrChange w:id="599" w:author="SB" w:date="2019-01-13T08:33:00Z">
            <w:rPr/>
          </w:rPrChange>
        </w:rPr>
        <w:t>with a duration longer than 10</w:t>
      </w:r>
      <w:ins w:id="600" w:author="SB" w:date="2019-01-12T17:13:00Z">
        <w:r w:rsidR="003F2161" w:rsidRPr="00316B7B">
          <w:rPr>
            <w:rFonts w:ascii="Times New Roman" w:hAnsi="Times New Roman" w:cs="Times New Roman"/>
            <w:rPrChange w:id="601" w:author="SB" w:date="2019-01-13T08:33:00Z">
              <w:rPr/>
            </w:rPrChange>
          </w:rPr>
          <w:t xml:space="preserve"> </w:t>
        </w:r>
      </w:ins>
      <w:r w:rsidR="00DB64E3" w:rsidRPr="00316B7B">
        <w:rPr>
          <w:rFonts w:ascii="Times New Roman" w:hAnsi="Times New Roman" w:cs="Times New Roman"/>
          <w:rPrChange w:id="602" w:author="SB" w:date="2019-01-13T08:33:00Z">
            <w:rPr/>
          </w:rPrChange>
        </w:rPr>
        <w:t>s</w:t>
      </w:r>
      <w:del w:id="603" w:author="SB" w:date="2019-01-12T17:13:00Z">
        <w:r w:rsidR="00DB64E3" w:rsidRPr="00316B7B" w:rsidDel="00182702">
          <w:rPr>
            <w:rFonts w:ascii="Times New Roman" w:hAnsi="Times New Roman" w:cs="Times New Roman"/>
            <w:rPrChange w:id="604" w:author="SB" w:date="2019-01-13T08:33:00Z">
              <w:rPr/>
            </w:rPrChange>
          </w:rPr>
          <w:delText xml:space="preserve"> in </w:delText>
        </w:r>
        <w:r w:rsidR="0080070A" w:rsidRPr="00316B7B" w:rsidDel="00182702">
          <w:rPr>
            <w:rFonts w:ascii="Times New Roman" w:hAnsi="Times New Roman" w:cs="Times New Roman"/>
            <w:rPrChange w:id="605" w:author="SB" w:date="2019-01-13T08:33:00Z">
              <w:rPr/>
            </w:rPrChange>
          </w:rPr>
          <w:delText>NF</w:delText>
        </w:r>
      </w:del>
      <w:r w:rsidR="0080070A" w:rsidRPr="00316B7B">
        <w:rPr>
          <w:rFonts w:ascii="Times New Roman" w:hAnsi="Times New Roman" w:cs="Times New Roman"/>
          <w:rPrChange w:id="606" w:author="SB" w:date="2019-01-13T08:33:00Z">
            <w:rPr/>
          </w:rPrChange>
        </w:rPr>
        <w:t>.</w:t>
      </w:r>
      <w:r w:rsidR="00DB64E3" w:rsidRPr="00316B7B">
        <w:rPr>
          <w:rFonts w:ascii="Times New Roman" w:hAnsi="Times New Roman" w:cs="Times New Roman"/>
          <w:rPrChange w:id="607" w:author="SB" w:date="2019-01-13T08:33:00Z">
            <w:rPr/>
          </w:rPrChange>
        </w:rPr>
        <w:t xml:space="preserve"> </w:t>
      </w:r>
      <w:r w:rsidR="0080070A" w:rsidRPr="00316B7B">
        <w:rPr>
          <w:rFonts w:ascii="Times New Roman" w:hAnsi="Times New Roman" w:cs="Times New Roman"/>
          <w:rPrChange w:id="608" w:author="SB" w:date="2019-01-13T08:33:00Z">
            <w:rPr/>
          </w:rPrChange>
        </w:rPr>
        <w:t>H</w:t>
      </w:r>
      <w:r w:rsidR="00DB64E3" w:rsidRPr="00316B7B">
        <w:rPr>
          <w:rFonts w:ascii="Times New Roman" w:hAnsi="Times New Roman" w:cs="Times New Roman"/>
          <w:rPrChange w:id="609" w:author="SB" w:date="2019-01-13T08:33:00Z">
            <w:rPr/>
          </w:rPrChange>
        </w:rPr>
        <w:t xml:space="preserve">ypopnea is scored by the following rules: 1) there is a more than 30% drop in the peak signal of </w:t>
      </w:r>
      <w:ins w:id="610" w:author="SB" w:date="2019-01-12T17:14:00Z">
        <w:r w:rsidR="00182702" w:rsidRPr="00316B7B">
          <w:rPr>
            <w:rFonts w:ascii="Times New Roman" w:hAnsi="Times New Roman" w:cs="Times New Roman"/>
            <w:rPrChange w:id="611" w:author="SB" w:date="2019-01-13T08:33:00Z">
              <w:rPr/>
            </w:rPrChange>
          </w:rPr>
          <w:t xml:space="preserve">the </w:t>
        </w:r>
      </w:ins>
      <w:r w:rsidR="00DB64E3" w:rsidRPr="00316B7B">
        <w:rPr>
          <w:rFonts w:ascii="Times New Roman" w:hAnsi="Times New Roman" w:cs="Times New Roman"/>
          <w:rPrChange w:id="612" w:author="SB" w:date="2019-01-13T08:33:00Z">
            <w:rPr/>
          </w:rPrChange>
        </w:rPr>
        <w:t>pre-event baseline</w:t>
      </w:r>
      <w:r w:rsidR="005C12A7" w:rsidRPr="00316B7B">
        <w:rPr>
          <w:rFonts w:ascii="Times New Roman" w:hAnsi="Times New Roman" w:cs="Times New Roman"/>
          <w:rPrChange w:id="613" w:author="SB" w:date="2019-01-13T08:33:00Z">
            <w:rPr/>
          </w:rPrChange>
        </w:rPr>
        <w:t xml:space="preserve"> </w:t>
      </w:r>
      <w:ins w:id="614" w:author="SB" w:date="2019-01-12T17:14:00Z">
        <w:r w:rsidR="00182702" w:rsidRPr="00316B7B">
          <w:rPr>
            <w:rFonts w:ascii="Times New Roman" w:hAnsi="Times New Roman" w:cs="Times New Roman"/>
            <w:rPrChange w:id="615" w:author="SB" w:date="2019-01-13T08:33:00Z">
              <w:rPr/>
            </w:rPrChange>
          </w:rPr>
          <w:t xml:space="preserve">for nasal pressure </w:t>
        </w:r>
      </w:ins>
      <w:r w:rsidR="005C12A7" w:rsidRPr="00316B7B">
        <w:rPr>
          <w:rFonts w:ascii="Times New Roman" w:hAnsi="Times New Roman" w:cs="Times New Roman"/>
          <w:rPrChange w:id="616" w:author="SB" w:date="2019-01-13T08:33:00Z">
            <w:rPr/>
          </w:rPrChange>
        </w:rPr>
        <w:t>with a duration longer than 10</w:t>
      </w:r>
      <w:ins w:id="617" w:author="SB" w:date="2019-01-12T17:14:00Z">
        <w:r w:rsidR="00182702" w:rsidRPr="00316B7B">
          <w:rPr>
            <w:rFonts w:ascii="Times New Roman" w:hAnsi="Times New Roman" w:cs="Times New Roman"/>
            <w:rPrChange w:id="618" w:author="SB" w:date="2019-01-13T08:33:00Z">
              <w:rPr/>
            </w:rPrChange>
          </w:rPr>
          <w:t xml:space="preserve"> </w:t>
        </w:r>
      </w:ins>
      <w:r w:rsidR="005C12A7" w:rsidRPr="00316B7B">
        <w:rPr>
          <w:rFonts w:ascii="Times New Roman" w:hAnsi="Times New Roman" w:cs="Times New Roman"/>
          <w:rPrChange w:id="619" w:author="SB" w:date="2019-01-13T08:33:00Z">
            <w:rPr/>
          </w:rPrChange>
        </w:rPr>
        <w:t>s</w:t>
      </w:r>
      <w:del w:id="620" w:author="SB" w:date="2019-01-12T17:14:00Z">
        <w:r w:rsidR="005C12A7" w:rsidRPr="00316B7B" w:rsidDel="00182702">
          <w:rPr>
            <w:rFonts w:ascii="Times New Roman" w:hAnsi="Times New Roman" w:cs="Times New Roman"/>
            <w:rPrChange w:id="621" w:author="SB" w:date="2019-01-13T08:33:00Z">
              <w:rPr/>
            </w:rPrChange>
          </w:rPr>
          <w:delText xml:space="preserve"> </w:delText>
        </w:r>
        <w:r w:rsidR="00DB64E3" w:rsidRPr="00316B7B" w:rsidDel="00182702">
          <w:rPr>
            <w:rFonts w:ascii="Times New Roman" w:hAnsi="Times New Roman" w:cs="Times New Roman"/>
            <w:rPrChange w:id="622" w:author="SB" w:date="2019-01-13T08:33:00Z">
              <w:rPr/>
            </w:rPrChange>
          </w:rPr>
          <w:delText>in</w:delText>
        </w:r>
        <w:r w:rsidR="002A196D" w:rsidRPr="00316B7B" w:rsidDel="00182702">
          <w:rPr>
            <w:rFonts w:ascii="Times New Roman" w:hAnsi="Times New Roman" w:cs="Times New Roman"/>
            <w:rPrChange w:id="623" w:author="SB" w:date="2019-01-13T08:33:00Z">
              <w:rPr/>
            </w:rPrChange>
          </w:rPr>
          <w:delText xml:space="preserve"> </w:delText>
        </w:r>
        <w:r w:rsidR="00DB64E3" w:rsidRPr="00316B7B" w:rsidDel="00182702">
          <w:rPr>
            <w:rFonts w:ascii="Times New Roman" w:hAnsi="Times New Roman" w:cs="Times New Roman"/>
            <w:rPrChange w:id="624" w:author="SB" w:date="2019-01-13T08:33:00Z">
              <w:rPr/>
            </w:rPrChange>
          </w:rPr>
          <w:delText>nasal pressure</w:delText>
        </w:r>
      </w:del>
      <w:r w:rsidR="005C12A7" w:rsidRPr="00316B7B">
        <w:rPr>
          <w:rFonts w:ascii="Times New Roman" w:hAnsi="Times New Roman" w:cs="Times New Roman"/>
          <w:rPrChange w:id="625" w:author="SB" w:date="2019-01-13T08:33:00Z">
            <w:rPr/>
          </w:rPrChange>
        </w:rPr>
        <w:t>, accompanied by 2) more than 3% arterial oxygen desaturation or an arousal. As a result, we selected NF and SpO</w:t>
      </w:r>
      <w:r w:rsidR="005C12A7" w:rsidRPr="00316B7B">
        <w:rPr>
          <w:rFonts w:ascii="Times New Roman" w:hAnsi="Times New Roman" w:cs="Times New Roman"/>
          <w:vertAlign w:val="subscript"/>
          <w:rPrChange w:id="626" w:author="SB" w:date="2019-01-13T08:33:00Z">
            <w:rPr>
              <w:vertAlign w:val="subscript"/>
            </w:rPr>
          </w:rPrChange>
        </w:rPr>
        <w:t>2</w:t>
      </w:r>
      <w:r w:rsidR="00DB64E3" w:rsidRPr="00316B7B">
        <w:rPr>
          <w:rFonts w:ascii="Times New Roman" w:hAnsi="Times New Roman" w:cs="Times New Roman"/>
          <w:rPrChange w:id="627" w:author="SB" w:date="2019-01-13T08:33:00Z">
            <w:rPr/>
          </w:rPrChange>
        </w:rPr>
        <w:t xml:space="preserve"> </w:t>
      </w:r>
      <w:r w:rsidR="005C12A7" w:rsidRPr="00316B7B">
        <w:rPr>
          <w:rFonts w:ascii="Times New Roman" w:hAnsi="Times New Roman" w:cs="Times New Roman"/>
          <w:rPrChange w:id="628" w:author="SB" w:date="2019-01-13T08:33:00Z">
            <w:rPr/>
          </w:rPrChange>
        </w:rPr>
        <w:t xml:space="preserve">for SAHS detection. </w:t>
      </w:r>
    </w:p>
    <w:p w14:paraId="33B3510B" w14:textId="77777777" w:rsidR="00741762" w:rsidRPr="00316B7B" w:rsidRDefault="00741762">
      <w:pPr>
        <w:rPr>
          <w:ins w:id="629" w:author="SB" w:date="2019-01-13T08:16:00Z"/>
          <w:rFonts w:ascii="Times New Roman" w:hAnsi="Times New Roman" w:cs="Times New Roman"/>
          <w:b/>
        </w:rPr>
      </w:pPr>
    </w:p>
    <w:p w14:paraId="6B4E855B" w14:textId="6E5E536C" w:rsidR="00310DE6" w:rsidRPr="00316B7B" w:rsidRDefault="0038068F">
      <w:pPr>
        <w:rPr>
          <w:rFonts w:ascii="Times New Roman" w:hAnsi="Times New Roman" w:cs="Times New Roman"/>
          <w:b/>
          <w:rPrChange w:id="630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631" w:author="SB" w:date="2019-01-13T08:33:00Z">
            <w:rPr>
              <w:b/>
            </w:rPr>
          </w:rPrChange>
        </w:rPr>
        <w:t>Study design</w:t>
      </w:r>
    </w:p>
    <w:p w14:paraId="3E5EECEB" w14:textId="6201F14D" w:rsidR="00310DE6" w:rsidRPr="00316B7B" w:rsidRDefault="005D025C">
      <w:pPr>
        <w:rPr>
          <w:rFonts w:ascii="Times New Roman" w:hAnsi="Times New Roman" w:cs="Times New Roman"/>
          <w:rPrChange w:id="632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noProof/>
          <w:lang w:eastAsia="en-US"/>
          <w:rPrChange w:id="633" w:author="Unknown">
            <w:rPr>
              <w:noProof/>
              <w:lang w:eastAsia="en-US"/>
            </w:rPr>
          </w:rPrChange>
        </w:rPr>
        <w:lastRenderedPageBreak/>
        <mc:AlternateContent>
          <mc:Choice Requires="wpg">
            <w:drawing>
              <wp:anchor distT="0" distB="0" distL="114300" distR="114300" simplePos="0" relativeHeight="251766784" behindDoc="0" locked="0" layoutInCell="1" allowOverlap="1" wp14:anchorId="1DFBEA24" wp14:editId="67E731B4">
                <wp:simplePos x="0" y="0"/>
                <wp:positionH relativeFrom="column">
                  <wp:posOffset>4313</wp:posOffset>
                </wp:positionH>
                <wp:positionV relativeFrom="paragraph">
                  <wp:posOffset>1026831</wp:posOffset>
                </wp:positionV>
                <wp:extent cx="5274310" cy="3976490"/>
                <wp:effectExtent l="0" t="0" r="2540" b="5080"/>
                <wp:wrapTopAndBottom/>
                <wp:docPr id="8" name="组合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4310" cy="3976490"/>
                          <a:chOff x="0" y="0"/>
                          <a:chExt cx="5274310" cy="3976490"/>
                        </a:xfrm>
                      </wpg:grpSpPr>
                      <wps:wsp>
                        <wps:cNvPr id="2" name="文本框 2"/>
                        <wps:cNvSpPr txBox="1"/>
                        <wps:spPr>
                          <a:xfrm>
                            <a:off x="0" y="3778370"/>
                            <a:ext cx="5273675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D7D2F0" w14:textId="2A4317D4" w:rsidR="00353B4C" w:rsidRPr="001A36BE" w:rsidRDefault="00353B4C" w:rsidP="00F525E0">
                              <w:pPr>
                                <w:pStyle w:val="a7"/>
                                <w:jc w:val="center"/>
                                <w:rPr>
                                  <w:rFonts w:ascii="Times New Roman" w:hAnsi="Times New Roman" w:cs="Times New Roman"/>
                                  <w:rPrChange w:id="634" w:author="SB" w:date="2019-01-13T08:21:00Z">
                                    <w:rPr/>
                                  </w:rPrChange>
                                </w:rPr>
                              </w:pP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rPrChange w:id="635" w:author="SB" w:date="2019-01-13T08:21:00Z">
                                    <w:rPr/>
                                  </w:rPrChange>
                                </w:rPr>
                                <w:t>Fig</w:t>
                              </w:r>
                              <w:ins w:id="636" w:author="SB" w:date="2019-01-13T08:21:00Z">
                                <w:r w:rsidRPr="001A36BE">
                                  <w:rPr>
                                    <w:rFonts w:ascii="Times New Roman" w:hAnsi="Times New Roman" w:cs="Times New Roman"/>
                                    <w:b/>
                                    <w:rPrChange w:id="637" w:author="SB" w:date="2019-01-13T08:21:00Z">
                                      <w:rPr/>
                                    </w:rPrChange>
                                  </w:rPr>
                                  <w:t>.</w:t>
                                </w:r>
                              </w:ins>
                              <w:del w:id="638" w:author="SB" w:date="2019-01-13T08:21:00Z">
                                <w:r w:rsidRPr="001A36BE" w:rsidDel="001A36BE">
                                  <w:rPr>
                                    <w:rFonts w:ascii="Times New Roman" w:hAnsi="Times New Roman" w:cs="Times New Roman"/>
                                    <w:b/>
                                    <w:rPrChange w:id="639" w:author="SB" w:date="2019-01-13T08:21:00Z">
                                      <w:rPr/>
                                    </w:rPrChange>
                                  </w:rPr>
                                  <w:delText>ure</w:delText>
                                </w:r>
                              </w:del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rPrChange w:id="640" w:author="SB" w:date="2019-01-13T08:21:00Z">
                                    <w:rPr/>
                                  </w:rPrChange>
                                </w:rPr>
                                <w:t xml:space="preserve"> </w:t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641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begin"/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642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instrText xml:space="preserve"> SEQ Figure \* ARABIC </w:instrText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643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separate"/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644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t>1</w:t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645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end"/>
                              </w:r>
                              <w:del w:id="646" w:author="SB" w:date="2019-01-13T08:21:00Z">
                                <w:r w:rsidRPr="001A36BE" w:rsidDel="001A36BE">
                                  <w:rPr>
                                    <w:rFonts w:ascii="Times New Roman" w:hAnsi="Times New Roman" w:cs="Times New Roman"/>
                                    <w:b/>
                                    <w:rPrChange w:id="647" w:author="SB" w:date="2019-01-13T08:21:00Z">
                                      <w:rPr/>
                                    </w:rPrChange>
                                  </w:rPr>
                                  <w:delText>.</w:delText>
                                </w:r>
                              </w:del>
                              <w:r w:rsidRPr="001A36BE">
                                <w:rPr>
                                  <w:rFonts w:ascii="Times New Roman" w:hAnsi="Times New Roman" w:cs="Times New Roman"/>
                                  <w:rPrChange w:id="648" w:author="SB" w:date="2019-01-13T08:21:00Z">
                                    <w:rPr/>
                                  </w:rPrChange>
                                </w:rPr>
                                <w:t xml:space="preserve"> Design of cascading detection model based on AH event detect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4310" cy="369633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1DFBEA24" id="组合 8" o:spid="_x0000_s1026" style="position:absolute;left:0;text-align:left;margin-left:.35pt;margin-top:80.85pt;width:415.3pt;height:313.1pt;z-index:251766784" coordsize="52743,39764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2" o:spid="_x0000_s1027" type="#_x0000_t202" style="position:absolute;top:37783;width:52736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" stroked="f">
                  <v:textbox style="mso-fit-shape-to-text:t" inset="0,0,0,0">
                    <w:txbxContent>
                      <w:p w14:paraId="78D7D2F0" w14:textId="2A4317D4" w:rsidR="00353B4C" w:rsidRPr="001A36BE" w:rsidRDefault="00353B4C" w:rsidP="00F525E0">
                        <w:pPr>
                          <w:pStyle w:val="a7"/>
                          <w:jc w:val="center"/>
                          <w:rPr>
                            <w:rFonts w:ascii="Times New Roman" w:hAnsi="Times New Roman" w:cs="Times New Roman"/>
                            <w:rPrChange w:id="649" w:author="SB" w:date="2019-01-13T08:21:00Z">
                              <w:rPr/>
                            </w:rPrChange>
                          </w:rPr>
                        </w:pPr>
                        <w:r w:rsidRPr="001A36BE">
                          <w:rPr>
                            <w:rFonts w:ascii="Times New Roman" w:hAnsi="Times New Roman" w:cs="Times New Roman"/>
                            <w:b/>
                            <w:rPrChange w:id="650" w:author="SB" w:date="2019-01-13T08:21:00Z">
                              <w:rPr/>
                            </w:rPrChange>
                          </w:rPr>
                          <w:t>Fig</w:t>
                        </w:r>
                        <w:ins w:id="651" w:author="SB" w:date="2019-01-13T08:21:00Z">
                          <w:r w:rsidRPr="001A36BE">
                            <w:rPr>
                              <w:rFonts w:ascii="Times New Roman" w:hAnsi="Times New Roman" w:cs="Times New Roman"/>
                              <w:b/>
                              <w:rPrChange w:id="652" w:author="SB" w:date="2019-01-13T08:21:00Z">
                                <w:rPr/>
                              </w:rPrChange>
                            </w:rPr>
                            <w:t>.</w:t>
                          </w:r>
                        </w:ins>
                        <w:del w:id="653" w:author="SB" w:date="2019-01-13T08:21:00Z">
                          <w:r w:rsidRPr="001A36BE" w:rsidDel="001A36BE">
                            <w:rPr>
                              <w:rFonts w:ascii="Times New Roman" w:hAnsi="Times New Roman" w:cs="Times New Roman"/>
                              <w:b/>
                              <w:rPrChange w:id="654" w:author="SB" w:date="2019-01-13T08:21:00Z">
                                <w:rPr/>
                              </w:rPrChange>
                            </w:rPr>
                            <w:delText>ure</w:delText>
                          </w:r>
                        </w:del>
                        <w:r w:rsidRPr="001A36BE">
                          <w:rPr>
                            <w:rFonts w:ascii="Times New Roman" w:hAnsi="Times New Roman" w:cs="Times New Roman"/>
                            <w:b/>
                            <w:rPrChange w:id="655" w:author="SB" w:date="2019-01-13T08:21:00Z">
                              <w:rPr/>
                            </w:rPrChange>
                          </w:rPr>
                          <w:t xml:space="preserve"> </w:t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656" w:author="SB" w:date="2019-01-13T08:21:00Z">
                              <w:rPr>
                                <w:noProof/>
                              </w:rPr>
                            </w:rPrChange>
                          </w:rPr>
                          <w:fldChar w:fldCharType="begin"/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657" w:author="SB" w:date="2019-01-13T08:21:00Z">
                              <w:rPr>
                                <w:noProof/>
                              </w:rPr>
                            </w:rPrChange>
                          </w:rPr>
                          <w:instrText xml:space="preserve"> SEQ Figure \* ARABIC </w:instrText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658" w:author="SB" w:date="2019-01-13T08:21:00Z">
                              <w:rPr>
                                <w:noProof/>
                              </w:rPr>
                            </w:rPrChange>
                          </w:rPr>
                          <w:fldChar w:fldCharType="separate"/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659" w:author="SB" w:date="2019-01-13T08:21:00Z">
                              <w:rPr>
                                <w:noProof/>
                              </w:rPr>
                            </w:rPrChange>
                          </w:rPr>
                          <w:t>1</w:t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660" w:author="SB" w:date="2019-01-13T08:21:00Z">
                              <w:rPr>
                                <w:noProof/>
                              </w:rPr>
                            </w:rPrChange>
                          </w:rPr>
                          <w:fldChar w:fldCharType="end"/>
                        </w:r>
                        <w:del w:id="661" w:author="SB" w:date="2019-01-13T08:21:00Z">
                          <w:r w:rsidRPr="001A36BE" w:rsidDel="001A36BE">
                            <w:rPr>
                              <w:rFonts w:ascii="Times New Roman" w:hAnsi="Times New Roman" w:cs="Times New Roman"/>
                              <w:b/>
                              <w:rPrChange w:id="662" w:author="SB" w:date="2019-01-13T08:21:00Z">
                                <w:rPr/>
                              </w:rPrChange>
                            </w:rPr>
                            <w:delText>.</w:delText>
                          </w:r>
                        </w:del>
                        <w:r w:rsidRPr="001A36BE">
                          <w:rPr>
                            <w:rFonts w:ascii="Times New Roman" w:hAnsi="Times New Roman" w:cs="Times New Roman"/>
                            <w:rPrChange w:id="663" w:author="SB" w:date="2019-01-13T08:21:00Z">
                              <w:rPr/>
                            </w:rPrChange>
                          </w:rPr>
                          <w:t xml:space="preserve"> Design of cascading detection model based on AH event detection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4" o:spid="_x0000_s1028" type="#_x0000_t75" style="position:absolute;width:52743;height:369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">
                  <v:imagedata r:id="rId13" o:title=""/>
                </v:shape>
                <w10:wrap type="topAndBottom"/>
              </v:group>
            </w:pict>
          </mc:Fallback>
        </mc:AlternateContent>
      </w:r>
      <w:r w:rsidR="005C12A7" w:rsidRPr="00316B7B">
        <w:rPr>
          <w:rFonts w:ascii="Times New Roman" w:hAnsi="Times New Roman" w:cs="Times New Roman"/>
          <w:rPrChange w:id="664" w:author="SB" w:date="2019-01-13T08:33:00Z">
            <w:rPr>
              <w:noProof/>
            </w:rPr>
          </w:rPrChange>
        </w:rPr>
        <w:t xml:space="preserve">The cascading detection model based on </w:t>
      </w:r>
      <w:r w:rsidR="003C5026" w:rsidRPr="00316B7B">
        <w:rPr>
          <w:rFonts w:ascii="Times New Roman" w:hAnsi="Times New Roman" w:cs="Times New Roman"/>
          <w:rPrChange w:id="665" w:author="SB" w:date="2019-01-13T08:33:00Z">
            <w:rPr>
              <w:noProof/>
            </w:rPr>
          </w:rPrChange>
        </w:rPr>
        <w:t>AH event</w:t>
      </w:r>
      <w:r w:rsidR="005C12A7" w:rsidRPr="00316B7B">
        <w:rPr>
          <w:rFonts w:ascii="Times New Roman" w:hAnsi="Times New Roman" w:cs="Times New Roman"/>
          <w:rPrChange w:id="666" w:author="SB" w:date="2019-01-13T08:33:00Z">
            <w:rPr>
              <w:noProof/>
            </w:rPr>
          </w:rPrChange>
        </w:rPr>
        <w:t xml:space="preserve"> detection is shown in Fig.</w:t>
      </w:r>
      <w:ins w:id="667" w:author="SB" w:date="2019-01-13T08:20:00Z">
        <w:r w:rsidR="001A36BE" w:rsidRPr="00316B7B">
          <w:rPr>
            <w:rFonts w:ascii="Times New Roman" w:hAnsi="Times New Roman" w:cs="Times New Roman"/>
            <w:rPrChange w:id="668" w:author="SB" w:date="2019-01-13T08:33:00Z">
              <w:rPr>
                <w:rFonts w:ascii="Times New Roman" w:hAnsi="Times New Roman" w:cs="Times New Roman"/>
                <w:noProof/>
              </w:rPr>
            </w:rPrChange>
          </w:rPr>
          <w:t xml:space="preserve"> </w:t>
        </w:r>
      </w:ins>
      <w:r w:rsidR="005C12A7" w:rsidRPr="00316B7B">
        <w:rPr>
          <w:rFonts w:ascii="Times New Roman" w:hAnsi="Times New Roman" w:cs="Times New Roman"/>
          <w:rPrChange w:id="669" w:author="SB" w:date="2019-01-13T08:33:00Z">
            <w:rPr>
              <w:noProof/>
            </w:rPr>
          </w:rPrChange>
        </w:rPr>
        <w:t>1</w:t>
      </w:r>
      <w:r w:rsidR="00F525E0" w:rsidRPr="00316B7B">
        <w:rPr>
          <w:rFonts w:ascii="Times New Roman" w:hAnsi="Times New Roman" w:cs="Times New Roman"/>
          <w:rPrChange w:id="670" w:author="SB" w:date="2019-01-13T08:33:00Z">
            <w:rPr>
              <w:noProof/>
            </w:rPr>
          </w:rPrChange>
        </w:rPr>
        <w:t>. It</w:t>
      </w:r>
      <w:ins w:id="671" w:author="SB" w:date="2019-01-12T17:14:00Z">
        <w:r w:rsidR="00436AFA" w:rsidRPr="00316B7B">
          <w:rPr>
            <w:rFonts w:ascii="Times New Roman" w:hAnsi="Times New Roman" w:cs="Times New Roman"/>
            <w:rPrChange w:id="672" w:author="SB" w:date="2019-01-13T08:33:00Z">
              <w:rPr>
                <w:noProof/>
              </w:rPr>
            </w:rPrChange>
          </w:rPr>
          <w:t xml:space="preserve"> c</w:t>
        </w:r>
      </w:ins>
      <w:ins w:id="673" w:author="SB" w:date="2019-01-12T17:15:00Z">
        <w:r w:rsidR="00436AFA" w:rsidRPr="00316B7B">
          <w:rPr>
            <w:rFonts w:ascii="Times New Roman" w:hAnsi="Times New Roman" w:cs="Times New Roman"/>
            <w:rPrChange w:id="674" w:author="SB" w:date="2019-01-13T08:33:00Z">
              <w:rPr>
                <w:noProof/>
              </w:rPr>
            </w:rPrChange>
          </w:rPr>
          <w:t>omprises the following main</w:t>
        </w:r>
      </w:ins>
      <w:del w:id="675" w:author="SB" w:date="2019-01-12T17:15:00Z">
        <w:r w:rsidR="00F525E0" w:rsidRPr="00316B7B" w:rsidDel="00436AFA">
          <w:rPr>
            <w:rFonts w:ascii="Times New Roman" w:hAnsi="Times New Roman" w:cs="Times New Roman"/>
            <w:rPrChange w:id="676" w:author="SB" w:date="2019-01-13T08:33:00Z">
              <w:rPr>
                <w:noProof/>
              </w:rPr>
            </w:rPrChange>
          </w:rPr>
          <w:delText xml:space="preserve"> mainly includes the following four</w:delText>
        </w:r>
      </w:del>
      <w:r w:rsidR="00F525E0" w:rsidRPr="00316B7B">
        <w:rPr>
          <w:rFonts w:ascii="Times New Roman" w:hAnsi="Times New Roman" w:cs="Times New Roman"/>
          <w:rPrChange w:id="677" w:author="SB" w:date="2019-01-13T08:33:00Z">
            <w:rPr>
              <w:noProof/>
            </w:rPr>
          </w:rPrChange>
        </w:rPr>
        <w:t xml:space="preserve"> steps</w:t>
      </w:r>
      <w:ins w:id="678" w:author="SB" w:date="2019-01-12T17:16:00Z">
        <w:r w:rsidR="00D464D4" w:rsidRPr="00316B7B">
          <w:rPr>
            <w:rFonts w:ascii="Times New Roman" w:hAnsi="Times New Roman" w:cs="Times New Roman"/>
            <w:rPrChange w:id="679" w:author="SB" w:date="2019-01-13T08:33:00Z">
              <w:rPr>
                <w:noProof/>
              </w:rPr>
            </w:rPrChange>
          </w:rPr>
          <w:t>.</w:t>
        </w:r>
      </w:ins>
      <w:del w:id="680" w:author="SB" w:date="2019-01-12T17:16:00Z">
        <w:r w:rsidR="00F525E0" w:rsidRPr="00316B7B" w:rsidDel="00D464D4">
          <w:rPr>
            <w:rFonts w:ascii="Times New Roman" w:hAnsi="Times New Roman" w:cs="Times New Roman"/>
            <w:rPrChange w:id="681" w:author="SB" w:date="2019-01-13T08:33:00Z">
              <w:rPr>
                <w:noProof/>
              </w:rPr>
            </w:rPrChange>
          </w:rPr>
          <w:delText>:</w:delText>
        </w:r>
      </w:del>
      <w:r w:rsidR="00F525E0" w:rsidRPr="00316B7B">
        <w:rPr>
          <w:rFonts w:ascii="Times New Roman" w:hAnsi="Times New Roman" w:cs="Times New Roman"/>
          <w:rPrChange w:id="682" w:author="SB" w:date="2019-01-13T08:33:00Z">
            <w:rPr>
              <w:noProof/>
            </w:rPr>
          </w:rPrChange>
        </w:rPr>
        <w:t xml:space="preserve"> 1) </w:t>
      </w:r>
      <w:ins w:id="683" w:author="SB" w:date="2019-01-12T17:16:00Z">
        <w:r w:rsidR="00D464D4" w:rsidRPr="00316B7B">
          <w:rPr>
            <w:rFonts w:ascii="Times New Roman" w:hAnsi="Times New Roman" w:cs="Times New Roman"/>
            <w:rPrChange w:id="684" w:author="SB" w:date="2019-01-13T08:33:00Z">
              <w:rPr>
                <w:noProof/>
              </w:rPr>
            </w:rPrChange>
          </w:rPr>
          <w:t>Removal of i</w:t>
        </w:r>
      </w:ins>
      <w:del w:id="685" w:author="SB" w:date="2019-01-12T17:17:00Z">
        <w:r w:rsidR="0097036F" w:rsidRPr="00316B7B" w:rsidDel="00D464D4">
          <w:rPr>
            <w:rFonts w:ascii="Times New Roman" w:hAnsi="Times New Roman" w:cs="Times New Roman"/>
            <w:rPrChange w:id="686" w:author="SB" w:date="2019-01-13T08:33:00Z">
              <w:rPr>
                <w:noProof/>
              </w:rPr>
            </w:rPrChange>
          </w:rPr>
          <w:delText>I</w:delText>
        </w:r>
      </w:del>
      <w:r w:rsidR="00F525E0" w:rsidRPr="00316B7B">
        <w:rPr>
          <w:rFonts w:ascii="Times New Roman" w:hAnsi="Times New Roman" w:cs="Times New Roman"/>
          <w:rPrChange w:id="687" w:author="SB" w:date="2019-01-13T08:33:00Z">
            <w:rPr>
              <w:noProof/>
            </w:rPr>
          </w:rPrChange>
        </w:rPr>
        <w:t>nvalid data</w:t>
      </w:r>
      <w:del w:id="688" w:author="SB" w:date="2019-01-12T17:17:00Z">
        <w:r w:rsidR="00F525E0" w:rsidRPr="00316B7B" w:rsidDel="00D464D4">
          <w:rPr>
            <w:rFonts w:ascii="Times New Roman" w:hAnsi="Times New Roman" w:cs="Times New Roman"/>
            <w:rPrChange w:id="689" w:author="SB" w:date="2019-01-13T08:33:00Z">
              <w:rPr>
                <w:noProof/>
              </w:rPr>
            </w:rPrChange>
          </w:rPr>
          <w:delText xml:space="preserve"> removing</w:delText>
        </w:r>
      </w:del>
      <w:r w:rsidR="00F525E0" w:rsidRPr="00316B7B">
        <w:rPr>
          <w:rFonts w:ascii="Times New Roman" w:hAnsi="Times New Roman" w:cs="Times New Roman"/>
          <w:rPrChange w:id="690" w:author="SB" w:date="2019-01-13T08:33:00Z">
            <w:rPr>
              <w:noProof/>
            </w:rPr>
          </w:rPrChange>
        </w:rPr>
        <w:t>, filtering, segment</w:t>
      </w:r>
      <w:ins w:id="691" w:author="SB" w:date="2019-01-12T17:17:00Z">
        <w:r w:rsidR="00D464D4" w:rsidRPr="00316B7B">
          <w:rPr>
            <w:rFonts w:ascii="Times New Roman" w:hAnsi="Times New Roman" w:cs="Times New Roman"/>
            <w:rPrChange w:id="692" w:author="SB" w:date="2019-01-13T08:33:00Z">
              <w:rPr>
                <w:noProof/>
              </w:rPr>
            </w:rPrChange>
          </w:rPr>
          <w:t>ation</w:t>
        </w:r>
      </w:ins>
      <w:del w:id="693" w:author="SB" w:date="2019-01-12T17:17:00Z">
        <w:r w:rsidR="00F525E0" w:rsidRPr="00316B7B" w:rsidDel="00D464D4">
          <w:rPr>
            <w:rFonts w:ascii="Times New Roman" w:hAnsi="Times New Roman" w:cs="Times New Roman"/>
            <w:rPrChange w:id="694" w:author="SB" w:date="2019-01-13T08:33:00Z">
              <w:rPr>
                <w:noProof/>
              </w:rPr>
            </w:rPrChange>
          </w:rPr>
          <w:delText>ing</w:delText>
        </w:r>
      </w:del>
      <w:r w:rsidR="00F525E0" w:rsidRPr="00316B7B">
        <w:rPr>
          <w:rFonts w:ascii="Times New Roman" w:hAnsi="Times New Roman" w:cs="Times New Roman"/>
          <w:rPrChange w:id="695" w:author="SB" w:date="2019-01-13T08:33:00Z">
            <w:rPr>
              <w:noProof/>
            </w:rPr>
          </w:rPrChange>
        </w:rPr>
        <w:t xml:space="preserve"> with a sliding window</w:t>
      </w:r>
      <w:ins w:id="696" w:author="SB" w:date="2019-01-12T17:17:00Z">
        <w:r w:rsidR="00D464D4" w:rsidRPr="00316B7B">
          <w:rPr>
            <w:rFonts w:ascii="Times New Roman" w:hAnsi="Times New Roman" w:cs="Times New Roman"/>
            <w:rPrChange w:id="697" w:author="SB" w:date="2019-01-13T08:33:00Z">
              <w:rPr>
                <w:noProof/>
              </w:rPr>
            </w:rPrChange>
          </w:rPr>
          <w:t>,</w:t>
        </w:r>
      </w:ins>
      <w:r w:rsidR="003563B3" w:rsidRPr="00316B7B">
        <w:rPr>
          <w:rFonts w:ascii="Times New Roman" w:hAnsi="Times New Roman" w:cs="Times New Roman"/>
          <w:rPrChange w:id="698" w:author="SB" w:date="2019-01-13T08:33:00Z">
            <w:rPr>
              <w:noProof/>
            </w:rPr>
          </w:rPrChange>
        </w:rPr>
        <w:t xml:space="preserve"> and SpO</w:t>
      </w:r>
      <w:r w:rsidR="003563B3" w:rsidRPr="00316B7B">
        <w:rPr>
          <w:rFonts w:ascii="Times New Roman" w:hAnsi="Times New Roman" w:cs="Times New Roman"/>
          <w:vertAlign w:val="subscript"/>
          <w:rPrChange w:id="699" w:author="SB" w:date="2019-01-13T08:33:00Z">
            <w:rPr>
              <w:noProof/>
              <w:vertAlign w:val="subscript"/>
            </w:rPr>
          </w:rPrChange>
        </w:rPr>
        <w:t>2</w:t>
      </w:r>
      <w:r w:rsidR="003563B3" w:rsidRPr="00316B7B">
        <w:rPr>
          <w:rFonts w:ascii="Times New Roman" w:hAnsi="Times New Roman" w:cs="Times New Roman"/>
          <w:rPrChange w:id="700" w:author="SB" w:date="2019-01-13T08:33:00Z">
            <w:rPr>
              <w:noProof/>
            </w:rPr>
          </w:rPrChange>
        </w:rPr>
        <w:t xml:space="preserve"> align</w:t>
      </w:r>
      <w:ins w:id="701" w:author="SB" w:date="2019-01-12T17:17:00Z">
        <w:r w:rsidR="00D464D4" w:rsidRPr="00316B7B">
          <w:rPr>
            <w:rFonts w:ascii="Times New Roman" w:hAnsi="Times New Roman" w:cs="Times New Roman"/>
            <w:rPrChange w:id="702" w:author="SB" w:date="2019-01-13T08:33:00Z">
              <w:rPr>
                <w:noProof/>
              </w:rPr>
            </w:rPrChange>
          </w:rPr>
          <w:t>ment</w:t>
        </w:r>
      </w:ins>
      <w:del w:id="703" w:author="SB" w:date="2019-01-12T17:17:00Z">
        <w:r w:rsidR="003563B3" w:rsidRPr="00316B7B" w:rsidDel="00D464D4">
          <w:rPr>
            <w:rFonts w:ascii="Times New Roman" w:hAnsi="Times New Roman" w:cs="Times New Roman"/>
            <w:rPrChange w:id="704" w:author="SB" w:date="2019-01-13T08:33:00Z">
              <w:rPr>
                <w:noProof/>
              </w:rPr>
            </w:rPrChange>
          </w:rPr>
          <w:delText>ing</w:delText>
        </w:r>
      </w:del>
      <w:r w:rsidR="0097036F" w:rsidRPr="00316B7B">
        <w:rPr>
          <w:rFonts w:ascii="Times New Roman" w:hAnsi="Times New Roman" w:cs="Times New Roman"/>
          <w:rPrChange w:id="705" w:author="SB" w:date="2019-01-13T08:33:00Z">
            <w:rPr>
              <w:noProof/>
            </w:rPr>
          </w:rPrChange>
        </w:rPr>
        <w:t>.</w:t>
      </w:r>
      <w:r w:rsidR="003563B3" w:rsidRPr="00316B7B">
        <w:rPr>
          <w:rFonts w:ascii="Times New Roman" w:hAnsi="Times New Roman" w:cs="Times New Roman"/>
          <w:rPrChange w:id="706" w:author="SB" w:date="2019-01-13T08:33:00Z">
            <w:rPr>
              <w:noProof/>
            </w:rPr>
          </w:rPrChange>
        </w:rPr>
        <w:t xml:space="preserve"> 2</w:t>
      </w:r>
      <w:r w:rsidR="0097036F" w:rsidRPr="00316B7B">
        <w:rPr>
          <w:rFonts w:ascii="Times New Roman" w:hAnsi="Times New Roman" w:cs="Times New Roman"/>
          <w:rPrChange w:id="707" w:author="SB" w:date="2019-01-13T08:33:00Z">
            <w:rPr>
              <w:noProof/>
            </w:rPr>
          </w:rPrChange>
        </w:rPr>
        <w:t xml:space="preserve">) </w:t>
      </w:r>
      <w:ins w:id="708" w:author="SB" w:date="2019-01-12T17:17:00Z">
        <w:r w:rsidR="00D464D4" w:rsidRPr="00316B7B">
          <w:rPr>
            <w:rFonts w:ascii="Times New Roman" w:hAnsi="Times New Roman" w:cs="Times New Roman"/>
            <w:rPrChange w:id="709" w:author="SB" w:date="2019-01-13T08:33:00Z">
              <w:rPr>
                <w:noProof/>
              </w:rPr>
            </w:rPrChange>
          </w:rPr>
          <w:t>Extraction of a s</w:t>
        </w:r>
      </w:ins>
      <w:del w:id="710" w:author="SB" w:date="2019-01-12T17:17:00Z">
        <w:r w:rsidR="0097036F" w:rsidRPr="00316B7B" w:rsidDel="00D464D4">
          <w:rPr>
            <w:rFonts w:ascii="Times New Roman" w:hAnsi="Times New Roman" w:cs="Times New Roman"/>
            <w:rPrChange w:id="711" w:author="SB" w:date="2019-01-13T08:33:00Z">
              <w:rPr>
                <w:noProof/>
              </w:rPr>
            </w:rPrChange>
          </w:rPr>
          <w:delText>S</w:delText>
        </w:r>
      </w:del>
      <w:r w:rsidR="003563B3" w:rsidRPr="00316B7B">
        <w:rPr>
          <w:rFonts w:ascii="Times New Roman" w:hAnsi="Times New Roman" w:cs="Times New Roman"/>
          <w:rPrChange w:id="712" w:author="SB" w:date="2019-01-13T08:33:00Z">
            <w:rPr>
              <w:noProof/>
            </w:rPr>
          </w:rPrChange>
        </w:rPr>
        <w:t>pecific feature set</w:t>
      </w:r>
      <w:del w:id="713" w:author="SB" w:date="2019-01-12T17:17:00Z">
        <w:r w:rsidR="003563B3" w:rsidRPr="00316B7B" w:rsidDel="00D464D4">
          <w:rPr>
            <w:rFonts w:ascii="Times New Roman" w:hAnsi="Times New Roman" w:cs="Times New Roman"/>
            <w:rPrChange w:id="714" w:author="SB" w:date="2019-01-13T08:33:00Z">
              <w:rPr>
                <w:noProof/>
              </w:rPr>
            </w:rPrChange>
          </w:rPr>
          <w:delText xml:space="preserve"> extracted</w:delText>
        </w:r>
      </w:del>
      <w:r w:rsidR="003563B3" w:rsidRPr="00316B7B">
        <w:rPr>
          <w:rFonts w:ascii="Times New Roman" w:hAnsi="Times New Roman" w:cs="Times New Roman"/>
          <w:rPrChange w:id="715" w:author="SB" w:date="2019-01-13T08:33:00Z">
            <w:rPr>
              <w:noProof/>
            </w:rPr>
          </w:rPrChange>
        </w:rPr>
        <w:t xml:space="preserve"> from each segment</w:t>
      </w:r>
      <w:r w:rsidR="0097036F" w:rsidRPr="00316B7B">
        <w:rPr>
          <w:rFonts w:ascii="Times New Roman" w:hAnsi="Times New Roman" w:cs="Times New Roman"/>
          <w:rPrChange w:id="716" w:author="SB" w:date="2019-01-13T08:33:00Z">
            <w:rPr>
              <w:noProof/>
            </w:rPr>
          </w:rPrChange>
        </w:rPr>
        <w:t>.</w:t>
      </w:r>
      <w:r w:rsidR="003563B3" w:rsidRPr="00316B7B">
        <w:rPr>
          <w:rFonts w:ascii="Times New Roman" w:hAnsi="Times New Roman" w:cs="Times New Roman"/>
          <w:rPrChange w:id="717" w:author="SB" w:date="2019-01-13T08:33:00Z">
            <w:rPr>
              <w:noProof/>
            </w:rPr>
          </w:rPrChange>
        </w:rPr>
        <w:t xml:space="preserve"> 3)</w:t>
      </w:r>
      <w:del w:id="718" w:author="SB" w:date="2019-01-12T17:17:00Z">
        <w:r w:rsidR="003563B3" w:rsidRPr="00316B7B" w:rsidDel="00D464D4">
          <w:rPr>
            <w:rFonts w:ascii="Times New Roman" w:hAnsi="Times New Roman" w:cs="Times New Roman"/>
            <w:rPrChange w:id="719" w:author="SB" w:date="2019-01-13T08:33:00Z">
              <w:rPr>
                <w:noProof/>
              </w:rPr>
            </w:rPrChange>
          </w:rPr>
          <w:delText xml:space="preserve">                                 </w:delText>
        </w:r>
      </w:del>
      <w:r w:rsidR="003563B3" w:rsidRPr="00316B7B">
        <w:rPr>
          <w:rFonts w:ascii="Times New Roman" w:hAnsi="Times New Roman" w:cs="Times New Roman"/>
          <w:rPrChange w:id="720" w:author="SB" w:date="2019-01-13T08:33:00Z">
            <w:rPr>
              <w:noProof/>
            </w:rPr>
          </w:rPrChange>
        </w:rPr>
        <w:t xml:space="preserve"> </w:t>
      </w:r>
      <w:ins w:id="721" w:author="SB" w:date="2019-01-12T17:18:00Z">
        <w:r w:rsidR="00D464D4" w:rsidRPr="00316B7B">
          <w:rPr>
            <w:rFonts w:ascii="Times New Roman" w:hAnsi="Times New Roman" w:cs="Times New Roman"/>
            <w:rPrChange w:id="722" w:author="SB" w:date="2019-01-13T08:33:00Z">
              <w:rPr>
                <w:noProof/>
              </w:rPr>
            </w:rPrChange>
          </w:rPr>
          <w:t>The c</w:t>
        </w:r>
      </w:ins>
      <w:del w:id="723" w:author="SB" w:date="2019-01-12T17:18:00Z">
        <w:r w:rsidR="0097036F" w:rsidRPr="00316B7B" w:rsidDel="00D464D4">
          <w:rPr>
            <w:rFonts w:ascii="Times New Roman" w:hAnsi="Times New Roman" w:cs="Times New Roman"/>
            <w:rPrChange w:id="724" w:author="SB" w:date="2019-01-13T08:33:00Z">
              <w:rPr>
                <w:noProof/>
              </w:rPr>
            </w:rPrChange>
          </w:rPr>
          <w:delText>C</w:delText>
        </w:r>
      </w:del>
      <w:r w:rsidR="003563B3" w:rsidRPr="00316B7B">
        <w:rPr>
          <w:rFonts w:ascii="Times New Roman" w:hAnsi="Times New Roman" w:cs="Times New Roman"/>
          <w:rPrChange w:id="725" w:author="SB" w:date="2019-01-13T08:33:00Z">
            <w:rPr>
              <w:noProof/>
            </w:rPr>
          </w:rPrChange>
        </w:rPr>
        <w:t>ascading detection model predicts e</w:t>
      </w:r>
      <w:ins w:id="726" w:author="SB" w:date="2019-01-12T17:18:00Z">
        <w:r w:rsidR="00D464D4" w:rsidRPr="00316B7B">
          <w:rPr>
            <w:rFonts w:ascii="Times New Roman" w:hAnsi="Times New Roman" w:cs="Times New Roman"/>
            <w:rPrChange w:id="727" w:author="SB" w:date="2019-01-13T08:33:00Z">
              <w:rPr>
                <w:noProof/>
              </w:rPr>
            </w:rPrChange>
          </w:rPr>
          <w:t>ach</w:t>
        </w:r>
      </w:ins>
      <w:del w:id="728" w:author="SB" w:date="2019-01-12T17:18:00Z">
        <w:r w:rsidR="003563B3" w:rsidRPr="00316B7B" w:rsidDel="00D464D4">
          <w:rPr>
            <w:rFonts w:ascii="Times New Roman" w:hAnsi="Times New Roman" w:cs="Times New Roman"/>
            <w:rPrChange w:id="729" w:author="SB" w:date="2019-01-13T08:33:00Z">
              <w:rPr>
                <w:noProof/>
              </w:rPr>
            </w:rPrChange>
          </w:rPr>
          <w:delText>very</w:delText>
        </w:r>
      </w:del>
      <w:r w:rsidR="003563B3" w:rsidRPr="00316B7B">
        <w:rPr>
          <w:rFonts w:ascii="Times New Roman" w:hAnsi="Times New Roman" w:cs="Times New Roman"/>
          <w:rPrChange w:id="730" w:author="SB" w:date="2019-01-13T08:33:00Z">
            <w:rPr>
              <w:noProof/>
            </w:rPr>
          </w:rPrChange>
        </w:rPr>
        <w:t xml:space="preserve"> segment and </w:t>
      </w:r>
      <w:r w:rsidR="0097036F" w:rsidRPr="00316B7B">
        <w:rPr>
          <w:rFonts w:ascii="Times New Roman" w:hAnsi="Times New Roman" w:cs="Times New Roman"/>
          <w:rPrChange w:id="731" w:author="SB" w:date="2019-01-13T08:33:00Z">
            <w:rPr>
              <w:noProof/>
            </w:rPr>
          </w:rPrChange>
        </w:rPr>
        <w:t xml:space="preserve">outputs a sequence of results. </w:t>
      </w:r>
      <w:r w:rsidR="003563B3" w:rsidRPr="00316B7B">
        <w:rPr>
          <w:rFonts w:ascii="Times New Roman" w:hAnsi="Times New Roman" w:cs="Times New Roman"/>
          <w:rPrChange w:id="732" w:author="SB" w:date="2019-01-13T08:33:00Z">
            <w:rPr>
              <w:noProof/>
            </w:rPr>
          </w:rPrChange>
        </w:rPr>
        <w:t xml:space="preserve">4) </w:t>
      </w:r>
      <w:ins w:id="733" w:author="SB" w:date="2019-01-12T17:18:00Z">
        <w:r w:rsidR="00D464D4" w:rsidRPr="00316B7B">
          <w:rPr>
            <w:rFonts w:ascii="Times New Roman" w:hAnsi="Times New Roman" w:cs="Times New Roman"/>
            <w:rPrChange w:id="734" w:author="SB" w:date="2019-01-13T08:33:00Z">
              <w:rPr>
                <w:noProof/>
              </w:rPr>
            </w:rPrChange>
          </w:rPr>
          <w:t>The e</w:t>
        </w:r>
      </w:ins>
      <w:del w:id="735" w:author="SB" w:date="2019-01-12T17:18:00Z">
        <w:r w:rsidR="0097036F" w:rsidRPr="00316B7B" w:rsidDel="00D464D4">
          <w:rPr>
            <w:rFonts w:ascii="Times New Roman" w:hAnsi="Times New Roman" w:cs="Times New Roman"/>
            <w:rPrChange w:id="736" w:author="SB" w:date="2019-01-13T08:33:00Z">
              <w:rPr>
                <w:noProof/>
              </w:rPr>
            </w:rPrChange>
          </w:rPr>
          <w:delText>E</w:delText>
        </w:r>
      </w:del>
      <w:r w:rsidR="003563B3" w:rsidRPr="00316B7B">
        <w:rPr>
          <w:rFonts w:ascii="Times New Roman" w:hAnsi="Times New Roman" w:cs="Times New Roman"/>
          <w:rPrChange w:id="737" w:author="SB" w:date="2019-01-13T08:33:00Z">
            <w:rPr>
              <w:noProof/>
            </w:rPr>
          </w:rPrChange>
        </w:rPr>
        <w:t xml:space="preserve">vent detector </w:t>
      </w:r>
      <w:r w:rsidR="0097036F" w:rsidRPr="00316B7B">
        <w:rPr>
          <w:rFonts w:ascii="Times New Roman" w:hAnsi="Times New Roman" w:cs="Times New Roman"/>
          <w:rPrChange w:id="738" w:author="SB" w:date="2019-01-13T08:33:00Z">
            <w:rPr>
              <w:noProof/>
            </w:rPr>
          </w:rPrChange>
        </w:rPr>
        <w:t xml:space="preserve">corrects the invalid results in the sequence and </w:t>
      </w:r>
      <w:r w:rsidR="003563B3" w:rsidRPr="00316B7B">
        <w:rPr>
          <w:rFonts w:ascii="Times New Roman" w:hAnsi="Times New Roman" w:cs="Times New Roman"/>
          <w:rPrChange w:id="739" w:author="SB" w:date="2019-01-13T08:33:00Z">
            <w:rPr>
              <w:noProof/>
            </w:rPr>
          </w:rPrChange>
        </w:rPr>
        <w:t>calculates the AHI</w:t>
      </w:r>
      <w:commentRangeStart w:id="740"/>
      <w:commentRangeStart w:id="741"/>
      <w:r w:rsidR="003563B3" w:rsidRPr="00316B7B">
        <w:rPr>
          <w:rFonts w:ascii="Times New Roman" w:hAnsi="Times New Roman" w:cs="Times New Roman"/>
          <w:rPrChange w:id="742" w:author="SB" w:date="2019-01-13T08:33:00Z">
            <w:rPr>
              <w:noProof/>
            </w:rPr>
          </w:rPrChange>
        </w:rPr>
        <w:t>.</w:t>
      </w:r>
      <w:commentRangeEnd w:id="740"/>
      <w:r w:rsidR="00D464D4" w:rsidRPr="00316B7B">
        <w:rPr>
          <w:rStyle w:val="af"/>
          <w:rFonts w:ascii="Times New Roman" w:hAnsi="Times New Roman" w:cs="Times New Roman"/>
          <w:rPrChange w:id="743" w:author="SB" w:date="2019-01-13T08:33:00Z">
            <w:rPr>
              <w:rStyle w:val="af"/>
            </w:rPr>
          </w:rPrChange>
        </w:rPr>
        <w:commentReference w:id="740"/>
      </w:r>
      <w:r w:rsidR="003563B3" w:rsidRPr="00316B7B">
        <w:rPr>
          <w:rFonts w:ascii="Times New Roman" w:hAnsi="Times New Roman" w:cs="Times New Roman"/>
          <w:rPrChange w:id="744" w:author="SB" w:date="2019-01-13T08:33:00Z">
            <w:rPr/>
          </w:rPrChange>
        </w:rPr>
        <w:t xml:space="preserve"> </w:t>
      </w:r>
      <w:commentRangeEnd w:id="741"/>
      <w:r w:rsidR="0075426E">
        <w:rPr>
          <w:rStyle w:val="af"/>
        </w:rPr>
        <w:commentReference w:id="741"/>
      </w:r>
    </w:p>
    <w:p w14:paraId="255551A7" w14:textId="515FFC12" w:rsidR="005C12A7" w:rsidRPr="00316B7B" w:rsidRDefault="005C12A7">
      <w:pPr>
        <w:rPr>
          <w:rFonts w:ascii="Times New Roman" w:hAnsi="Times New Roman" w:cs="Times New Roman"/>
          <w:b/>
          <w:rPrChange w:id="745" w:author="SB" w:date="2019-01-13T08:33:00Z">
            <w:rPr>
              <w:b/>
            </w:rPr>
          </w:rPrChange>
        </w:rPr>
      </w:pPr>
    </w:p>
    <w:p w14:paraId="5AB3CCC2" w14:textId="26A0B524" w:rsidR="00310DE6" w:rsidRPr="00316B7B" w:rsidRDefault="00310DE6">
      <w:pPr>
        <w:rPr>
          <w:rFonts w:ascii="Times New Roman" w:hAnsi="Times New Roman" w:cs="Times New Roman"/>
          <w:rPrChange w:id="746" w:author="SB" w:date="2019-01-13T08:33:00Z">
            <w:rPr/>
          </w:rPrChange>
        </w:rPr>
      </w:pPr>
    </w:p>
    <w:p w14:paraId="3EC32311" w14:textId="73701A8C" w:rsidR="00310DE6" w:rsidRPr="00316B7B" w:rsidRDefault="0038068F">
      <w:pPr>
        <w:rPr>
          <w:rFonts w:ascii="Times New Roman" w:hAnsi="Times New Roman" w:cs="Times New Roman"/>
          <w:b/>
          <w:rPrChange w:id="747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748" w:author="SB" w:date="2019-01-13T08:33:00Z">
            <w:rPr>
              <w:b/>
            </w:rPr>
          </w:rPrChange>
        </w:rPr>
        <w:t>Signal preprocessing</w:t>
      </w:r>
    </w:p>
    <w:p w14:paraId="0B645505" w14:textId="169A55EF" w:rsidR="00310DE6" w:rsidRPr="00316B7B" w:rsidRDefault="0038068F" w:rsidP="00DD601F">
      <w:pPr>
        <w:rPr>
          <w:rFonts w:ascii="Times New Roman" w:hAnsi="Times New Roman" w:cs="Times New Roman"/>
          <w:rPrChange w:id="74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750" w:author="SB" w:date="2019-01-13T08:33:00Z">
            <w:rPr/>
          </w:rPrChange>
        </w:rPr>
        <w:t xml:space="preserve">Signal preprocessing </w:t>
      </w:r>
      <w:ins w:id="751" w:author="SB" w:date="2019-01-12T17:19:00Z">
        <w:r w:rsidR="00353F58" w:rsidRPr="00316B7B">
          <w:rPr>
            <w:rFonts w:ascii="Times New Roman" w:hAnsi="Times New Roman" w:cs="Times New Roman"/>
            <w:rPrChange w:id="752" w:author="SB" w:date="2019-01-13T08:33:00Z">
              <w:rPr/>
            </w:rPrChange>
          </w:rPr>
          <w:t>comprises</w:t>
        </w:r>
      </w:ins>
      <w:del w:id="753" w:author="SB" w:date="2019-01-12T17:19:00Z">
        <w:r w:rsidRPr="00316B7B" w:rsidDel="00353F58">
          <w:rPr>
            <w:rFonts w:ascii="Times New Roman" w:hAnsi="Times New Roman" w:cs="Times New Roman"/>
            <w:rPrChange w:id="754" w:author="SB" w:date="2019-01-13T08:33:00Z">
              <w:rPr/>
            </w:rPrChange>
          </w:rPr>
          <w:delText>includes</w:delText>
        </w:r>
      </w:del>
      <w:r w:rsidRPr="00316B7B">
        <w:rPr>
          <w:rFonts w:ascii="Times New Roman" w:hAnsi="Times New Roman" w:cs="Times New Roman"/>
          <w:rPrChange w:id="755" w:author="SB" w:date="2019-01-13T08:33:00Z">
            <w:rPr/>
          </w:rPrChange>
        </w:rPr>
        <w:t xml:space="preserve"> the following four steps</w:t>
      </w:r>
      <w:ins w:id="756" w:author="SB" w:date="2019-01-12T17:19:00Z">
        <w:r w:rsidR="00353F58" w:rsidRPr="00316B7B">
          <w:rPr>
            <w:rFonts w:ascii="Times New Roman" w:hAnsi="Times New Roman" w:cs="Times New Roman"/>
            <w:rPrChange w:id="757" w:author="SB" w:date="2019-01-13T08:33:00Z">
              <w:rPr/>
            </w:rPrChange>
          </w:rPr>
          <w:t>.</w:t>
        </w:r>
      </w:ins>
      <w:del w:id="758" w:author="SB" w:date="2019-01-12T17:19:00Z">
        <w:r w:rsidRPr="00316B7B" w:rsidDel="00353F58">
          <w:rPr>
            <w:rFonts w:ascii="Times New Roman" w:hAnsi="Times New Roman" w:cs="Times New Roman"/>
            <w:rPrChange w:id="759" w:author="SB" w:date="2019-01-13T08:33:00Z">
              <w:rPr/>
            </w:rPrChange>
          </w:rPr>
          <w:delText>:</w:delText>
        </w:r>
      </w:del>
      <w:r w:rsidRPr="00316B7B">
        <w:rPr>
          <w:rFonts w:ascii="Times New Roman" w:hAnsi="Times New Roman" w:cs="Times New Roman"/>
          <w:rPrChange w:id="760" w:author="SB" w:date="2019-01-13T08:33:00Z">
            <w:rPr/>
          </w:rPrChange>
        </w:rPr>
        <w:t xml:space="preserve"> 1) </w:t>
      </w:r>
      <w:ins w:id="761" w:author="SB" w:date="2019-01-12T17:19:00Z">
        <w:r w:rsidR="00353F58" w:rsidRPr="00316B7B">
          <w:rPr>
            <w:rFonts w:ascii="Times New Roman" w:hAnsi="Times New Roman" w:cs="Times New Roman"/>
            <w:rPrChange w:id="762" w:author="SB" w:date="2019-01-13T08:33:00Z">
              <w:rPr/>
            </w:rPrChange>
          </w:rPr>
          <w:t>Removal of i</w:t>
        </w:r>
      </w:ins>
      <w:del w:id="763" w:author="SB" w:date="2019-01-12T17:19:00Z">
        <w:r w:rsidR="00E02016" w:rsidRPr="00316B7B" w:rsidDel="00353F58">
          <w:rPr>
            <w:rFonts w:ascii="Times New Roman" w:hAnsi="Times New Roman" w:cs="Times New Roman"/>
            <w:rPrChange w:id="764" w:author="SB" w:date="2019-01-13T08:33:00Z">
              <w:rPr/>
            </w:rPrChange>
          </w:rPr>
          <w:delText>I</w:delText>
        </w:r>
      </w:del>
      <w:r w:rsidR="00E02016" w:rsidRPr="00316B7B">
        <w:rPr>
          <w:rFonts w:ascii="Times New Roman" w:hAnsi="Times New Roman" w:cs="Times New Roman"/>
          <w:rPrChange w:id="765" w:author="SB" w:date="2019-01-13T08:33:00Z">
            <w:rPr/>
          </w:rPrChange>
        </w:rPr>
        <w:t>nvalid data</w:t>
      </w:r>
      <w:del w:id="766" w:author="SB" w:date="2019-01-12T17:19:00Z">
        <w:r w:rsidR="00E02016" w:rsidRPr="00316B7B" w:rsidDel="00353F58">
          <w:rPr>
            <w:rFonts w:ascii="Times New Roman" w:hAnsi="Times New Roman" w:cs="Times New Roman"/>
            <w:rPrChange w:id="767" w:author="SB" w:date="2019-01-13T08:33:00Z">
              <w:rPr/>
            </w:rPrChange>
          </w:rPr>
          <w:delText xml:space="preserve"> removing</w:delText>
        </w:r>
      </w:del>
      <w:ins w:id="768" w:author="SB" w:date="2019-01-12T17:20:00Z">
        <w:r w:rsidR="00703F59" w:rsidRPr="00316B7B">
          <w:rPr>
            <w:rFonts w:ascii="Times New Roman" w:hAnsi="Times New Roman" w:cs="Times New Roman"/>
            <w:rPrChange w:id="769" w:author="SB" w:date="2019-01-13T08:33:00Z">
              <w:rPr/>
            </w:rPrChange>
          </w:rPr>
          <w:t>. N</w:t>
        </w:r>
      </w:ins>
      <w:commentRangeStart w:id="770"/>
      <w:del w:id="771" w:author="SB" w:date="2019-01-12T17:19:00Z">
        <w:r w:rsidR="00E02016" w:rsidRPr="00316B7B" w:rsidDel="00353F58">
          <w:rPr>
            <w:rFonts w:ascii="Times New Roman" w:hAnsi="Times New Roman" w:cs="Times New Roman"/>
            <w:rPrChange w:id="772" w:author="SB" w:date="2019-01-13T08:33:00Z">
              <w:rPr/>
            </w:rPrChange>
          </w:rPr>
          <w:delText>. N</w:delText>
        </w:r>
      </w:del>
      <w:r w:rsidR="00E02016" w:rsidRPr="00316B7B">
        <w:rPr>
          <w:rFonts w:ascii="Times New Roman" w:hAnsi="Times New Roman" w:cs="Times New Roman"/>
          <w:rPrChange w:id="773" w:author="SB" w:date="2019-01-13T08:33:00Z">
            <w:rPr/>
          </w:rPrChange>
        </w:rPr>
        <w:t>ormal</w:t>
      </w:r>
      <w:commentRangeEnd w:id="770"/>
      <w:r w:rsidR="00353F58" w:rsidRPr="00316B7B">
        <w:rPr>
          <w:rStyle w:val="af"/>
          <w:rFonts w:ascii="Times New Roman" w:hAnsi="Times New Roman" w:cs="Times New Roman"/>
          <w:rPrChange w:id="774" w:author="SB" w:date="2019-01-13T08:33:00Z">
            <w:rPr>
              <w:rStyle w:val="af"/>
            </w:rPr>
          </w:rPrChange>
        </w:rPr>
        <w:commentReference w:id="770"/>
      </w:r>
      <w:r w:rsidR="00E02016" w:rsidRPr="00316B7B">
        <w:rPr>
          <w:rFonts w:ascii="Times New Roman" w:hAnsi="Times New Roman" w:cs="Times New Roman"/>
          <w:rPrChange w:id="775" w:author="SB" w:date="2019-01-13T08:33:00Z">
            <w:rPr/>
          </w:rPrChange>
        </w:rPr>
        <w:t xml:space="preserve"> people</w:t>
      </w:r>
      <w:r w:rsidR="00E02016" w:rsidRPr="00316B7B">
        <w:rPr>
          <w:rFonts w:ascii="Times New Roman" w:hAnsi="Times New Roman" w:cs="Times New Roman" w:hint="eastAsia"/>
          <w:rPrChange w:id="776" w:author="SB" w:date="2019-01-13T08:33:00Z">
            <w:rPr>
              <w:rFonts w:hint="eastAsia"/>
            </w:rPr>
          </w:rPrChange>
        </w:rPr>
        <w:t>’</w:t>
      </w:r>
      <w:r w:rsidR="00E02016" w:rsidRPr="00316B7B">
        <w:rPr>
          <w:rFonts w:ascii="Times New Roman" w:hAnsi="Times New Roman" w:cs="Times New Roman"/>
          <w:rPrChange w:id="777" w:author="SB" w:date="2019-01-13T08:33:00Z">
            <w:rPr/>
          </w:rPrChange>
        </w:rPr>
        <w:t>s SpO</w:t>
      </w:r>
      <w:r w:rsidR="00E02016" w:rsidRPr="00316B7B">
        <w:rPr>
          <w:rFonts w:ascii="Times New Roman" w:hAnsi="Times New Roman" w:cs="Times New Roman"/>
          <w:vertAlign w:val="subscript"/>
          <w:rPrChange w:id="778" w:author="SB" w:date="2019-01-13T08:33:00Z">
            <w:rPr>
              <w:vertAlign w:val="subscript"/>
            </w:rPr>
          </w:rPrChange>
        </w:rPr>
        <w:t>2</w:t>
      </w:r>
      <w:r w:rsidR="00E02016" w:rsidRPr="00316B7B">
        <w:rPr>
          <w:rFonts w:ascii="Times New Roman" w:hAnsi="Times New Roman" w:cs="Times New Roman"/>
          <w:rPrChange w:id="779" w:author="SB" w:date="2019-01-13T08:33:00Z">
            <w:rPr/>
          </w:rPrChange>
        </w:rPr>
        <w:t xml:space="preserve"> tends to </w:t>
      </w:r>
      <w:r w:rsidR="009225D2" w:rsidRPr="00316B7B">
        <w:rPr>
          <w:rFonts w:ascii="Times New Roman" w:hAnsi="Times New Roman" w:cs="Times New Roman"/>
          <w:rPrChange w:id="780" w:author="SB" w:date="2019-01-13T08:33:00Z">
            <w:rPr/>
          </w:rPrChange>
        </w:rPr>
        <w:t>stay</w:t>
      </w:r>
      <w:r w:rsidR="00E02016" w:rsidRPr="00316B7B">
        <w:rPr>
          <w:rFonts w:ascii="Times New Roman" w:hAnsi="Times New Roman" w:cs="Times New Roman"/>
          <w:rPrChange w:id="781" w:author="SB" w:date="2019-01-13T08:33:00Z">
            <w:rPr/>
          </w:rPrChange>
        </w:rPr>
        <w:t xml:space="preserve"> around 98%</w:t>
      </w:r>
      <w:ins w:id="782" w:author="SB" w:date="2019-01-12T17:20:00Z">
        <w:r w:rsidR="00703F59" w:rsidRPr="00316B7B">
          <w:rPr>
            <w:rFonts w:ascii="Times New Roman" w:hAnsi="Times New Roman" w:cs="Times New Roman"/>
            <w:rPrChange w:id="783" w:author="SB" w:date="2019-01-13T08:33:00Z">
              <w:rPr/>
            </w:rPrChange>
          </w:rPr>
          <w:t>;</w:t>
        </w:r>
      </w:ins>
      <w:del w:id="784" w:author="SB" w:date="2019-01-12T17:20:00Z">
        <w:r w:rsidR="00E02016" w:rsidRPr="00316B7B" w:rsidDel="00703F59">
          <w:rPr>
            <w:rFonts w:ascii="Times New Roman" w:hAnsi="Times New Roman" w:cs="Times New Roman"/>
            <w:rPrChange w:id="785" w:author="SB" w:date="2019-01-13T08:33:00Z">
              <w:rPr/>
            </w:rPrChange>
          </w:rPr>
          <w:delText>,</w:delText>
        </w:r>
      </w:del>
      <w:r w:rsidR="00E02016" w:rsidRPr="00316B7B">
        <w:rPr>
          <w:rFonts w:ascii="Times New Roman" w:hAnsi="Times New Roman" w:cs="Times New Roman"/>
          <w:rPrChange w:id="786" w:author="SB" w:date="2019-01-13T08:33:00Z">
            <w:rPr/>
          </w:rPrChange>
        </w:rPr>
        <w:t xml:space="preserve"> therefore</w:t>
      </w:r>
      <w:ins w:id="787" w:author="SB" w:date="2019-01-12T17:20:00Z">
        <w:r w:rsidR="00703F59" w:rsidRPr="00316B7B">
          <w:rPr>
            <w:rFonts w:ascii="Times New Roman" w:hAnsi="Times New Roman" w:cs="Times New Roman"/>
            <w:rPrChange w:id="788" w:author="SB" w:date="2019-01-13T08:33:00Z">
              <w:rPr/>
            </w:rPrChange>
          </w:rPr>
          <w:t>,</w:t>
        </w:r>
      </w:ins>
      <w:r w:rsidR="00E02016" w:rsidRPr="00316B7B">
        <w:rPr>
          <w:rFonts w:ascii="Times New Roman" w:hAnsi="Times New Roman" w:cs="Times New Roman"/>
          <w:rPrChange w:id="789" w:author="SB" w:date="2019-01-13T08:33:00Z">
            <w:rPr/>
          </w:rPrChange>
        </w:rPr>
        <w:t xml:space="preserve"> any SpO</w:t>
      </w:r>
      <w:r w:rsidR="00E02016" w:rsidRPr="00316B7B">
        <w:rPr>
          <w:rFonts w:ascii="Times New Roman" w:hAnsi="Times New Roman" w:cs="Times New Roman"/>
          <w:vertAlign w:val="subscript"/>
          <w:rPrChange w:id="790" w:author="SB" w:date="2019-01-13T08:33:00Z">
            <w:rPr>
              <w:vertAlign w:val="subscript"/>
            </w:rPr>
          </w:rPrChange>
        </w:rPr>
        <w:t>2</w:t>
      </w:r>
      <w:r w:rsidR="00E02016" w:rsidRPr="00316B7B">
        <w:rPr>
          <w:rFonts w:ascii="Times New Roman" w:hAnsi="Times New Roman" w:cs="Times New Roman"/>
          <w:rPrChange w:id="791" w:author="SB" w:date="2019-01-13T08:33:00Z">
            <w:rPr/>
          </w:rPrChange>
        </w:rPr>
        <w:t xml:space="preserve"> values </w:t>
      </w:r>
      <w:r w:rsidR="007D3DF7" w:rsidRPr="00316B7B">
        <w:rPr>
          <w:rFonts w:ascii="Times New Roman" w:hAnsi="Times New Roman" w:cs="Times New Roman"/>
          <w:rPrChange w:id="792" w:author="SB" w:date="2019-01-13T08:33:00Z">
            <w:rPr/>
          </w:rPrChange>
        </w:rPr>
        <w:t>lower</w:t>
      </w:r>
      <w:r w:rsidR="00E02016" w:rsidRPr="00316B7B">
        <w:rPr>
          <w:rFonts w:ascii="Times New Roman" w:hAnsi="Times New Roman" w:cs="Times New Roman"/>
          <w:rPrChange w:id="793" w:author="SB" w:date="2019-01-13T08:33:00Z">
            <w:rPr/>
          </w:rPrChange>
        </w:rPr>
        <w:t xml:space="preserve"> than 80% were considered </w:t>
      </w:r>
      <w:ins w:id="794" w:author="SB" w:date="2019-01-12T17:20:00Z">
        <w:r w:rsidR="00703F59" w:rsidRPr="00316B7B">
          <w:rPr>
            <w:rFonts w:ascii="Times New Roman" w:hAnsi="Times New Roman" w:cs="Times New Roman"/>
            <w:rPrChange w:id="795" w:author="SB" w:date="2019-01-13T08:33:00Z">
              <w:rPr/>
            </w:rPrChange>
          </w:rPr>
          <w:t>to be</w:t>
        </w:r>
      </w:ins>
      <w:del w:id="796" w:author="SB" w:date="2019-01-12T17:20:00Z">
        <w:r w:rsidR="00E02016" w:rsidRPr="00316B7B" w:rsidDel="00703F59">
          <w:rPr>
            <w:rFonts w:ascii="Times New Roman" w:hAnsi="Times New Roman" w:cs="Times New Roman"/>
            <w:rPrChange w:id="797" w:author="SB" w:date="2019-01-13T08:33:00Z">
              <w:rPr/>
            </w:rPrChange>
          </w:rPr>
          <w:delText>as</w:delText>
        </w:r>
      </w:del>
      <w:r w:rsidR="00E02016" w:rsidRPr="00316B7B">
        <w:rPr>
          <w:rFonts w:ascii="Times New Roman" w:hAnsi="Times New Roman" w:cs="Times New Roman"/>
          <w:rPrChange w:id="798" w:author="SB" w:date="2019-01-13T08:33:00Z">
            <w:rPr/>
          </w:rPrChange>
        </w:rPr>
        <w:t xml:space="preserve"> artifacts and removed from </w:t>
      </w:r>
      <w:ins w:id="799" w:author="SB" w:date="2019-01-12T17:20:00Z">
        <w:r w:rsidR="00703F59" w:rsidRPr="00316B7B">
          <w:rPr>
            <w:rFonts w:ascii="Times New Roman" w:hAnsi="Times New Roman" w:cs="Times New Roman"/>
            <w:rPrChange w:id="800" w:author="SB" w:date="2019-01-13T08:33:00Z">
              <w:rPr/>
            </w:rPrChange>
          </w:rPr>
          <w:t xml:space="preserve">the </w:t>
        </w:r>
      </w:ins>
      <w:r w:rsidR="00E02016" w:rsidRPr="00316B7B">
        <w:rPr>
          <w:rFonts w:ascii="Times New Roman" w:hAnsi="Times New Roman" w:cs="Times New Roman"/>
          <w:rPrChange w:id="801" w:author="SB" w:date="2019-01-13T08:33:00Z">
            <w:rPr/>
          </w:rPrChange>
        </w:rPr>
        <w:t xml:space="preserve">analysis (5.8% of </w:t>
      </w:r>
      <w:ins w:id="802" w:author="SB" w:date="2019-01-12T17:20:00Z">
        <w:r w:rsidR="00703F59" w:rsidRPr="00316B7B">
          <w:rPr>
            <w:rFonts w:ascii="Times New Roman" w:hAnsi="Times New Roman" w:cs="Times New Roman"/>
            <w:rPrChange w:id="803" w:author="SB" w:date="2019-01-13T08:33:00Z">
              <w:rPr/>
            </w:rPrChange>
          </w:rPr>
          <w:t xml:space="preserve">the </w:t>
        </w:r>
      </w:ins>
      <w:r w:rsidR="00E02016" w:rsidRPr="00316B7B">
        <w:rPr>
          <w:rFonts w:ascii="Times New Roman" w:hAnsi="Times New Roman" w:cs="Times New Roman"/>
          <w:rPrChange w:id="804" w:author="SB" w:date="2019-01-13T08:33:00Z">
            <w:rPr/>
          </w:rPrChange>
        </w:rPr>
        <w:t>data). 2) Filtering</w:t>
      </w:r>
      <w:ins w:id="805" w:author="SB" w:date="2019-01-12T17:20:00Z">
        <w:r w:rsidR="00703F59" w:rsidRPr="00316B7B">
          <w:rPr>
            <w:rFonts w:ascii="Times New Roman" w:hAnsi="Times New Roman" w:cs="Times New Roman"/>
            <w:rPrChange w:id="806" w:author="SB" w:date="2019-01-13T08:33:00Z">
              <w:rPr/>
            </w:rPrChange>
          </w:rPr>
          <w:t>: a</w:t>
        </w:r>
      </w:ins>
      <w:del w:id="807" w:author="SB" w:date="2019-01-12T17:20:00Z">
        <w:r w:rsidR="00E02016" w:rsidRPr="00316B7B" w:rsidDel="00703F59">
          <w:rPr>
            <w:rFonts w:ascii="Times New Roman" w:hAnsi="Times New Roman" w:cs="Times New Roman"/>
            <w:rPrChange w:id="808" w:author="SB" w:date="2019-01-13T08:33:00Z">
              <w:rPr/>
            </w:rPrChange>
          </w:rPr>
          <w:delText xml:space="preserve">. </w:delText>
        </w:r>
        <w:r w:rsidR="002A196D" w:rsidRPr="00316B7B" w:rsidDel="00703F59">
          <w:rPr>
            <w:rFonts w:ascii="Times New Roman" w:hAnsi="Times New Roman" w:cs="Times New Roman"/>
            <w:rPrChange w:id="809" w:author="SB" w:date="2019-01-13T08:33:00Z">
              <w:rPr/>
            </w:rPrChange>
          </w:rPr>
          <w:delText>A</w:delText>
        </w:r>
      </w:del>
      <w:r w:rsidR="001B4FAA" w:rsidRPr="00316B7B">
        <w:rPr>
          <w:rFonts w:ascii="Times New Roman" w:hAnsi="Times New Roman" w:cs="Times New Roman"/>
          <w:rPrChange w:id="810" w:author="SB" w:date="2019-01-13T08:33:00Z">
            <w:rPr/>
          </w:rPrChange>
        </w:rPr>
        <w:t xml:space="preserve"> </w:t>
      </w:r>
      <w:ins w:id="811" w:author="SB" w:date="2019-01-12T17:20:00Z">
        <w:r w:rsidR="00703F59" w:rsidRPr="00316B7B">
          <w:rPr>
            <w:rFonts w:ascii="Times New Roman" w:hAnsi="Times New Roman" w:cs="Times New Roman"/>
            <w:rPrChange w:id="812" w:author="SB" w:date="2019-01-13T08:33:00Z">
              <w:rPr/>
            </w:rPrChange>
          </w:rPr>
          <w:t>four</w:t>
        </w:r>
      </w:ins>
      <w:del w:id="813" w:author="SB" w:date="2019-01-12T17:20:00Z">
        <w:r w:rsidR="001B4FAA" w:rsidRPr="00316B7B" w:rsidDel="00703F59">
          <w:rPr>
            <w:rFonts w:ascii="Times New Roman" w:hAnsi="Times New Roman" w:cs="Times New Roman"/>
            <w:rPrChange w:id="814" w:author="SB" w:date="2019-01-13T08:33:00Z">
              <w:rPr/>
            </w:rPrChange>
          </w:rPr>
          <w:delText>4</w:delText>
        </w:r>
      </w:del>
      <w:r w:rsidR="001B4FAA" w:rsidRPr="00316B7B">
        <w:rPr>
          <w:rFonts w:ascii="Times New Roman" w:hAnsi="Times New Roman" w:cs="Times New Roman"/>
          <w:rPrChange w:id="815" w:author="SB" w:date="2019-01-13T08:33:00Z">
            <w:rPr/>
          </w:rPrChange>
        </w:rPr>
        <w:t xml:space="preserve">-point sliding average filter and a third-order Butterworth high-pass filter </w:t>
      </w:r>
      <w:r w:rsidR="002A196D" w:rsidRPr="00316B7B">
        <w:rPr>
          <w:rFonts w:ascii="Times New Roman" w:hAnsi="Times New Roman" w:cs="Times New Roman"/>
          <w:rPrChange w:id="816" w:author="SB" w:date="2019-01-13T08:33:00Z">
            <w:rPr/>
          </w:rPrChange>
        </w:rPr>
        <w:t>with a cut-off frequency of 0.05</w:t>
      </w:r>
      <w:ins w:id="817" w:author="SB" w:date="2019-01-12T17:20:00Z">
        <w:r w:rsidR="00703F59" w:rsidRPr="00316B7B">
          <w:rPr>
            <w:rFonts w:ascii="Times New Roman" w:hAnsi="Times New Roman" w:cs="Times New Roman"/>
            <w:rPrChange w:id="818" w:author="SB" w:date="2019-01-13T08:33:00Z">
              <w:rPr/>
            </w:rPrChange>
          </w:rPr>
          <w:t xml:space="preserve"> </w:t>
        </w:r>
      </w:ins>
      <w:r w:rsidR="002A196D" w:rsidRPr="00316B7B">
        <w:rPr>
          <w:rFonts w:ascii="Times New Roman" w:hAnsi="Times New Roman" w:cs="Times New Roman"/>
          <w:rPrChange w:id="819" w:author="SB" w:date="2019-01-13T08:33:00Z">
            <w:rPr/>
          </w:rPrChange>
        </w:rPr>
        <w:t xml:space="preserve">Hz </w:t>
      </w:r>
      <w:r w:rsidR="001B4FAA" w:rsidRPr="00316B7B">
        <w:rPr>
          <w:rFonts w:ascii="Times New Roman" w:hAnsi="Times New Roman" w:cs="Times New Roman"/>
          <w:rPrChange w:id="820" w:author="SB" w:date="2019-01-13T08:33:00Z">
            <w:rPr/>
          </w:rPrChange>
        </w:rPr>
        <w:t xml:space="preserve">were </w:t>
      </w:r>
      <w:ins w:id="821" w:author="SB" w:date="2019-01-12T17:20:00Z">
        <w:r w:rsidR="00703F59" w:rsidRPr="00316B7B">
          <w:rPr>
            <w:rFonts w:ascii="Times New Roman" w:hAnsi="Times New Roman" w:cs="Times New Roman"/>
            <w:rPrChange w:id="822" w:author="SB" w:date="2019-01-13T08:33:00Z">
              <w:rPr/>
            </w:rPrChange>
          </w:rPr>
          <w:t>used</w:t>
        </w:r>
      </w:ins>
      <w:del w:id="823" w:author="SB" w:date="2019-01-12T17:20:00Z">
        <w:r w:rsidR="001B4FAA" w:rsidRPr="00316B7B" w:rsidDel="00703F59">
          <w:rPr>
            <w:rFonts w:ascii="Times New Roman" w:hAnsi="Times New Roman" w:cs="Times New Roman"/>
            <w:rPrChange w:id="824" w:author="SB" w:date="2019-01-13T08:33:00Z">
              <w:rPr/>
            </w:rPrChange>
          </w:rPr>
          <w:delText>adopted</w:delText>
        </w:r>
      </w:del>
      <w:r w:rsidR="002A196D" w:rsidRPr="00316B7B">
        <w:rPr>
          <w:rFonts w:ascii="Times New Roman" w:hAnsi="Times New Roman" w:cs="Times New Roman"/>
          <w:rPrChange w:id="825" w:author="SB" w:date="2019-01-13T08:33:00Z">
            <w:rPr/>
          </w:rPrChange>
        </w:rPr>
        <w:t xml:space="preserve"> to </w:t>
      </w:r>
      <w:ins w:id="826" w:author="SB" w:date="2019-01-12T17:20:00Z">
        <w:r w:rsidR="00703F59" w:rsidRPr="00316B7B">
          <w:rPr>
            <w:rFonts w:ascii="Times New Roman" w:hAnsi="Times New Roman" w:cs="Times New Roman"/>
            <w:rPrChange w:id="827" w:author="SB" w:date="2019-01-13T08:33:00Z">
              <w:rPr/>
            </w:rPrChange>
          </w:rPr>
          <w:t>prevent</w:t>
        </w:r>
      </w:ins>
      <w:del w:id="828" w:author="SB" w:date="2019-01-12T17:20:00Z">
        <w:r w:rsidR="002A196D" w:rsidRPr="00316B7B" w:rsidDel="00703F59">
          <w:rPr>
            <w:rFonts w:ascii="Times New Roman" w:hAnsi="Times New Roman" w:cs="Times New Roman"/>
            <w:rPrChange w:id="829" w:author="SB" w:date="2019-01-13T08:33:00Z">
              <w:rPr/>
            </w:rPrChange>
          </w:rPr>
          <w:delText>avoi</w:delText>
        </w:r>
      </w:del>
      <w:del w:id="830" w:author="SB" w:date="2019-01-12T17:21:00Z">
        <w:r w:rsidR="002A196D" w:rsidRPr="00316B7B" w:rsidDel="00703F59">
          <w:rPr>
            <w:rFonts w:ascii="Times New Roman" w:hAnsi="Times New Roman" w:cs="Times New Roman"/>
            <w:rPrChange w:id="831" w:author="SB" w:date="2019-01-13T08:33:00Z">
              <w:rPr/>
            </w:rPrChange>
          </w:rPr>
          <w:delText>d the</w:delText>
        </w:r>
      </w:del>
      <w:r w:rsidR="002A196D" w:rsidRPr="00316B7B">
        <w:rPr>
          <w:rFonts w:ascii="Times New Roman" w:hAnsi="Times New Roman" w:cs="Times New Roman"/>
          <w:rPrChange w:id="832" w:author="SB" w:date="2019-01-13T08:33:00Z">
            <w:rPr/>
          </w:rPrChange>
        </w:rPr>
        <w:t xml:space="preserve"> baseline drift and high-frequency noise caused by artifacts</w:t>
      </w:r>
      <w:r w:rsidR="001B4FAA" w:rsidRPr="00316B7B">
        <w:rPr>
          <w:rFonts w:ascii="Times New Roman" w:hAnsi="Times New Roman" w:cs="Times New Roman"/>
          <w:rPrChange w:id="833" w:author="SB" w:date="2019-01-13T08:33:00Z">
            <w:rPr/>
          </w:rPrChange>
        </w:rPr>
        <w:t>. 3) Segment</w:t>
      </w:r>
      <w:ins w:id="834" w:author="SB" w:date="2019-01-12T17:21:00Z">
        <w:r w:rsidR="00703F59" w:rsidRPr="00316B7B">
          <w:rPr>
            <w:rFonts w:ascii="Times New Roman" w:hAnsi="Times New Roman" w:cs="Times New Roman"/>
            <w:rPrChange w:id="835" w:author="SB" w:date="2019-01-13T08:33:00Z">
              <w:rPr/>
            </w:rPrChange>
          </w:rPr>
          <w:t>ation:</w:t>
        </w:r>
      </w:ins>
      <w:del w:id="836" w:author="SB" w:date="2019-01-12T17:21:00Z">
        <w:r w:rsidR="001B4FAA" w:rsidRPr="00316B7B" w:rsidDel="00703F59">
          <w:rPr>
            <w:rFonts w:ascii="Times New Roman" w:hAnsi="Times New Roman" w:cs="Times New Roman"/>
            <w:rPrChange w:id="837" w:author="SB" w:date="2019-01-13T08:33:00Z">
              <w:rPr/>
            </w:rPrChange>
          </w:rPr>
          <w:delText>i</w:delText>
        </w:r>
      </w:del>
      <w:ins w:id="838" w:author="SB" w:date="2019-01-12T17:21:00Z">
        <w:r w:rsidR="00703F59" w:rsidRPr="00316B7B">
          <w:rPr>
            <w:rFonts w:ascii="Times New Roman" w:hAnsi="Times New Roman" w:cs="Times New Roman"/>
            <w:rPrChange w:id="839" w:author="SB" w:date="2019-01-13T08:33:00Z">
              <w:rPr/>
            </w:rPrChange>
          </w:rPr>
          <w:t xml:space="preserve"> t</w:t>
        </w:r>
      </w:ins>
      <w:del w:id="840" w:author="SB" w:date="2019-01-12T17:21:00Z">
        <w:r w:rsidR="001B4FAA" w:rsidRPr="00316B7B" w:rsidDel="00703F59">
          <w:rPr>
            <w:rFonts w:ascii="Times New Roman" w:hAnsi="Times New Roman" w:cs="Times New Roman"/>
            <w:rPrChange w:id="841" w:author="SB" w:date="2019-01-13T08:33:00Z">
              <w:rPr/>
            </w:rPrChange>
          </w:rPr>
          <w:delText>ng. Th</w:delText>
        </w:r>
      </w:del>
      <w:ins w:id="842" w:author="SB" w:date="2019-01-12T17:21:00Z">
        <w:r w:rsidR="00703F59" w:rsidRPr="00316B7B">
          <w:rPr>
            <w:rFonts w:ascii="Times New Roman" w:hAnsi="Times New Roman" w:cs="Times New Roman"/>
            <w:rPrChange w:id="843" w:author="SB" w:date="2019-01-13T08:33:00Z">
              <w:rPr/>
            </w:rPrChange>
          </w:rPr>
          <w:t>h</w:t>
        </w:r>
      </w:ins>
      <w:r w:rsidR="001B4FAA" w:rsidRPr="00316B7B">
        <w:rPr>
          <w:rFonts w:ascii="Times New Roman" w:hAnsi="Times New Roman" w:cs="Times New Roman"/>
          <w:rPrChange w:id="844" w:author="SB" w:date="2019-01-13T08:33:00Z">
            <w:rPr/>
          </w:rPrChange>
        </w:rPr>
        <w:t xml:space="preserve">e original signals were segmented </w:t>
      </w:r>
      <w:ins w:id="845" w:author="SB" w:date="2019-01-12T17:21:00Z">
        <w:r w:rsidR="00703F59" w:rsidRPr="00316B7B">
          <w:rPr>
            <w:rFonts w:ascii="Times New Roman" w:hAnsi="Times New Roman" w:cs="Times New Roman"/>
            <w:rPrChange w:id="846" w:author="SB" w:date="2019-01-13T08:33:00Z">
              <w:rPr/>
            </w:rPrChange>
          </w:rPr>
          <w:t>using</w:t>
        </w:r>
      </w:ins>
      <w:del w:id="847" w:author="SB" w:date="2019-01-12T17:21:00Z">
        <w:r w:rsidR="001B4FAA" w:rsidRPr="00316B7B" w:rsidDel="00703F59">
          <w:rPr>
            <w:rFonts w:ascii="Times New Roman" w:hAnsi="Times New Roman" w:cs="Times New Roman"/>
            <w:rPrChange w:id="848" w:author="SB" w:date="2019-01-13T08:33:00Z">
              <w:rPr/>
            </w:rPrChange>
          </w:rPr>
          <w:delText xml:space="preserve">by </w:delText>
        </w:r>
      </w:del>
      <w:ins w:id="849" w:author="SB" w:date="2019-01-12T17:21:00Z">
        <w:r w:rsidR="00703F59" w:rsidRPr="00316B7B">
          <w:rPr>
            <w:rFonts w:ascii="Times New Roman" w:hAnsi="Times New Roman" w:cs="Times New Roman"/>
            <w:rPrChange w:id="850" w:author="SB" w:date="2019-01-13T08:33:00Z">
              <w:rPr/>
            </w:rPrChange>
          </w:rPr>
          <w:t xml:space="preserve"> </w:t>
        </w:r>
      </w:ins>
      <w:r w:rsidR="001B4FAA" w:rsidRPr="00316B7B">
        <w:rPr>
          <w:rFonts w:ascii="Times New Roman" w:hAnsi="Times New Roman" w:cs="Times New Roman"/>
          <w:rPrChange w:id="851" w:author="SB" w:date="2019-01-13T08:33:00Z">
            <w:rPr/>
          </w:rPrChange>
        </w:rPr>
        <w:t>a 60</w:t>
      </w:r>
      <w:ins w:id="852" w:author="SB" w:date="2019-01-12T17:21:00Z">
        <w:r w:rsidR="00703F59" w:rsidRPr="00316B7B">
          <w:rPr>
            <w:rFonts w:ascii="Times New Roman" w:hAnsi="Times New Roman" w:cs="Times New Roman"/>
            <w:rPrChange w:id="853" w:author="SB" w:date="2019-01-13T08:33:00Z">
              <w:rPr/>
            </w:rPrChange>
          </w:rPr>
          <w:t xml:space="preserve"> </w:t>
        </w:r>
      </w:ins>
      <w:r w:rsidR="002F0D8E" w:rsidRPr="00316B7B">
        <w:rPr>
          <w:rFonts w:ascii="Times New Roman" w:hAnsi="Times New Roman" w:cs="Times New Roman"/>
          <w:rPrChange w:id="854" w:author="SB" w:date="2019-01-13T08:33:00Z">
            <w:rPr/>
          </w:rPrChange>
        </w:rPr>
        <w:t>s</w:t>
      </w:r>
      <w:r w:rsidR="001B4FAA" w:rsidRPr="00316B7B">
        <w:rPr>
          <w:rFonts w:ascii="Times New Roman" w:hAnsi="Times New Roman" w:cs="Times New Roman"/>
          <w:rPrChange w:id="855" w:author="SB" w:date="2019-01-13T08:33:00Z">
            <w:rPr/>
          </w:rPrChange>
        </w:rPr>
        <w:t xml:space="preserve"> window and a 10</w:t>
      </w:r>
      <w:ins w:id="856" w:author="SB" w:date="2019-01-12T17:21:00Z">
        <w:r w:rsidR="00703F59" w:rsidRPr="00316B7B">
          <w:rPr>
            <w:rFonts w:ascii="Times New Roman" w:hAnsi="Times New Roman" w:cs="Times New Roman"/>
            <w:rPrChange w:id="857" w:author="SB" w:date="2019-01-13T08:33:00Z">
              <w:rPr/>
            </w:rPrChange>
          </w:rPr>
          <w:t xml:space="preserve"> </w:t>
        </w:r>
      </w:ins>
      <w:r w:rsidR="001B4FAA" w:rsidRPr="00316B7B">
        <w:rPr>
          <w:rFonts w:ascii="Times New Roman" w:hAnsi="Times New Roman" w:cs="Times New Roman"/>
          <w:rPrChange w:id="858" w:author="SB" w:date="2019-01-13T08:33:00Z">
            <w:rPr/>
          </w:rPrChange>
        </w:rPr>
        <w:t>s window</w:t>
      </w:r>
      <w:ins w:id="859" w:author="SB" w:date="2019-01-12T17:21:00Z">
        <w:r w:rsidR="00703F59" w:rsidRPr="00316B7B">
          <w:rPr>
            <w:rFonts w:ascii="Times New Roman" w:hAnsi="Times New Roman" w:cs="Times New Roman"/>
            <w:rPrChange w:id="860" w:author="SB" w:date="2019-01-13T08:33:00Z">
              <w:rPr/>
            </w:rPrChange>
          </w:rPr>
          <w:t>,</w:t>
        </w:r>
      </w:ins>
      <w:r w:rsidR="001B4FAA" w:rsidRPr="00316B7B">
        <w:rPr>
          <w:rFonts w:ascii="Times New Roman" w:hAnsi="Times New Roman" w:cs="Times New Roman"/>
          <w:rPrChange w:id="861" w:author="SB" w:date="2019-01-13T08:33:00Z">
            <w:rPr/>
          </w:rPrChange>
        </w:rPr>
        <w:t xml:space="preserve"> respectively. </w:t>
      </w:r>
      <w:ins w:id="862" w:author="SB" w:date="2019-01-12T17:21:00Z">
        <w:r w:rsidR="00703F59" w:rsidRPr="00316B7B">
          <w:rPr>
            <w:rFonts w:ascii="Times New Roman" w:hAnsi="Times New Roman" w:cs="Times New Roman"/>
            <w:rPrChange w:id="863" w:author="SB" w:date="2019-01-13T08:33:00Z">
              <w:rPr/>
            </w:rPrChange>
          </w:rPr>
          <w:t>In both cases, the</w:t>
        </w:r>
      </w:ins>
      <w:del w:id="864" w:author="SB" w:date="2019-01-12T17:21:00Z">
        <w:r w:rsidR="001B4FAA" w:rsidRPr="00316B7B" w:rsidDel="00703F59">
          <w:rPr>
            <w:rFonts w:ascii="Times New Roman" w:hAnsi="Times New Roman" w:cs="Times New Roman"/>
            <w:rPrChange w:id="865" w:author="SB" w:date="2019-01-13T08:33:00Z">
              <w:rPr/>
            </w:rPrChange>
          </w:rPr>
          <w:delText xml:space="preserve">The </w:delText>
        </w:r>
      </w:del>
      <w:ins w:id="866" w:author="SB" w:date="2019-01-12T17:21:00Z">
        <w:r w:rsidR="00703F59" w:rsidRPr="00316B7B">
          <w:rPr>
            <w:rFonts w:ascii="Times New Roman" w:hAnsi="Times New Roman" w:cs="Times New Roman"/>
            <w:rPrChange w:id="867" w:author="SB" w:date="2019-01-13T08:33:00Z">
              <w:rPr/>
            </w:rPrChange>
          </w:rPr>
          <w:t xml:space="preserve"> </w:t>
        </w:r>
      </w:ins>
      <w:r w:rsidR="001B4FAA" w:rsidRPr="00316B7B">
        <w:rPr>
          <w:rFonts w:ascii="Times New Roman" w:hAnsi="Times New Roman" w:cs="Times New Roman"/>
          <w:rPrChange w:id="868" w:author="SB" w:date="2019-01-13T08:33:00Z">
            <w:rPr/>
          </w:rPrChange>
        </w:rPr>
        <w:t>step</w:t>
      </w:r>
      <w:del w:id="869" w:author="SB" w:date="2019-01-12T17:21:00Z">
        <w:r w:rsidR="001B4FAA" w:rsidRPr="00316B7B" w:rsidDel="00703F59">
          <w:rPr>
            <w:rFonts w:ascii="Times New Roman" w:hAnsi="Times New Roman" w:cs="Times New Roman"/>
            <w:rPrChange w:id="870" w:author="SB" w:date="2019-01-13T08:33:00Z">
              <w:rPr/>
            </w:rPrChange>
          </w:rPr>
          <w:delText xml:space="preserve"> of both windows</w:delText>
        </w:r>
      </w:del>
      <w:r w:rsidR="001B4FAA" w:rsidRPr="00316B7B">
        <w:rPr>
          <w:rFonts w:ascii="Times New Roman" w:hAnsi="Times New Roman" w:cs="Times New Roman"/>
          <w:rPrChange w:id="871" w:author="SB" w:date="2019-01-13T08:33:00Z">
            <w:rPr/>
          </w:rPrChange>
        </w:rPr>
        <w:t xml:space="preserve"> was set to </w:t>
      </w:r>
      <w:r w:rsidR="00412489" w:rsidRPr="00316B7B">
        <w:rPr>
          <w:rFonts w:ascii="Times New Roman" w:hAnsi="Times New Roman" w:cs="Times New Roman"/>
          <w:rPrChange w:id="872" w:author="SB" w:date="2019-01-13T08:33:00Z">
            <w:rPr/>
          </w:rPrChange>
        </w:rPr>
        <w:t>1</w:t>
      </w:r>
      <w:ins w:id="873" w:author="SB" w:date="2019-01-12T17:21:00Z">
        <w:r w:rsidR="00703F59" w:rsidRPr="00316B7B">
          <w:rPr>
            <w:rFonts w:ascii="Times New Roman" w:hAnsi="Times New Roman" w:cs="Times New Roman"/>
            <w:rPrChange w:id="874" w:author="SB" w:date="2019-01-13T08:33:00Z">
              <w:rPr/>
            </w:rPrChange>
          </w:rPr>
          <w:t xml:space="preserve"> </w:t>
        </w:r>
      </w:ins>
      <w:r w:rsidR="00412489" w:rsidRPr="00316B7B">
        <w:rPr>
          <w:rFonts w:ascii="Times New Roman" w:hAnsi="Times New Roman" w:cs="Times New Roman"/>
          <w:rPrChange w:id="875" w:author="SB" w:date="2019-01-13T08:33:00Z">
            <w:rPr/>
          </w:rPrChange>
        </w:rPr>
        <w:t>s</w:t>
      </w:r>
      <w:r w:rsidR="001B4FAA" w:rsidRPr="00316B7B">
        <w:rPr>
          <w:rFonts w:ascii="Times New Roman" w:hAnsi="Times New Roman" w:cs="Times New Roman"/>
          <w:rPrChange w:id="876" w:author="SB" w:date="2019-01-13T08:33:00Z">
            <w:rPr/>
          </w:rPrChange>
        </w:rPr>
        <w:t>. Segments were categorized into two classes: AH</w:t>
      </w:r>
      <w:r w:rsidR="002A196D" w:rsidRPr="00316B7B">
        <w:rPr>
          <w:rFonts w:ascii="Times New Roman" w:hAnsi="Times New Roman" w:cs="Times New Roman"/>
          <w:rPrChange w:id="877" w:author="SB" w:date="2019-01-13T08:33:00Z">
            <w:rPr/>
          </w:rPrChange>
        </w:rPr>
        <w:t xml:space="preserve"> </w:t>
      </w:r>
      <w:r w:rsidR="001B4FAA" w:rsidRPr="00316B7B">
        <w:rPr>
          <w:rFonts w:ascii="Times New Roman" w:hAnsi="Times New Roman" w:cs="Times New Roman"/>
          <w:rPrChange w:id="878" w:author="SB" w:date="2019-01-13T08:33:00Z">
            <w:rPr/>
          </w:rPrChange>
        </w:rPr>
        <w:t xml:space="preserve">and N (normal). </w:t>
      </w:r>
      <w:r w:rsidR="00934634" w:rsidRPr="00316B7B">
        <w:rPr>
          <w:rFonts w:ascii="Times New Roman" w:hAnsi="Times New Roman" w:cs="Times New Roman"/>
          <w:rPrChange w:id="879" w:author="SB" w:date="2019-01-13T08:33:00Z">
            <w:rPr/>
          </w:rPrChange>
        </w:rPr>
        <w:t xml:space="preserve">The segments containing more than </w:t>
      </w:r>
      <w:ins w:id="880" w:author="SB" w:date="2019-01-12T17:21:00Z">
        <w:r w:rsidR="00703F59" w:rsidRPr="00316B7B">
          <w:rPr>
            <w:rFonts w:ascii="Times New Roman" w:hAnsi="Times New Roman" w:cs="Times New Roman"/>
            <w:rPrChange w:id="881" w:author="SB" w:date="2019-01-13T08:33:00Z">
              <w:rPr/>
            </w:rPrChange>
          </w:rPr>
          <w:t>5</w:t>
        </w:r>
      </w:ins>
      <w:del w:id="882" w:author="SB" w:date="2019-01-12T17:21:00Z">
        <w:r w:rsidR="00934634" w:rsidRPr="00316B7B" w:rsidDel="00703F59">
          <w:rPr>
            <w:rFonts w:ascii="Times New Roman" w:hAnsi="Times New Roman" w:cs="Times New Roman"/>
            <w:rPrChange w:id="883" w:author="SB" w:date="2019-01-13T08:33:00Z">
              <w:rPr/>
            </w:rPrChange>
          </w:rPr>
          <w:delText>five</w:delText>
        </w:r>
      </w:del>
      <w:r w:rsidR="00934634" w:rsidRPr="00316B7B">
        <w:rPr>
          <w:rFonts w:ascii="Times New Roman" w:hAnsi="Times New Roman" w:cs="Times New Roman"/>
          <w:rPrChange w:id="884" w:author="SB" w:date="2019-01-13T08:33:00Z">
            <w:rPr/>
          </w:rPrChange>
        </w:rPr>
        <w:t xml:space="preserve"> s</w:t>
      </w:r>
      <w:del w:id="885" w:author="SB" w:date="2019-01-12T17:21:00Z">
        <w:r w:rsidR="00934634" w:rsidRPr="00316B7B" w:rsidDel="00703F59">
          <w:rPr>
            <w:rFonts w:ascii="Times New Roman" w:hAnsi="Times New Roman" w:cs="Times New Roman"/>
            <w:rPrChange w:id="886" w:author="SB" w:date="2019-01-13T08:33:00Z">
              <w:rPr/>
            </w:rPrChange>
          </w:rPr>
          <w:delText>econds</w:delText>
        </w:r>
        <w:r w:rsidR="00934634" w:rsidRPr="00316B7B" w:rsidDel="00703F59">
          <w:rPr>
            <w:rFonts w:ascii="Times New Roman" w:hAnsi="Times New Roman" w:cs="Times New Roman" w:hint="eastAsia"/>
            <w:rPrChange w:id="887" w:author="SB" w:date="2019-01-13T08:33:00Z">
              <w:rPr>
                <w:rFonts w:hint="eastAsia"/>
              </w:rPr>
            </w:rPrChange>
          </w:rPr>
          <w:delText>’</w:delText>
        </w:r>
      </w:del>
      <w:r w:rsidR="00934634" w:rsidRPr="00316B7B">
        <w:rPr>
          <w:rFonts w:ascii="Times New Roman" w:hAnsi="Times New Roman" w:cs="Times New Roman"/>
          <w:rPrChange w:id="888" w:author="SB" w:date="2019-01-13T08:33:00Z">
            <w:rPr/>
          </w:rPrChange>
        </w:rPr>
        <w:t xml:space="preserve"> SAHS were labeled as AH.</w:t>
      </w:r>
      <w:r w:rsidR="001B4FAA" w:rsidRPr="00316B7B">
        <w:rPr>
          <w:rFonts w:ascii="Times New Roman" w:hAnsi="Times New Roman" w:cs="Times New Roman"/>
          <w:rPrChange w:id="889" w:author="SB" w:date="2019-01-13T08:33:00Z">
            <w:rPr/>
          </w:rPrChange>
        </w:rPr>
        <w:t xml:space="preserve"> Other cases were labeled as N. 4) </w:t>
      </w:r>
      <w:r w:rsidR="000B2926" w:rsidRPr="00316B7B">
        <w:rPr>
          <w:rFonts w:ascii="Times New Roman" w:hAnsi="Times New Roman" w:cs="Times New Roman"/>
          <w:rPrChange w:id="890" w:author="SB" w:date="2019-01-13T08:33:00Z">
            <w:rPr>
              <w:noProof/>
            </w:rPr>
          </w:rPrChange>
        </w:rPr>
        <w:t>SpO</w:t>
      </w:r>
      <w:r w:rsidR="000B2926" w:rsidRPr="00316B7B">
        <w:rPr>
          <w:rFonts w:ascii="Times New Roman" w:hAnsi="Times New Roman" w:cs="Times New Roman"/>
          <w:vertAlign w:val="subscript"/>
          <w:rPrChange w:id="891" w:author="SB" w:date="2019-01-13T08:33:00Z">
            <w:rPr>
              <w:noProof/>
              <w:vertAlign w:val="subscript"/>
            </w:rPr>
          </w:rPrChange>
        </w:rPr>
        <w:t>2</w:t>
      </w:r>
      <w:r w:rsidR="000B2926" w:rsidRPr="00316B7B">
        <w:rPr>
          <w:rFonts w:ascii="Times New Roman" w:hAnsi="Times New Roman" w:cs="Times New Roman"/>
          <w:rPrChange w:id="892" w:author="SB" w:date="2019-01-13T08:33:00Z">
            <w:rPr>
              <w:noProof/>
            </w:rPr>
          </w:rPrChange>
        </w:rPr>
        <w:t xml:space="preserve"> align</w:t>
      </w:r>
      <w:ins w:id="893" w:author="SB" w:date="2019-01-12T17:21:00Z">
        <w:r w:rsidR="00703F59" w:rsidRPr="00316B7B">
          <w:rPr>
            <w:rFonts w:ascii="Times New Roman" w:hAnsi="Times New Roman" w:cs="Times New Roman"/>
            <w:rPrChange w:id="894" w:author="SB" w:date="2019-01-13T08:33:00Z">
              <w:rPr>
                <w:noProof/>
              </w:rPr>
            </w:rPrChange>
          </w:rPr>
          <w:t>ment</w:t>
        </w:r>
      </w:ins>
      <w:del w:id="895" w:author="SB" w:date="2019-01-12T17:21:00Z">
        <w:r w:rsidR="000B2926" w:rsidRPr="00316B7B" w:rsidDel="00703F59">
          <w:rPr>
            <w:rFonts w:ascii="Times New Roman" w:hAnsi="Times New Roman" w:cs="Times New Roman"/>
            <w:rPrChange w:id="896" w:author="SB" w:date="2019-01-13T08:33:00Z">
              <w:rPr>
                <w:noProof/>
              </w:rPr>
            </w:rPrChange>
          </w:rPr>
          <w:delText>ing</w:delText>
        </w:r>
      </w:del>
      <w:r w:rsidR="000B2926" w:rsidRPr="00316B7B">
        <w:rPr>
          <w:rFonts w:ascii="Times New Roman" w:hAnsi="Times New Roman" w:cs="Times New Roman"/>
          <w:rPrChange w:id="897" w:author="SB" w:date="2019-01-13T08:33:00Z">
            <w:rPr>
              <w:noProof/>
            </w:rPr>
          </w:rPrChange>
        </w:rPr>
        <w:t xml:space="preserve">. </w:t>
      </w:r>
      <w:ins w:id="898" w:author="SB" w:date="2019-01-12T17:22:00Z">
        <w:r w:rsidR="00703F59" w:rsidRPr="00316B7B">
          <w:rPr>
            <w:rFonts w:ascii="Times New Roman" w:hAnsi="Times New Roman" w:cs="Times New Roman"/>
            <w:rPrChange w:id="899" w:author="SB" w:date="2019-01-13T08:33:00Z">
              <w:rPr>
                <w:noProof/>
              </w:rPr>
            </w:rPrChange>
          </w:rPr>
          <w:t>As</w:t>
        </w:r>
      </w:ins>
      <w:del w:id="900" w:author="SB" w:date="2019-01-12T17:22:00Z">
        <w:r w:rsidR="000B2926" w:rsidRPr="00316B7B" w:rsidDel="00703F59">
          <w:rPr>
            <w:rFonts w:ascii="Times New Roman" w:hAnsi="Times New Roman" w:cs="Times New Roman"/>
            <w:rPrChange w:id="901" w:author="SB" w:date="2019-01-13T08:33:00Z">
              <w:rPr>
                <w:noProof/>
              </w:rPr>
            </w:rPrChange>
          </w:rPr>
          <w:delText>Considering</w:delText>
        </w:r>
      </w:del>
      <w:r w:rsidR="000B2926" w:rsidRPr="00316B7B">
        <w:rPr>
          <w:rFonts w:ascii="Times New Roman" w:hAnsi="Times New Roman" w:cs="Times New Roman"/>
          <w:rPrChange w:id="902" w:author="SB" w:date="2019-01-13T08:33:00Z">
            <w:rPr>
              <w:noProof/>
            </w:rPr>
          </w:rPrChange>
        </w:rPr>
        <w:t xml:space="preserve"> </w:t>
      </w:r>
      <w:r w:rsidR="007D3DF7" w:rsidRPr="00316B7B">
        <w:rPr>
          <w:rFonts w:ascii="Times New Roman" w:hAnsi="Times New Roman" w:cs="Times New Roman"/>
          <w:rPrChange w:id="903" w:author="SB" w:date="2019-01-13T08:33:00Z">
            <w:rPr>
              <w:noProof/>
            </w:rPr>
          </w:rPrChange>
        </w:rPr>
        <w:t>SpO</w:t>
      </w:r>
      <w:r w:rsidR="007D3DF7" w:rsidRPr="00316B7B">
        <w:rPr>
          <w:rFonts w:ascii="Times New Roman" w:hAnsi="Times New Roman" w:cs="Times New Roman"/>
          <w:vertAlign w:val="subscript"/>
          <w:rPrChange w:id="904" w:author="SB" w:date="2019-01-13T08:33:00Z">
            <w:rPr>
              <w:noProof/>
              <w:vertAlign w:val="subscript"/>
            </w:rPr>
          </w:rPrChange>
        </w:rPr>
        <w:t>2</w:t>
      </w:r>
      <w:r w:rsidR="007D3DF7" w:rsidRPr="00316B7B">
        <w:rPr>
          <w:rFonts w:ascii="Times New Roman" w:hAnsi="Times New Roman" w:cs="Times New Roman"/>
          <w:rPrChange w:id="905" w:author="SB" w:date="2019-01-13T08:33:00Z">
            <w:rPr>
              <w:noProof/>
            </w:rPr>
          </w:rPrChange>
        </w:rPr>
        <w:t xml:space="preserve"> respon</w:t>
      </w:r>
      <w:ins w:id="906" w:author="SB" w:date="2019-01-12T17:21:00Z">
        <w:r w:rsidR="00703F59" w:rsidRPr="00316B7B">
          <w:rPr>
            <w:rFonts w:ascii="Times New Roman" w:hAnsi="Times New Roman" w:cs="Times New Roman"/>
            <w:rPrChange w:id="907" w:author="SB" w:date="2019-01-13T08:33:00Z">
              <w:rPr>
                <w:noProof/>
              </w:rPr>
            </w:rPrChange>
          </w:rPr>
          <w:t>ds</w:t>
        </w:r>
      </w:ins>
      <w:del w:id="908" w:author="SB" w:date="2019-01-12T17:21:00Z">
        <w:r w:rsidR="007D3DF7" w:rsidRPr="00316B7B" w:rsidDel="00703F59">
          <w:rPr>
            <w:rFonts w:ascii="Times New Roman" w:hAnsi="Times New Roman" w:cs="Times New Roman"/>
            <w:rPrChange w:id="909" w:author="SB" w:date="2019-01-13T08:33:00Z">
              <w:rPr>
                <w:noProof/>
              </w:rPr>
            </w:rPrChange>
          </w:rPr>
          <w:delText>ses</w:delText>
        </w:r>
      </w:del>
      <w:r w:rsidR="007D3DF7" w:rsidRPr="00316B7B">
        <w:rPr>
          <w:rFonts w:ascii="Times New Roman" w:hAnsi="Times New Roman" w:cs="Times New Roman"/>
          <w:rPrChange w:id="910" w:author="SB" w:date="2019-01-13T08:33:00Z">
            <w:rPr>
              <w:noProof/>
            </w:rPr>
          </w:rPrChange>
        </w:rPr>
        <w:t xml:space="preserve"> slowly to AH events</w:t>
      </w:r>
      <w:r w:rsidR="002450E1" w:rsidRPr="00316B7B">
        <w:rPr>
          <w:rFonts w:ascii="Times New Roman" w:hAnsi="Times New Roman" w:cs="Times New Roman"/>
          <w:rPrChange w:id="911" w:author="SB" w:date="2019-01-13T08:33:00Z">
            <w:rPr/>
          </w:rPrChange>
        </w:rPr>
        <w:t xml:space="preserve"> </w:t>
      </w:r>
      <w:r w:rsidR="000B2926" w:rsidRPr="00316B7B">
        <w:rPr>
          <w:rFonts w:ascii="Times New Roman" w:hAnsi="Times New Roman" w:cs="Times New Roman"/>
          <w:rPrChange w:id="912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913" w:author="SB" w:date="2019-01-13T08:33:00Z">
            <w:rPr/>
          </w:rPrChange>
        </w:rPr>
        <w:instrText xml:space="preserve"> ADDIN EN.CITE &lt;EndNote&gt;&lt;Cite&gt;&lt;Author&gt;Selvaraj&lt;/Author&gt;&lt;Year&gt;2013&lt;/Year&gt;&lt;RecNum&gt;23&lt;/RecNum&gt;&lt;DisplayText&gt;&lt;style face="superscript"&gt;[18]&lt;/style&gt;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316B7B">
        <w:rPr>
          <w:rFonts w:ascii="Times New Roman" w:hAnsi="Times New Roman" w:cs="Times New Roman"/>
          <w:rPrChange w:id="914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915" w:author="SB" w:date="2019-01-13T08:33:00Z">
            <w:rPr>
              <w:noProof/>
              <w:vertAlign w:val="superscript"/>
            </w:rPr>
          </w:rPrChange>
        </w:rPr>
        <w:t>[18]</w:t>
      </w:r>
      <w:r w:rsidR="000B2926" w:rsidRPr="00316B7B">
        <w:rPr>
          <w:rFonts w:ascii="Times New Roman" w:hAnsi="Times New Roman" w:cs="Times New Roman"/>
          <w:rPrChange w:id="916" w:author="SB" w:date="2019-01-13T08:33:00Z">
            <w:rPr/>
          </w:rPrChange>
        </w:rPr>
        <w:fldChar w:fldCharType="end"/>
      </w:r>
      <w:r w:rsidR="000B2926" w:rsidRPr="00316B7B">
        <w:rPr>
          <w:rFonts w:ascii="Times New Roman" w:hAnsi="Times New Roman" w:cs="Times New Roman"/>
          <w:rPrChange w:id="917" w:author="SB" w:date="2019-01-13T08:33:00Z">
            <w:rPr>
              <w:noProof/>
            </w:rPr>
          </w:rPrChange>
        </w:rPr>
        <w:t>, we moved SpO</w:t>
      </w:r>
      <w:r w:rsidR="000B2926" w:rsidRPr="00316B7B">
        <w:rPr>
          <w:rFonts w:ascii="Times New Roman" w:hAnsi="Times New Roman" w:cs="Times New Roman"/>
          <w:vertAlign w:val="subscript"/>
          <w:rPrChange w:id="918" w:author="SB" w:date="2019-01-13T08:33:00Z">
            <w:rPr>
              <w:noProof/>
              <w:vertAlign w:val="subscript"/>
            </w:rPr>
          </w:rPrChange>
        </w:rPr>
        <w:t>2</w:t>
      </w:r>
      <w:r w:rsidR="000B2926" w:rsidRPr="00316B7B">
        <w:rPr>
          <w:rFonts w:ascii="Times New Roman" w:hAnsi="Times New Roman" w:cs="Times New Roman"/>
          <w:rPrChange w:id="919" w:author="SB" w:date="2019-01-13T08:33:00Z">
            <w:rPr/>
          </w:rPrChange>
        </w:rPr>
        <w:t xml:space="preserve"> forward </w:t>
      </w:r>
      <w:r w:rsidR="000B2926" w:rsidRPr="00316B7B">
        <w:rPr>
          <w:rFonts w:ascii="Times New Roman" w:hAnsi="Times New Roman" w:cs="Times New Roman" w:hint="eastAsia"/>
          <w:rPrChange w:id="920" w:author="SB" w:date="2019-01-13T08:33:00Z">
            <w:rPr>
              <w:rFonts w:hint="eastAsia"/>
            </w:rPr>
          </w:rPrChange>
        </w:rPr>
        <w:t>τ</w:t>
      </w:r>
      <w:r w:rsidR="000B2926" w:rsidRPr="00316B7B">
        <w:rPr>
          <w:rFonts w:ascii="Times New Roman" w:hAnsi="Times New Roman" w:cs="Times New Roman"/>
          <w:rPrChange w:id="921" w:author="SB" w:date="2019-01-13T08:33:00Z">
            <w:rPr/>
          </w:rPrChange>
        </w:rPr>
        <w:t xml:space="preserve"> s</w:t>
      </w:r>
      <w:del w:id="922" w:author="SB" w:date="2019-01-12T17:22:00Z">
        <w:r w:rsidR="000B2926" w:rsidRPr="00316B7B" w:rsidDel="00703F59">
          <w:rPr>
            <w:rFonts w:ascii="Times New Roman" w:hAnsi="Times New Roman" w:cs="Times New Roman"/>
            <w:rPrChange w:id="923" w:author="SB" w:date="2019-01-13T08:33:00Z">
              <w:rPr/>
            </w:rPrChange>
          </w:rPr>
          <w:delText>econds</w:delText>
        </w:r>
      </w:del>
      <w:r w:rsidR="002450E1" w:rsidRPr="00316B7B">
        <w:rPr>
          <w:rFonts w:ascii="Times New Roman" w:hAnsi="Times New Roman" w:cs="Times New Roman"/>
          <w:rPrChange w:id="924" w:author="SB" w:date="2019-01-13T08:33:00Z">
            <w:rPr/>
          </w:rPrChange>
        </w:rPr>
        <w:t xml:space="preserve"> (0&lt;</w:t>
      </w:r>
      <w:r w:rsidR="002450E1" w:rsidRPr="00316B7B">
        <w:rPr>
          <w:rFonts w:ascii="Times New Roman" w:hAnsi="Times New Roman" w:cs="Times New Roman" w:hint="eastAsia"/>
          <w:rPrChange w:id="925" w:author="SB" w:date="2019-01-13T08:33:00Z">
            <w:rPr>
              <w:rFonts w:hint="eastAsia"/>
            </w:rPr>
          </w:rPrChange>
        </w:rPr>
        <w:t>τ</w:t>
      </w:r>
      <w:r w:rsidR="002450E1" w:rsidRPr="00316B7B">
        <w:rPr>
          <w:rFonts w:ascii="Times New Roman" w:hAnsi="Times New Roman" w:cs="Times New Roman"/>
          <w:rPrChange w:id="926" w:author="SB" w:date="2019-01-13T08:33:00Z">
            <w:rPr/>
          </w:rPrChange>
        </w:rPr>
        <w:t>&lt;30)</w:t>
      </w:r>
      <w:r w:rsidR="007D3DF7" w:rsidRPr="00316B7B">
        <w:rPr>
          <w:rFonts w:ascii="Times New Roman" w:hAnsi="Times New Roman" w:cs="Times New Roman"/>
          <w:rPrChange w:id="927" w:author="SB" w:date="2019-01-13T08:33:00Z">
            <w:rPr/>
          </w:rPrChange>
        </w:rPr>
        <w:t>.</w:t>
      </w:r>
      <w:r w:rsidR="002450E1" w:rsidRPr="00316B7B">
        <w:rPr>
          <w:rFonts w:ascii="Times New Roman" w:hAnsi="Times New Roman" w:cs="Times New Roman"/>
          <w:rPrChange w:id="928" w:author="SB" w:date="2019-01-13T08:33:00Z">
            <w:rPr/>
          </w:rPrChange>
        </w:rPr>
        <w:t xml:space="preserve"> </w:t>
      </w:r>
      <w:ins w:id="929" w:author="SB" w:date="2019-01-12T17:22:00Z">
        <w:r w:rsidR="00703F59" w:rsidRPr="00316B7B">
          <w:rPr>
            <w:rFonts w:ascii="Times New Roman" w:hAnsi="Times New Roman" w:cs="Times New Roman"/>
            <w:rPrChange w:id="930" w:author="SB" w:date="2019-01-13T08:33:00Z">
              <w:rPr/>
            </w:rPrChange>
          </w:rPr>
          <w:t>The results showed</w:t>
        </w:r>
      </w:ins>
      <w:del w:id="931" w:author="SB" w:date="2019-01-12T17:22:00Z">
        <w:r w:rsidR="007D3DF7" w:rsidRPr="00316B7B" w:rsidDel="00703F59">
          <w:rPr>
            <w:rFonts w:ascii="Times New Roman" w:hAnsi="Times New Roman" w:cs="Times New Roman"/>
            <w:rPrChange w:id="932" w:author="SB" w:date="2019-01-13T08:33:00Z">
              <w:rPr/>
            </w:rPrChange>
          </w:rPr>
          <w:delText>I</w:delText>
        </w:r>
        <w:r w:rsidR="002450E1" w:rsidRPr="00316B7B" w:rsidDel="00703F59">
          <w:rPr>
            <w:rFonts w:ascii="Times New Roman" w:hAnsi="Times New Roman" w:cs="Times New Roman"/>
            <w:rPrChange w:id="933" w:author="SB" w:date="2019-01-13T08:33:00Z">
              <w:rPr/>
            </w:rPrChange>
          </w:rPr>
          <w:delText xml:space="preserve">t was shown in </w:delText>
        </w:r>
        <w:r w:rsidR="00B8612D" w:rsidRPr="00316B7B" w:rsidDel="00703F59">
          <w:rPr>
            <w:rFonts w:ascii="Times New Roman" w:hAnsi="Times New Roman" w:cs="Times New Roman"/>
            <w:rPrChange w:id="934" w:author="SB" w:date="2019-01-13T08:33:00Z">
              <w:rPr/>
            </w:rPrChange>
          </w:rPr>
          <w:delText>the</w:delText>
        </w:r>
        <w:r w:rsidR="000B2926" w:rsidRPr="00316B7B" w:rsidDel="00703F59">
          <w:rPr>
            <w:rFonts w:ascii="Times New Roman" w:hAnsi="Times New Roman" w:cs="Times New Roman"/>
            <w:rPrChange w:id="935" w:author="SB" w:date="2019-01-13T08:33:00Z">
              <w:rPr/>
            </w:rPrChange>
          </w:rPr>
          <w:delText xml:space="preserve"> results</w:delText>
        </w:r>
      </w:del>
      <w:r w:rsidR="000B2926" w:rsidRPr="00316B7B">
        <w:rPr>
          <w:rFonts w:ascii="Times New Roman" w:hAnsi="Times New Roman" w:cs="Times New Roman"/>
          <w:rPrChange w:id="936" w:author="SB" w:date="2019-01-13T08:33:00Z">
            <w:rPr/>
          </w:rPrChange>
        </w:rPr>
        <w:t xml:space="preserve"> that the model perform</w:t>
      </w:r>
      <w:r w:rsidR="002450E1" w:rsidRPr="00316B7B">
        <w:rPr>
          <w:rFonts w:ascii="Times New Roman" w:hAnsi="Times New Roman" w:cs="Times New Roman"/>
          <w:rPrChange w:id="937" w:author="SB" w:date="2019-01-13T08:33:00Z">
            <w:rPr/>
          </w:rPrChange>
        </w:rPr>
        <w:t>ed</w:t>
      </w:r>
      <w:r w:rsidR="000B2926" w:rsidRPr="00316B7B">
        <w:rPr>
          <w:rFonts w:ascii="Times New Roman" w:hAnsi="Times New Roman" w:cs="Times New Roman"/>
          <w:rPrChange w:id="938" w:author="SB" w:date="2019-01-13T08:33:00Z">
            <w:rPr/>
          </w:rPrChange>
        </w:rPr>
        <w:t xml:space="preserve"> best </w:t>
      </w:r>
      <w:r w:rsidR="00106351" w:rsidRPr="00316B7B">
        <w:rPr>
          <w:rFonts w:ascii="Times New Roman" w:hAnsi="Times New Roman" w:cs="Times New Roman"/>
          <w:rPrChange w:id="939" w:author="SB" w:date="2019-01-13T08:33:00Z">
            <w:rPr/>
          </w:rPrChange>
        </w:rPr>
        <w:t xml:space="preserve">with </w:t>
      </w:r>
      <w:r w:rsidR="00106351" w:rsidRPr="00316B7B">
        <w:rPr>
          <w:rFonts w:ascii="Times New Roman" w:hAnsi="Times New Roman" w:cs="Times New Roman" w:hint="eastAsia"/>
          <w:rPrChange w:id="940" w:author="SB" w:date="2019-01-13T08:33:00Z">
            <w:rPr>
              <w:rFonts w:hint="eastAsia"/>
            </w:rPr>
          </w:rPrChange>
        </w:rPr>
        <w:t>τ</w:t>
      </w:r>
      <w:r w:rsidR="000B2926" w:rsidRPr="00316B7B">
        <w:rPr>
          <w:rFonts w:ascii="Times New Roman" w:hAnsi="Times New Roman" w:cs="Times New Roman"/>
          <w:rPrChange w:id="941" w:author="SB" w:date="2019-01-13T08:33:00Z">
            <w:rPr/>
          </w:rPrChange>
        </w:rPr>
        <w:t xml:space="preserve"> set to 23</w:t>
      </w:r>
      <w:ins w:id="942" w:author="SB" w:date="2019-01-12T17:22:00Z">
        <w:r w:rsidR="00703F59" w:rsidRPr="00316B7B">
          <w:rPr>
            <w:rFonts w:ascii="Times New Roman" w:hAnsi="Times New Roman" w:cs="Times New Roman"/>
            <w:rPrChange w:id="943" w:author="SB" w:date="2019-01-13T08:33:00Z">
              <w:rPr/>
            </w:rPrChange>
          </w:rPr>
          <w:t xml:space="preserve"> </w:t>
        </w:r>
      </w:ins>
      <w:r w:rsidR="000B2926" w:rsidRPr="00316B7B">
        <w:rPr>
          <w:rFonts w:ascii="Times New Roman" w:hAnsi="Times New Roman" w:cs="Times New Roman"/>
          <w:rPrChange w:id="944" w:author="SB" w:date="2019-01-13T08:33:00Z">
            <w:rPr/>
          </w:rPrChange>
        </w:rPr>
        <w:t xml:space="preserve">s. </w:t>
      </w:r>
      <w:r w:rsidR="002450E1" w:rsidRPr="00316B7B">
        <w:rPr>
          <w:rFonts w:ascii="Times New Roman" w:hAnsi="Times New Roman" w:cs="Times New Roman"/>
          <w:rPrChange w:id="945" w:author="SB" w:date="2019-01-13T08:33:00Z">
            <w:rPr/>
          </w:rPrChange>
        </w:rPr>
        <w:t>After preprocessing, w</w:t>
      </w:r>
      <w:r w:rsidR="000B2926" w:rsidRPr="00316B7B">
        <w:rPr>
          <w:rFonts w:ascii="Times New Roman" w:hAnsi="Times New Roman" w:cs="Times New Roman"/>
          <w:rPrChange w:id="946" w:author="SB" w:date="2019-01-13T08:33:00Z">
            <w:rPr/>
          </w:rPrChange>
        </w:rPr>
        <w:t>e</w:t>
      </w:r>
      <w:del w:id="947" w:author="SB" w:date="2019-01-12T17:22:00Z">
        <w:r w:rsidR="000B2926" w:rsidRPr="00316B7B" w:rsidDel="00703F59">
          <w:rPr>
            <w:rFonts w:ascii="Times New Roman" w:hAnsi="Times New Roman" w:cs="Times New Roman"/>
            <w:rPrChange w:id="948" w:author="SB" w:date="2019-01-13T08:33:00Z">
              <w:rPr/>
            </w:rPrChange>
          </w:rPr>
          <w:delText xml:space="preserve"> totally</w:delText>
        </w:r>
      </w:del>
      <w:r w:rsidR="000B2926" w:rsidRPr="00316B7B">
        <w:rPr>
          <w:rFonts w:ascii="Times New Roman" w:hAnsi="Times New Roman" w:cs="Times New Roman"/>
          <w:rPrChange w:id="949" w:author="SB" w:date="2019-01-13T08:33:00Z">
            <w:rPr/>
          </w:rPrChange>
        </w:rPr>
        <w:t xml:space="preserve"> obtained </w:t>
      </w:r>
      <w:ins w:id="950" w:author="SB" w:date="2019-01-12T17:22:00Z">
        <w:r w:rsidR="00703F59" w:rsidRPr="00316B7B">
          <w:rPr>
            <w:rFonts w:ascii="Times New Roman" w:hAnsi="Times New Roman" w:cs="Times New Roman"/>
            <w:rPrChange w:id="951" w:author="SB" w:date="2019-01-13T08:33:00Z">
              <w:rPr/>
            </w:rPrChange>
          </w:rPr>
          <w:t xml:space="preserve">a total of </w:t>
        </w:r>
      </w:ins>
      <w:r w:rsidR="000B2926" w:rsidRPr="00316B7B">
        <w:rPr>
          <w:rFonts w:ascii="Times New Roman" w:hAnsi="Times New Roman" w:cs="Times New Roman"/>
          <w:rPrChange w:id="952" w:author="SB" w:date="2019-01-13T08:33:00Z">
            <w:rPr/>
          </w:rPrChange>
        </w:rPr>
        <w:t xml:space="preserve">35,309 AH segments and 249,977 N segments. </w:t>
      </w:r>
    </w:p>
    <w:p w14:paraId="1FC055A6" w14:textId="6F6C9E4D" w:rsidR="00310DE6" w:rsidRPr="00316B7B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953" w:author="SB" w:date="2019-01-13T08:33:00Z">
            <w:rPr/>
          </w:rPrChange>
        </w:rPr>
      </w:pPr>
    </w:p>
    <w:p w14:paraId="3FA26FC0" w14:textId="47577A90" w:rsidR="0073121A" w:rsidRPr="00316B7B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954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955" w:author="SB" w:date="2019-01-13T08:33:00Z">
            <w:rPr>
              <w:b/>
            </w:rPr>
          </w:rPrChange>
        </w:rPr>
        <w:t>Feature extraction</w:t>
      </w:r>
    </w:p>
    <w:p w14:paraId="667A8AE4" w14:textId="4AAD602D" w:rsidR="00310DE6" w:rsidRPr="00316B7B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956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957" w:author="SB" w:date="2019-01-13T08:33:00Z">
            <w:rPr>
              <w:b/>
            </w:rPr>
          </w:rPrChange>
        </w:rPr>
        <w:lastRenderedPageBreak/>
        <w:t xml:space="preserve">NF </w:t>
      </w:r>
      <w:ins w:id="958" w:author="SB" w:date="2019-01-12T17:22:00Z">
        <w:r w:rsidR="008A1ABC" w:rsidRPr="00316B7B">
          <w:rPr>
            <w:rFonts w:ascii="Times New Roman" w:hAnsi="Times New Roman" w:cs="Times New Roman"/>
            <w:b/>
            <w:rPrChange w:id="959" w:author="SB" w:date="2019-01-13T08:33:00Z">
              <w:rPr>
                <w:b/>
              </w:rPr>
            </w:rPrChange>
          </w:rPr>
          <w:t>f</w:t>
        </w:r>
      </w:ins>
      <w:del w:id="960" w:author="SB" w:date="2019-01-12T17:22:00Z">
        <w:r w:rsidRPr="00316B7B" w:rsidDel="008A1ABC">
          <w:rPr>
            <w:rFonts w:ascii="Times New Roman" w:hAnsi="Times New Roman" w:cs="Times New Roman"/>
            <w:b/>
            <w:rPrChange w:id="961" w:author="SB" w:date="2019-01-13T08:33:00Z">
              <w:rPr>
                <w:b/>
              </w:rPr>
            </w:rPrChange>
          </w:rPr>
          <w:delText>F</w:delText>
        </w:r>
      </w:del>
      <w:r w:rsidRPr="00316B7B">
        <w:rPr>
          <w:rFonts w:ascii="Times New Roman" w:hAnsi="Times New Roman" w:cs="Times New Roman"/>
          <w:b/>
          <w:rPrChange w:id="962" w:author="SB" w:date="2019-01-13T08:33:00Z">
            <w:rPr>
              <w:b/>
            </w:rPr>
          </w:rPrChange>
        </w:rPr>
        <w:t>eature set</w:t>
      </w:r>
    </w:p>
    <w:p w14:paraId="062F3BF3" w14:textId="5476F4F0" w:rsidR="00310DE6" w:rsidRPr="00316B7B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963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964" w:author="SB" w:date="2019-01-13T08:33:00Z">
            <w:rPr/>
          </w:rPrChange>
        </w:rPr>
        <w:t xml:space="preserve">According to </w:t>
      </w:r>
      <w:ins w:id="965" w:author="SB" w:date="2019-01-12T17:22:00Z">
        <w:r w:rsidR="008A3A8B" w:rsidRPr="00316B7B">
          <w:rPr>
            <w:rFonts w:ascii="Times New Roman" w:hAnsi="Times New Roman" w:cs="Times New Roman"/>
            <w:rPrChange w:id="966" w:author="SB" w:date="2019-01-13T08:33:00Z">
              <w:rPr/>
            </w:rPrChange>
          </w:rPr>
          <w:t xml:space="preserve">the </w:t>
        </w:r>
      </w:ins>
      <w:r w:rsidR="00692441" w:rsidRPr="00316B7B">
        <w:rPr>
          <w:rFonts w:ascii="Times New Roman" w:hAnsi="Times New Roman" w:cs="Times New Roman"/>
          <w:rPrChange w:id="967" w:author="SB" w:date="2019-01-13T08:33:00Z">
            <w:rPr/>
          </w:rPrChange>
        </w:rPr>
        <w:t>AASM</w:t>
      </w:r>
      <w:del w:id="968" w:author="SB" w:date="2019-01-12T17:22:00Z">
        <w:r w:rsidR="00692441" w:rsidRPr="00316B7B" w:rsidDel="008A3A8B">
          <w:rPr>
            <w:rFonts w:ascii="Times New Roman" w:hAnsi="Times New Roman" w:cs="Times New Roman" w:hint="eastAsia"/>
            <w:rPrChange w:id="969" w:author="SB" w:date="2019-01-13T08:33:00Z">
              <w:rPr>
                <w:rFonts w:hint="eastAsia"/>
              </w:rPr>
            </w:rPrChange>
          </w:rPr>
          <w:delText>’</w:delText>
        </w:r>
        <w:r w:rsidR="00692441" w:rsidRPr="00316B7B" w:rsidDel="008A3A8B">
          <w:rPr>
            <w:rFonts w:ascii="Times New Roman" w:hAnsi="Times New Roman" w:cs="Times New Roman"/>
            <w:rPrChange w:id="970" w:author="SB" w:date="2019-01-13T08:33:00Z">
              <w:rPr/>
            </w:rPrChange>
          </w:rPr>
          <w:delText>s</w:delText>
        </w:r>
      </w:del>
      <w:r w:rsidR="00692441" w:rsidRPr="00316B7B">
        <w:rPr>
          <w:rFonts w:ascii="Times New Roman" w:hAnsi="Times New Roman" w:cs="Times New Roman"/>
          <w:rPrChange w:id="971" w:author="SB" w:date="2019-01-13T08:33:00Z">
            <w:rPr/>
          </w:rPrChange>
        </w:rPr>
        <w:t xml:space="preserve"> definition of </w:t>
      </w:r>
      <w:r w:rsidR="003C5026" w:rsidRPr="00316B7B">
        <w:rPr>
          <w:rFonts w:ascii="Times New Roman" w:hAnsi="Times New Roman" w:cs="Times New Roman"/>
          <w:rPrChange w:id="972" w:author="SB" w:date="2019-01-13T08:33:00Z">
            <w:rPr/>
          </w:rPrChange>
        </w:rPr>
        <w:t>AH events</w:t>
      </w:r>
      <w:r w:rsidR="00692441" w:rsidRPr="00316B7B">
        <w:rPr>
          <w:rFonts w:ascii="Times New Roman" w:hAnsi="Times New Roman" w:cs="Times New Roman"/>
          <w:rPrChange w:id="973" w:author="SB" w:date="2019-01-13T08:33:00Z">
            <w:rPr/>
          </w:rPrChange>
        </w:rPr>
        <w:t>, th</w:t>
      </w:r>
      <w:ins w:id="974" w:author="SB" w:date="2019-01-12T17:22:00Z">
        <w:r w:rsidR="00A7344E" w:rsidRPr="00316B7B">
          <w:rPr>
            <w:rFonts w:ascii="Times New Roman" w:hAnsi="Times New Roman" w:cs="Times New Roman"/>
            <w:rPrChange w:id="975" w:author="SB" w:date="2019-01-13T08:33:00Z">
              <w:rPr/>
            </w:rPrChange>
          </w:rPr>
          <w:t xml:space="preserve">e </w:t>
        </w:r>
      </w:ins>
      <w:ins w:id="976" w:author="SB" w:date="2019-01-12T17:23:00Z">
        <w:r w:rsidR="00A7344E" w:rsidRPr="00316B7B">
          <w:rPr>
            <w:rFonts w:ascii="Times New Roman" w:hAnsi="Times New Roman" w:cs="Times New Roman"/>
            <w:rPrChange w:id="977" w:author="SB" w:date="2019-01-13T08:33:00Z">
              <w:rPr/>
            </w:rPrChange>
          </w:rPr>
          <w:t xml:space="preserve">amplitude of </w:t>
        </w:r>
        <w:r w:rsidR="002D2D6D" w:rsidRPr="00316B7B">
          <w:rPr>
            <w:rFonts w:ascii="Times New Roman" w:hAnsi="Times New Roman" w:cs="Times New Roman"/>
            <w:rPrChange w:id="978" w:author="SB" w:date="2019-01-13T08:33:00Z">
              <w:rPr/>
            </w:rPrChange>
          </w:rPr>
          <w:t xml:space="preserve">the </w:t>
        </w:r>
        <w:r w:rsidR="00A7344E" w:rsidRPr="00316B7B">
          <w:rPr>
            <w:rFonts w:ascii="Times New Roman" w:hAnsi="Times New Roman" w:cs="Times New Roman"/>
            <w:rPrChange w:id="979" w:author="SB" w:date="2019-01-13T08:33:00Z">
              <w:rPr/>
            </w:rPrChange>
          </w:rPr>
          <w:t>NF provides</w:t>
        </w:r>
      </w:ins>
      <w:del w:id="980" w:author="SB" w:date="2019-01-12T17:22:00Z">
        <w:r w:rsidR="00692441" w:rsidRPr="00316B7B" w:rsidDel="00A7344E">
          <w:rPr>
            <w:rFonts w:ascii="Times New Roman" w:hAnsi="Times New Roman" w:cs="Times New Roman"/>
            <w:rPrChange w:id="981" w:author="SB" w:date="2019-01-13T08:33:00Z">
              <w:rPr/>
            </w:rPrChange>
          </w:rPr>
          <w:delText>e</w:delText>
        </w:r>
      </w:del>
      <w:del w:id="982" w:author="SB" w:date="2019-01-12T17:23:00Z">
        <w:r w:rsidR="00692441" w:rsidRPr="00316B7B" w:rsidDel="00A7344E">
          <w:rPr>
            <w:rFonts w:ascii="Times New Roman" w:hAnsi="Times New Roman" w:cs="Times New Roman"/>
            <w:rPrChange w:id="983" w:author="SB" w:date="2019-01-13T08:33:00Z">
              <w:rPr/>
            </w:rPrChange>
          </w:rPr>
          <w:delText>re is</w:delText>
        </w:r>
      </w:del>
      <w:r w:rsidR="00692441" w:rsidRPr="00316B7B">
        <w:rPr>
          <w:rFonts w:ascii="Times New Roman" w:hAnsi="Times New Roman" w:cs="Times New Roman"/>
          <w:rPrChange w:id="984" w:author="SB" w:date="2019-01-13T08:33:00Z">
            <w:rPr/>
          </w:rPrChange>
        </w:rPr>
        <w:t xml:space="preserve"> important information</w:t>
      </w:r>
      <w:del w:id="985" w:author="SB" w:date="2019-01-12T17:23:00Z">
        <w:r w:rsidR="00692441" w:rsidRPr="00316B7B" w:rsidDel="00A7344E">
          <w:rPr>
            <w:rFonts w:ascii="Times New Roman" w:hAnsi="Times New Roman" w:cs="Times New Roman"/>
            <w:rPrChange w:id="986" w:author="SB" w:date="2019-01-13T08:33:00Z">
              <w:rPr/>
            </w:rPrChange>
          </w:rPr>
          <w:delText xml:space="preserve"> in NF</w:delText>
        </w:r>
        <w:r w:rsidR="00692441" w:rsidRPr="00316B7B" w:rsidDel="00A7344E">
          <w:rPr>
            <w:rFonts w:ascii="Times New Roman" w:hAnsi="Times New Roman" w:cs="Times New Roman" w:hint="eastAsia"/>
            <w:rPrChange w:id="987" w:author="SB" w:date="2019-01-13T08:33:00Z">
              <w:rPr>
                <w:rFonts w:hint="eastAsia"/>
              </w:rPr>
            </w:rPrChange>
          </w:rPr>
          <w:delText>’</w:delText>
        </w:r>
        <w:r w:rsidR="00692441" w:rsidRPr="00316B7B" w:rsidDel="00A7344E">
          <w:rPr>
            <w:rFonts w:ascii="Times New Roman" w:hAnsi="Times New Roman" w:cs="Times New Roman"/>
            <w:rPrChange w:id="988" w:author="SB" w:date="2019-01-13T08:33:00Z">
              <w:rPr/>
            </w:rPrChange>
          </w:rPr>
          <w:delText>s amplitude</w:delText>
        </w:r>
      </w:del>
      <w:r w:rsidR="00692441" w:rsidRPr="00316B7B">
        <w:rPr>
          <w:rFonts w:ascii="Times New Roman" w:hAnsi="Times New Roman" w:cs="Times New Roman"/>
          <w:rPrChange w:id="989" w:author="SB" w:date="2019-01-13T08:33:00Z">
            <w:rPr/>
          </w:rPrChange>
        </w:rPr>
        <w:t>. Therefore, we first</w:t>
      </w:r>
      <w:del w:id="990" w:author="SB" w:date="2019-01-12T17:23:00Z">
        <w:r w:rsidR="00692441" w:rsidRPr="00316B7B" w:rsidDel="00462932">
          <w:rPr>
            <w:rFonts w:ascii="Times New Roman" w:hAnsi="Times New Roman" w:cs="Times New Roman"/>
            <w:rPrChange w:id="991" w:author="SB" w:date="2019-01-13T08:33:00Z">
              <w:rPr/>
            </w:rPrChange>
          </w:rPr>
          <w:delText>ly</w:delText>
        </w:r>
      </w:del>
      <w:r w:rsidR="00692441" w:rsidRPr="00316B7B">
        <w:rPr>
          <w:rFonts w:ascii="Times New Roman" w:hAnsi="Times New Roman" w:cs="Times New Roman"/>
          <w:rPrChange w:id="992" w:author="SB" w:date="2019-01-13T08:33:00Z">
            <w:rPr/>
          </w:rPrChange>
        </w:rPr>
        <w:t xml:space="preserve"> extracted the </w:t>
      </w:r>
      <w:r w:rsidR="00106351" w:rsidRPr="00316B7B">
        <w:rPr>
          <w:rFonts w:ascii="Times New Roman" w:hAnsi="Times New Roman" w:cs="Times New Roman"/>
          <w:rPrChange w:id="993" w:author="SB" w:date="2019-01-13T08:33:00Z">
            <w:rPr/>
          </w:rPrChange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316B7B">
        <w:rPr>
          <w:rFonts w:ascii="Times New Roman" w:hAnsi="Times New Roman" w:cs="Times New Roman"/>
          <w:rPrChange w:id="994" w:author="SB" w:date="2019-01-13T08:33:00Z">
            <w:rPr/>
          </w:rPrChange>
        </w:rPr>
        <w:t>) and minimum</w:t>
      </w:r>
      <w:r w:rsidR="00692441" w:rsidRPr="00316B7B">
        <w:rPr>
          <w:rFonts w:ascii="Times New Roman" w:hAnsi="Times New Roman" w:cs="Times New Roman"/>
          <w:rPrChange w:id="995" w:author="SB" w:date="2019-01-13T08:33:00Z">
            <w:rPr/>
          </w:rPrChange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316B7B">
        <w:rPr>
          <w:rFonts w:ascii="Times New Roman" w:hAnsi="Times New Roman" w:cs="Times New Roman"/>
          <w:rPrChange w:id="996" w:author="SB" w:date="2019-01-13T08:33:00Z">
            <w:rPr/>
          </w:rPrChange>
        </w:rPr>
        <w:t xml:space="preserve"> </w:t>
      </w:r>
      <w:r w:rsidR="00692441" w:rsidRPr="00316B7B">
        <w:rPr>
          <w:rFonts w:ascii="Times New Roman" w:hAnsi="Times New Roman" w:cs="Times New Roman"/>
          <w:rPrChange w:id="997" w:author="SB" w:date="2019-01-13T08:33:00Z">
            <w:rPr/>
          </w:rPrChange>
        </w:rPr>
        <w:t xml:space="preserve">points </w:t>
      </w:r>
      <w:ins w:id="998" w:author="SB" w:date="2019-01-12T17:23:00Z">
        <w:r w:rsidR="00462932" w:rsidRPr="00316B7B">
          <w:rPr>
            <w:rFonts w:ascii="Times New Roman" w:hAnsi="Times New Roman" w:cs="Times New Roman"/>
            <w:rPrChange w:id="999" w:author="SB" w:date="2019-01-13T08:33:00Z">
              <w:rPr/>
            </w:rPrChange>
          </w:rPr>
          <w:t>from the</w:t>
        </w:r>
      </w:ins>
      <w:del w:id="1000" w:author="SB" w:date="2019-01-12T17:23:00Z">
        <w:r w:rsidR="00692441" w:rsidRPr="00316B7B" w:rsidDel="00462932">
          <w:rPr>
            <w:rFonts w:ascii="Times New Roman" w:hAnsi="Times New Roman" w:cs="Times New Roman"/>
            <w:rPrChange w:id="1001" w:author="SB" w:date="2019-01-13T08:33:00Z">
              <w:rPr/>
            </w:rPrChange>
          </w:rPr>
          <w:delText>in</w:delText>
        </w:r>
      </w:del>
      <w:r w:rsidR="00692441" w:rsidRPr="00316B7B">
        <w:rPr>
          <w:rFonts w:ascii="Times New Roman" w:hAnsi="Times New Roman" w:cs="Times New Roman"/>
          <w:rPrChange w:id="1002" w:author="SB" w:date="2019-01-13T08:33:00Z">
            <w:rPr/>
          </w:rPrChange>
        </w:rPr>
        <w:t xml:space="preserve"> NF</w:t>
      </w:r>
      <w:ins w:id="1003" w:author="SB" w:date="2019-01-12T17:23:00Z">
        <w:r w:rsidR="00462932" w:rsidRPr="00316B7B">
          <w:rPr>
            <w:rFonts w:ascii="Times New Roman" w:hAnsi="Times New Roman" w:cs="Times New Roman"/>
            <w:rPrChange w:id="1004" w:author="SB" w:date="2019-01-13T08:33:00Z">
              <w:rPr/>
            </w:rPrChange>
          </w:rPr>
          <w:t xml:space="preserve"> data</w:t>
        </w:r>
      </w:ins>
      <w:r w:rsidR="0018106A" w:rsidRPr="00316B7B">
        <w:rPr>
          <w:rFonts w:ascii="Times New Roman" w:hAnsi="Times New Roman" w:cs="Times New Roman"/>
          <w:rPrChange w:id="1005" w:author="SB" w:date="2019-01-13T08:33:00Z">
            <w:rPr/>
          </w:rPrChange>
        </w:rPr>
        <w:t>.</w:t>
      </w:r>
      <w:r w:rsidR="00692441" w:rsidRPr="00316B7B">
        <w:rPr>
          <w:rFonts w:ascii="Times New Roman" w:hAnsi="Times New Roman" w:cs="Times New Roman"/>
          <w:rPrChange w:id="1006" w:author="SB" w:date="2019-01-13T08:33:00Z">
            <w:rPr/>
          </w:rPrChange>
        </w:rPr>
        <w:t xml:space="preserve"> </w:t>
      </w:r>
      <w:r w:rsidR="0018106A" w:rsidRPr="00316B7B">
        <w:rPr>
          <w:rFonts w:ascii="Times New Roman" w:hAnsi="Times New Roman" w:cs="Times New Roman"/>
          <w:rPrChange w:id="1007" w:author="SB" w:date="2019-01-13T08:33:00Z">
            <w:rPr/>
          </w:rPrChange>
        </w:rPr>
        <w:t>Then</w:t>
      </w:r>
      <w:r w:rsidR="00692441" w:rsidRPr="00316B7B">
        <w:rPr>
          <w:rFonts w:ascii="Times New Roman" w:hAnsi="Times New Roman" w:cs="Times New Roman"/>
          <w:rPrChange w:id="1008" w:author="SB" w:date="2019-01-13T08:33:00Z">
            <w:rPr/>
          </w:rPrChange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r>
          <w:del w:id="1009" w:author="SB" w:date="2019-01-12T17:23:00Z">
            <w:rPr>
              <w:rFonts w:ascii="Cambria Math" w:hAnsi="Cambria Math" w:cs="Times New Roman" w:hint="eastAsia"/>
            </w:rPr>
            <m:t xml:space="preserve"> </m:t>
          </w:del>
        </m:r>
      </m:oMath>
      <w:del w:id="1010" w:author="SB" w:date="2019-01-12T17:23:00Z">
        <w:r w:rsidR="00692441" w:rsidRPr="00316B7B" w:rsidDel="003C0994">
          <w:rPr>
            <w:rFonts w:ascii="Times New Roman" w:hAnsi="Times New Roman" w:cs="Times New Roman"/>
            <w:rPrChange w:id="1011" w:author="SB" w:date="2019-01-13T08:33:00Z">
              <w:rPr/>
            </w:rPrChange>
          </w:rPr>
          <w:delText>of</w:delText>
        </w:r>
      </w:del>
      <w:r w:rsidR="00692441" w:rsidRPr="00316B7B">
        <w:rPr>
          <w:rFonts w:ascii="Times New Roman" w:hAnsi="Times New Roman" w:cs="Times New Roman"/>
          <w:rPrChange w:id="1012" w:author="SB" w:date="2019-01-13T08:33:00Z">
            <w:rPr/>
          </w:rPrChange>
        </w:rPr>
        <w:t xml:space="preserve"> per breath </w:t>
      </w:r>
      <w:r w:rsidR="0018106A" w:rsidRPr="00316B7B">
        <w:rPr>
          <w:rFonts w:ascii="Times New Roman" w:hAnsi="Times New Roman" w:cs="Times New Roman"/>
          <w:rPrChange w:id="1013" w:author="SB" w:date="2019-01-13T08:33:00Z">
            <w:rPr/>
          </w:rPrChange>
        </w:rPr>
        <w:t>was</w:t>
      </w:r>
      <w:r w:rsidR="00692441" w:rsidRPr="00316B7B">
        <w:rPr>
          <w:rFonts w:ascii="Times New Roman" w:hAnsi="Times New Roman" w:cs="Times New Roman"/>
          <w:rPrChange w:id="1014" w:author="SB" w:date="2019-01-13T08:33:00Z">
            <w:rPr/>
          </w:rPrChange>
        </w:rPr>
        <w:t xml:space="preserve"> calculated </w:t>
      </w:r>
      <w:ins w:id="1015" w:author="SB" w:date="2019-01-12T17:23:00Z">
        <w:r w:rsidR="003C0994" w:rsidRPr="00316B7B">
          <w:rPr>
            <w:rFonts w:ascii="Times New Roman" w:hAnsi="Times New Roman" w:cs="Times New Roman"/>
            <w:rPrChange w:id="1016" w:author="SB" w:date="2019-01-13T08:33:00Z">
              <w:rPr/>
            </w:rPrChange>
          </w:rPr>
          <w:t>as</w:t>
        </w:r>
      </w:ins>
      <w:del w:id="1017" w:author="SB" w:date="2019-01-12T17:23:00Z">
        <w:r w:rsidR="00692441" w:rsidRPr="00316B7B" w:rsidDel="003C0994">
          <w:rPr>
            <w:rFonts w:ascii="Times New Roman" w:hAnsi="Times New Roman" w:cs="Times New Roman"/>
            <w:rPrChange w:id="1018" w:author="SB" w:date="2019-01-13T08:33:00Z">
              <w:rPr/>
            </w:rPrChange>
          </w:rPr>
          <w:delText xml:space="preserve">by </w:delText>
        </w:r>
      </w:del>
      <w:ins w:id="1019" w:author="SB" w:date="2019-01-12T17:23:00Z">
        <w:r w:rsidR="003C0994" w:rsidRPr="00316B7B">
          <w:rPr>
            <w:rFonts w:ascii="Times New Roman" w:hAnsi="Times New Roman" w:cs="Times New Roman"/>
            <w:rPrChange w:id="1020" w:author="SB" w:date="2019-01-13T08:33:00Z">
              <w:rPr/>
            </w:rPrChange>
          </w:rPr>
          <w:t xml:space="preserve"> </w:t>
        </w:r>
      </w:ins>
      <w:r w:rsidR="00692441" w:rsidRPr="00316B7B">
        <w:rPr>
          <w:rFonts w:ascii="Times New Roman" w:hAnsi="Times New Roman" w:cs="Times New Roman"/>
          <w:rPrChange w:id="1021" w:author="SB" w:date="2019-01-13T08:33:00Z">
            <w:rPr/>
          </w:rPrChange>
        </w:rPr>
        <w:t>the difference between</w:t>
      </w:r>
      <w:ins w:id="1022" w:author="SB" w:date="2019-01-12T17:23:00Z">
        <w:r w:rsidR="003C0994" w:rsidRPr="00316B7B">
          <w:rPr>
            <w:rFonts w:ascii="Times New Roman" w:hAnsi="Times New Roman" w:cs="Times New Roman"/>
            <w:rPrChange w:id="1023" w:author="SB" w:date="2019-01-13T08:33:00Z">
              <w:rPr/>
            </w:rPrChange>
          </w:rPr>
          <w:t xml:space="preserve"> two</w:t>
        </w:r>
      </w:ins>
      <w:r w:rsidR="00692441" w:rsidRPr="00316B7B">
        <w:rPr>
          <w:rFonts w:ascii="Times New Roman" w:hAnsi="Times New Roman" w:cs="Times New Roman"/>
          <w:rPrChange w:id="1024" w:author="SB" w:date="2019-01-13T08:33:00Z">
            <w:rPr/>
          </w:rPrChange>
        </w:rPr>
        <w:t xml:space="preserve"> adjacent</w:t>
      </w:r>
      <w:del w:id="1025" w:author="SB" w:date="2019-01-12T17:23:00Z">
        <w:r w:rsidR="00692441" w:rsidRPr="00316B7B" w:rsidDel="003C0994">
          <w:rPr>
            <w:rFonts w:ascii="Times New Roman" w:hAnsi="Times New Roman" w:cs="Times New Roman"/>
            <w:rPrChange w:id="1026" w:author="SB" w:date="2019-01-13T08:33:00Z">
              <w:rPr/>
            </w:rPrChange>
          </w:rPr>
          <w:delText xml:space="preserve"> two </w:delText>
        </w:r>
      </w:del>
      <w:ins w:id="1027" w:author="SB" w:date="2019-01-12T17:23:00Z">
        <w:r w:rsidR="003C0994" w:rsidRPr="00316B7B">
          <w:rPr>
            <w:rFonts w:ascii="Times New Roman" w:hAnsi="Times New Roman" w:cs="Times New Roman"/>
            <w:rPrChange w:id="1028" w:author="SB" w:date="2019-01-13T08:33:00Z">
              <w:rPr/>
            </w:rPrChange>
          </w:rPr>
          <w:t xml:space="preserve"> </w:t>
        </w:r>
      </w:ins>
      <w:r w:rsidR="00692441" w:rsidRPr="00316B7B">
        <w:rPr>
          <w:rFonts w:ascii="Times New Roman" w:hAnsi="Times New Roman" w:cs="Times New Roman"/>
          <w:rPrChange w:id="1029" w:author="SB" w:date="2019-01-13T08:33:00Z">
            <w:rPr/>
          </w:rPrChange>
        </w:rPr>
        <w:t>extreme points</w:t>
      </w:r>
      <w:r w:rsidR="001F273F" w:rsidRPr="00316B7B">
        <w:rPr>
          <w:rFonts w:ascii="Times New Roman" w:hAnsi="Times New Roman" w:cs="Times New Roman"/>
          <w:rPrChange w:id="1030" w:author="SB" w:date="2019-01-13T08:33:00Z">
            <w:rPr/>
          </w:rPrChange>
        </w:rPr>
        <w:t>.</w:t>
      </w:r>
      <w:r w:rsidR="00692441" w:rsidRPr="00316B7B">
        <w:rPr>
          <w:rFonts w:ascii="Times New Roman" w:hAnsi="Times New Roman" w:cs="Times New Roman"/>
          <w:rPrChange w:id="1031" w:author="SB" w:date="2019-01-13T08:33:00Z">
            <w:rPr/>
          </w:rPrChange>
        </w:rPr>
        <w:t xml:space="preserve"> The mean, standard deviation</w:t>
      </w:r>
      <w:ins w:id="1032" w:author="SB" w:date="2019-01-12T17:23:00Z">
        <w:r w:rsidR="003C0994" w:rsidRPr="00316B7B">
          <w:rPr>
            <w:rFonts w:ascii="Times New Roman" w:hAnsi="Times New Roman" w:cs="Times New Roman"/>
            <w:rPrChange w:id="1033" w:author="SB" w:date="2019-01-13T08:33:00Z">
              <w:rPr/>
            </w:rPrChange>
          </w:rPr>
          <w:t>,</w:t>
        </w:r>
      </w:ins>
      <w:r w:rsidR="00692441" w:rsidRPr="00316B7B">
        <w:rPr>
          <w:rFonts w:ascii="Times New Roman" w:hAnsi="Times New Roman" w:cs="Times New Roman"/>
          <w:rPrChange w:id="1034" w:author="SB" w:date="2019-01-13T08:33:00Z">
            <w:rPr/>
          </w:rPrChange>
        </w:rPr>
        <w:t xml:space="preserve"> and range</w:t>
      </w:r>
      <w:del w:id="1035" w:author="SB" w:date="2019-01-12T17:23:00Z">
        <w:r w:rsidR="00692441" w:rsidRPr="00316B7B" w:rsidDel="003C0994">
          <w:rPr>
            <w:rFonts w:ascii="Times New Roman" w:hAnsi="Times New Roman" w:cs="Times New Roman"/>
            <w:rPrChange w:id="1036" w:author="SB" w:date="2019-01-13T08:33:00Z">
              <w:rPr/>
            </w:rPrChange>
          </w:rPr>
          <w:delText xml:space="preserve"> coefficient</w:delText>
        </w:r>
        <w:r w:rsidR="0018106A" w:rsidRPr="00316B7B" w:rsidDel="003C0994">
          <w:rPr>
            <w:rFonts w:ascii="Times New Roman" w:hAnsi="Times New Roman" w:cs="Times New Roman"/>
            <w:rPrChange w:id="1037" w:author="SB" w:date="2019-01-13T08:33:00Z">
              <w:rPr/>
            </w:rPrChange>
          </w:rPr>
          <w:delText>s</w:delText>
        </w:r>
      </w:del>
      <w:r w:rsidR="00692441" w:rsidRPr="00316B7B">
        <w:rPr>
          <w:rFonts w:ascii="Times New Roman" w:hAnsi="Times New Roman" w:cs="Times New Roman"/>
          <w:rPrChange w:id="1038" w:author="SB" w:date="2019-01-13T08:33:00Z">
            <w:rPr/>
          </w:rPrChange>
        </w:rPr>
        <w:t xml:space="preserve"> of </w:t>
      </w:r>
      <w:ins w:id="1039" w:author="SB" w:date="2019-01-12T17:24:00Z">
        <w:r w:rsidR="003C0994" w:rsidRPr="00316B7B">
          <w:rPr>
            <w:rFonts w:ascii="Times New Roman" w:hAnsi="Times New Roman" w:cs="Times New Roman"/>
            <w:rPrChange w:id="1040" w:author="SB" w:date="2019-01-13T08:33:00Z">
              <w:rPr/>
            </w:rPrChange>
          </w:rPr>
          <w:t xml:space="preserve">the </w:t>
        </w:r>
      </w:ins>
      <w:r w:rsidR="00692441" w:rsidRPr="00316B7B">
        <w:rPr>
          <w:rFonts w:ascii="Times New Roman" w:hAnsi="Times New Roman" w:cs="Times New Roman"/>
          <w:rPrChange w:id="1041" w:author="SB" w:date="2019-01-13T08:33:00Z">
            <w:rPr/>
          </w:rPrChange>
        </w:rPr>
        <w:t xml:space="preserve">tidal volume </w:t>
      </w:r>
      <w:r w:rsidR="0018106A" w:rsidRPr="00316B7B">
        <w:rPr>
          <w:rFonts w:ascii="Times New Roman" w:hAnsi="Times New Roman" w:cs="Times New Roman"/>
          <w:rPrChange w:id="1042" w:author="SB" w:date="2019-01-13T08:33:00Z">
            <w:rPr/>
          </w:rPrChange>
        </w:rPr>
        <w:t>were</w:t>
      </w:r>
      <w:r w:rsidR="00692441" w:rsidRPr="00316B7B">
        <w:rPr>
          <w:rFonts w:ascii="Times New Roman" w:hAnsi="Times New Roman" w:cs="Times New Roman"/>
          <w:rPrChange w:id="1043" w:author="SB" w:date="2019-01-13T08:33:00Z">
            <w:rPr/>
          </w:rPrChange>
        </w:rPr>
        <w:t xml:space="preserve"> extracted f</w:t>
      </w:r>
      <w:ins w:id="1044" w:author="SB" w:date="2019-01-12T17:24:00Z">
        <w:r w:rsidR="003C0994" w:rsidRPr="00316B7B">
          <w:rPr>
            <w:rFonts w:ascii="Times New Roman" w:hAnsi="Times New Roman" w:cs="Times New Roman"/>
            <w:rPrChange w:id="1045" w:author="SB" w:date="2019-01-13T08:33:00Z">
              <w:rPr/>
            </w:rPrChange>
          </w:rPr>
          <w:t>or</w:t>
        </w:r>
      </w:ins>
      <w:del w:id="1046" w:author="SB" w:date="2019-01-12T17:24:00Z">
        <w:r w:rsidR="00692441" w:rsidRPr="00316B7B" w:rsidDel="003C0994">
          <w:rPr>
            <w:rFonts w:ascii="Times New Roman" w:hAnsi="Times New Roman" w:cs="Times New Roman"/>
            <w:rPrChange w:id="1047" w:author="SB" w:date="2019-01-13T08:33:00Z">
              <w:rPr/>
            </w:rPrChange>
          </w:rPr>
          <w:delText>rom</w:delText>
        </w:r>
      </w:del>
      <w:r w:rsidR="00692441" w:rsidRPr="00316B7B">
        <w:rPr>
          <w:rFonts w:ascii="Times New Roman" w:hAnsi="Times New Roman" w:cs="Times New Roman"/>
          <w:rPrChange w:id="1048" w:author="SB" w:date="2019-01-13T08:33:00Z">
            <w:rPr/>
          </w:rPrChange>
        </w:rPr>
        <w:t xml:space="preserve"> each segment. </w:t>
      </w:r>
      <w:ins w:id="1049" w:author="SB" w:date="2019-01-12T17:24:00Z">
        <w:r w:rsidR="003C0994" w:rsidRPr="00316B7B">
          <w:rPr>
            <w:rFonts w:ascii="Times New Roman" w:hAnsi="Times New Roman" w:cs="Times New Roman"/>
            <w:rPrChange w:id="1050" w:author="SB" w:date="2019-01-13T08:33:00Z">
              <w:rPr/>
            </w:rPrChange>
          </w:rPr>
          <w:t>W</w:t>
        </w:r>
      </w:ins>
      <w:del w:id="1051" w:author="SB" w:date="2019-01-12T17:24:00Z">
        <w:r w:rsidR="00907677" w:rsidRPr="00316B7B" w:rsidDel="003C0994">
          <w:rPr>
            <w:rFonts w:ascii="Times New Roman" w:hAnsi="Times New Roman" w:cs="Times New Roman"/>
            <w:rPrChange w:id="1052" w:author="SB" w:date="2019-01-13T08:33:00Z">
              <w:rPr/>
            </w:rPrChange>
          </w:rPr>
          <w:delText>Meanwhile w</w:delText>
        </w:r>
      </w:del>
      <w:r w:rsidR="00907677" w:rsidRPr="00316B7B">
        <w:rPr>
          <w:rFonts w:ascii="Times New Roman" w:hAnsi="Times New Roman" w:cs="Times New Roman"/>
          <w:rPrChange w:id="1053" w:author="SB" w:date="2019-01-13T08:33:00Z">
            <w:rPr/>
          </w:rPrChange>
        </w:rPr>
        <w:t xml:space="preserve">e calculated the baseline of </w:t>
      </w:r>
      <w:ins w:id="1054" w:author="SB" w:date="2019-01-12T17:24:00Z">
        <w:r w:rsidR="003C0994" w:rsidRPr="00316B7B">
          <w:rPr>
            <w:rFonts w:ascii="Times New Roman" w:hAnsi="Times New Roman" w:cs="Times New Roman"/>
            <w:rPrChange w:id="1055" w:author="SB" w:date="2019-01-13T08:33:00Z">
              <w:rPr/>
            </w:rPrChange>
          </w:rPr>
          <w:t xml:space="preserve">the </w:t>
        </w:r>
      </w:ins>
      <w:r w:rsidR="00907677" w:rsidRPr="00316B7B">
        <w:rPr>
          <w:rFonts w:ascii="Times New Roman" w:hAnsi="Times New Roman" w:cs="Times New Roman"/>
          <w:rPrChange w:id="1056" w:author="SB" w:date="2019-01-13T08:33:00Z">
            <w:rPr/>
          </w:rPrChange>
        </w:rPr>
        <w:t xml:space="preserve">tidal volume every </w:t>
      </w:r>
      <w:ins w:id="1057" w:author="SB" w:date="2019-01-12T17:24:00Z">
        <w:r w:rsidR="003C0994" w:rsidRPr="00316B7B">
          <w:rPr>
            <w:rFonts w:ascii="Times New Roman" w:hAnsi="Times New Roman" w:cs="Times New Roman"/>
            <w:rPrChange w:id="1058" w:author="SB" w:date="2019-01-13T08:33:00Z">
              <w:rPr/>
            </w:rPrChange>
          </w:rPr>
          <w:t>30</w:t>
        </w:r>
      </w:ins>
      <w:del w:id="1059" w:author="SB" w:date="2019-01-12T17:24:00Z">
        <w:r w:rsidR="00907677" w:rsidRPr="00316B7B" w:rsidDel="003C0994">
          <w:rPr>
            <w:rFonts w:ascii="Times New Roman" w:hAnsi="Times New Roman" w:cs="Times New Roman"/>
            <w:rPrChange w:id="1060" w:author="SB" w:date="2019-01-13T08:33:00Z">
              <w:rPr/>
            </w:rPrChange>
          </w:rPr>
          <w:delText>thirty</w:delText>
        </w:r>
      </w:del>
      <w:r w:rsidR="00907677" w:rsidRPr="00316B7B">
        <w:rPr>
          <w:rFonts w:ascii="Times New Roman" w:hAnsi="Times New Roman" w:cs="Times New Roman"/>
          <w:rPrChange w:id="1061" w:author="SB" w:date="2019-01-13T08:33:00Z">
            <w:rPr/>
          </w:rPrChange>
        </w:rPr>
        <w:t xml:space="preserve"> s</w:t>
      </w:r>
      <w:del w:id="1062" w:author="SB" w:date="2019-01-12T17:24:00Z">
        <w:r w:rsidR="00907677" w:rsidRPr="00316B7B" w:rsidDel="003C0994">
          <w:rPr>
            <w:rFonts w:ascii="Times New Roman" w:hAnsi="Times New Roman" w:cs="Times New Roman"/>
            <w:rPrChange w:id="1063" w:author="SB" w:date="2019-01-13T08:33:00Z">
              <w:rPr/>
            </w:rPrChange>
          </w:rPr>
          <w:delText>econds</w:delText>
        </w:r>
      </w:del>
      <w:r w:rsidR="00907677" w:rsidRPr="00316B7B">
        <w:rPr>
          <w:rFonts w:ascii="Times New Roman" w:hAnsi="Times New Roman" w:cs="Times New Roman"/>
          <w:rPrChange w:id="1064" w:author="SB" w:date="2019-01-13T08:33:00Z">
            <w:rPr/>
          </w:rPrChange>
        </w:rPr>
        <w:t xml:space="preserve"> </w:t>
      </w:r>
      <w:ins w:id="1065" w:author="SB" w:date="2019-01-12T17:24:00Z">
        <w:r w:rsidR="003C0994" w:rsidRPr="00316B7B">
          <w:rPr>
            <w:rFonts w:ascii="Times New Roman" w:hAnsi="Times New Roman" w:cs="Times New Roman"/>
            <w:rPrChange w:id="1066" w:author="SB" w:date="2019-01-13T08:33:00Z">
              <w:rPr/>
            </w:rPrChange>
          </w:rPr>
          <w:t>using</w:t>
        </w:r>
      </w:ins>
      <w:del w:id="1067" w:author="SB" w:date="2019-01-12T17:24:00Z">
        <w:r w:rsidR="0018106A" w:rsidRPr="00316B7B" w:rsidDel="003C0994">
          <w:rPr>
            <w:rFonts w:ascii="Times New Roman" w:hAnsi="Times New Roman" w:cs="Times New Roman"/>
            <w:rPrChange w:id="1068" w:author="SB" w:date="2019-01-13T08:33:00Z">
              <w:rPr/>
            </w:rPrChange>
          </w:rPr>
          <w:delText>following</w:delText>
        </w:r>
      </w:del>
      <w:r w:rsidR="00907677" w:rsidRPr="00316B7B">
        <w:rPr>
          <w:rFonts w:ascii="Times New Roman" w:hAnsi="Times New Roman" w:cs="Times New Roman"/>
          <w:rPrChange w:id="1069" w:author="SB" w:date="2019-01-13T08:33:00Z">
            <w:rPr/>
          </w:rPrChange>
        </w:rPr>
        <w:t xml:space="preserve"> equation (1)</w:t>
      </w:r>
      <w:ins w:id="1070" w:author="SB" w:date="2019-01-12T17:24:00Z">
        <w:r w:rsidR="003C0994" w:rsidRPr="00316B7B">
          <w:rPr>
            <w:rFonts w:ascii="Times New Roman" w:hAnsi="Times New Roman" w:cs="Times New Roman"/>
            <w:rPrChange w:id="1071" w:author="SB" w:date="2019-01-13T08:33:00Z">
              <w:rPr/>
            </w:rPrChange>
          </w:rPr>
          <w:t>:</w:t>
        </w:r>
      </w:ins>
      <w:del w:id="1072" w:author="SB" w:date="2019-01-12T17:24:00Z">
        <w:r w:rsidR="00907677" w:rsidRPr="00316B7B" w:rsidDel="003C0994">
          <w:rPr>
            <w:rFonts w:ascii="Times New Roman" w:hAnsi="Times New Roman" w:cs="Times New Roman"/>
            <w:rPrChange w:id="1073" w:author="SB" w:date="2019-01-13T08:33:00Z">
              <w:rPr/>
            </w:rPrChange>
          </w:rPr>
          <w:delText>.</w:delText>
        </w:r>
      </w:del>
      <w:r w:rsidR="00907677" w:rsidRPr="00316B7B">
        <w:rPr>
          <w:rFonts w:ascii="Times New Roman" w:hAnsi="Times New Roman" w:cs="Times New Roman"/>
          <w:rPrChange w:id="1074" w:author="SB" w:date="2019-01-13T08:33:00Z">
            <w:rPr/>
          </w:rPrChange>
        </w:rPr>
        <w:t xml:space="preserve"> </w:t>
      </w:r>
    </w:p>
    <w:p w14:paraId="09231150" w14:textId="3A01251F" w:rsidR="00310DE6" w:rsidRPr="00316B7B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  <w:rPrChange w:id="107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076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ins w:id="1077" w:author="SB" w:date="2019-01-12T17:42:00Z">
            <w:rPr>
              <w:rFonts w:ascii="Cambria Math" w:hAnsi="Cambria Math" w:cs="Times New Roman" w:hint="eastAsia"/>
            </w:rPr>
            <m:t>}</m:t>
          </w:ins>
        </m:r>
      </m:oMath>
      <w:r w:rsidRPr="00316B7B">
        <w:rPr>
          <w:rFonts w:ascii="Times New Roman" w:hAnsi="Times New Roman" w:cs="Times New Roman"/>
          <w:rPrChange w:id="1078" w:author="SB" w:date="2019-01-13T08:33:00Z">
            <w:rPr/>
          </w:rPrChange>
        </w:rPr>
        <w:tab/>
      </w:r>
      <w:bookmarkStart w:id="1079" w:name="_Ref532998949"/>
      <w:r w:rsidRPr="00316B7B">
        <w:rPr>
          <w:rFonts w:ascii="Times New Roman" w:hAnsi="Times New Roman" w:cs="Times New Roman" w:hint="eastAsia"/>
          <w:rPrChange w:id="1080" w:author="SB" w:date="2019-01-13T08:33:00Z">
            <w:rPr>
              <w:rFonts w:hint="eastAsia"/>
            </w:rPr>
          </w:rPrChange>
        </w:rPr>
        <w:t>（</w:t>
      </w:r>
      <w:commentRangeStart w:id="1081"/>
      <w:r w:rsidR="009B6D6C" w:rsidRPr="00316B7B">
        <w:rPr>
          <w:rFonts w:ascii="Times New Roman" w:hAnsi="Times New Roman" w:cs="Times New Roman"/>
          <w:rPrChange w:id="1082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083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084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085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086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087" w:author="SB" w:date="2019-01-13T08:33:00Z">
            <w:rPr>
              <w:noProof/>
            </w:rPr>
          </w:rPrChange>
        </w:rPr>
        <w:t>1</w:t>
      </w:r>
      <w:r w:rsidR="009B6D6C" w:rsidRPr="00316B7B">
        <w:rPr>
          <w:rFonts w:ascii="Times New Roman" w:hAnsi="Times New Roman" w:cs="Times New Roman"/>
          <w:rPrChange w:id="1088" w:author="SB" w:date="2019-01-13T08:33:00Z">
            <w:rPr>
              <w:noProof/>
            </w:rPr>
          </w:rPrChange>
        </w:rPr>
        <w:fldChar w:fldCharType="end"/>
      </w:r>
      <w:bookmarkEnd w:id="1079"/>
      <w:commentRangeEnd w:id="1081"/>
      <w:r w:rsidR="00C72CDE" w:rsidRPr="00316B7B">
        <w:rPr>
          <w:rStyle w:val="af"/>
          <w:rFonts w:ascii="Times New Roman" w:hAnsi="Times New Roman" w:cs="Times New Roman"/>
          <w:rPrChange w:id="1089" w:author="SB" w:date="2019-01-13T08:33:00Z">
            <w:rPr>
              <w:rStyle w:val="af"/>
            </w:rPr>
          </w:rPrChange>
        </w:rPr>
        <w:commentReference w:id="1081"/>
      </w:r>
      <w:r w:rsidRPr="00316B7B">
        <w:rPr>
          <w:rFonts w:ascii="Times New Roman" w:hAnsi="Times New Roman" w:cs="Times New Roman" w:hint="eastAsia"/>
          <w:rPrChange w:id="1090" w:author="SB" w:date="2019-01-13T08:33:00Z">
            <w:rPr>
              <w:rFonts w:hint="eastAsia"/>
            </w:rPr>
          </w:rPrChange>
        </w:rPr>
        <w:t>）</w:t>
      </w:r>
    </w:p>
    <w:p w14:paraId="79630F85" w14:textId="6C984559" w:rsidR="007C7A32" w:rsidRPr="00316B7B" w:rsidDel="003C0994" w:rsidRDefault="003C0994" w:rsidP="0051527A">
      <w:pPr>
        <w:tabs>
          <w:tab w:val="center" w:pos="4156"/>
          <w:tab w:val="right" w:pos="10110"/>
        </w:tabs>
        <w:rPr>
          <w:del w:id="1091" w:author="SB" w:date="2019-01-12T17:24:00Z"/>
          <w:rFonts w:ascii="Times New Roman" w:hAnsi="Times New Roman" w:cs="Times New Roman"/>
          <w:vanish/>
          <w:rPrChange w:id="1092" w:author="SB" w:date="2019-01-13T08:33:00Z">
            <w:rPr>
              <w:del w:id="1093" w:author="SB" w:date="2019-01-12T17:24:00Z"/>
              <w:vanish/>
            </w:rPr>
          </w:rPrChange>
        </w:rPr>
      </w:pPr>
      <w:ins w:id="1094" w:author="SB" w:date="2019-01-12T17:24:00Z">
        <w:r w:rsidRPr="00316B7B">
          <w:rPr>
            <w:rFonts w:ascii="Times New Roman" w:hAnsi="Times New Roman" w:cs="Times New Roman"/>
            <w:rPrChange w:id="1095" w:author="SB" w:date="2019-01-13T08:33:00Z">
              <w:rPr/>
            </w:rPrChange>
          </w:rPr>
          <w:t>w</w:t>
        </w:r>
      </w:ins>
    </w:p>
    <w:p w14:paraId="215BDB25" w14:textId="4DD2A281" w:rsidR="00310DE6" w:rsidRPr="00316B7B" w:rsidRDefault="003C0994">
      <w:pPr>
        <w:tabs>
          <w:tab w:val="center" w:pos="4156"/>
          <w:tab w:val="right" w:pos="10110"/>
        </w:tabs>
        <w:rPr>
          <w:rFonts w:ascii="Times New Roman" w:hAnsi="Times New Roman" w:cs="Times New Roman"/>
          <w:rPrChange w:id="1096" w:author="SB" w:date="2019-01-13T08:33:00Z">
            <w:rPr/>
          </w:rPrChange>
        </w:rPr>
        <w:pPrChange w:id="1097" w:author="SB" w:date="2019-01-12T17:24:00Z">
          <w:pPr/>
        </w:pPrChange>
      </w:pPr>
      <w:ins w:id="1098" w:author="SB" w:date="2019-01-12T17:24:00Z">
        <w:r w:rsidRPr="00316B7B">
          <w:rPr>
            <w:rFonts w:ascii="Times New Roman" w:hAnsi="Times New Roman" w:cs="Times New Roman"/>
            <w:rPrChange w:id="1099" w:author="SB" w:date="2019-01-13T08:33:00Z">
              <w:rPr/>
            </w:rPrChange>
          </w:rPr>
          <w:t>here</w:t>
        </w:r>
      </w:ins>
      <w:del w:id="1100" w:author="SB" w:date="2019-01-12T17:24:00Z">
        <w:r w:rsidR="00E142A7" w:rsidRPr="00316B7B" w:rsidDel="003C0994">
          <w:rPr>
            <w:rFonts w:ascii="Times New Roman" w:hAnsi="Times New Roman" w:cs="Times New Roman"/>
            <w:rPrChange w:id="1101" w:author="SB" w:date="2019-01-13T08:33:00Z">
              <w:rPr/>
            </w:rPrChange>
          </w:rPr>
          <w:delText>In the equation,</w:delText>
        </w:r>
      </w:del>
      <w:r w:rsidR="00E142A7" w:rsidRPr="00316B7B">
        <w:rPr>
          <w:rFonts w:ascii="Times New Roman" w:hAnsi="Times New Roman" w:cs="Times New Roman"/>
          <w:rPrChange w:id="1102" w:author="SB" w:date="2019-01-13T08:33:00Z">
            <w:rPr/>
          </w:rPrChange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316B7B">
        <w:rPr>
          <w:rFonts w:ascii="Times New Roman" w:hAnsi="Times New Roman" w:cs="Times New Roman"/>
          <w:rPrChange w:id="1103" w:author="SB" w:date="2019-01-13T08:33:00Z">
            <w:rPr/>
          </w:rPrChange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316B7B">
        <w:rPr>
          <w:rFonts w:ascii="Times New Roman" w:hAnsi="Times New Roman" w:cs="Times New Roman"/>
          <w:rPrChange w:id="1104" w:author="SB" w:date="2019-01-13T08:33:00Z">
            <w:rPr/>
          </w:rPrChange>
        </w:rPr>
        <w:t xml:space="preserve"> segment</w:t>
      </w:r>
      <w:r w:rsidR="0018106A" w:rsidRPr="00316B7B">
        <w:rPr>
          <w:rFonts w:ascii="Times New Roman" w:hAnsi="Times New Roman" w:cs="Times New Roman"/>
          <w:rPrChange w:id="1105" w:author="SB" w:date="2019-01-13T08:33:00Z">
            <w:rPr/>
          </w:rPrChange>
        </w:rPr>
        <w:t xml:space="preserve">. </w:t>
      </w:r>
      <w:del w:id="1106" w:author="Owner" w:date="2019-01-14T08:10:00Z">
        <w:r w:rsidR="00E142A7" w:rsidRPr="00316B7B" w:rsidDel="004D7AA7">
          <w:rPr>
            <w:rFonts w:ascii="Times New Roman" w:hAnsi="Times New Roman" w:cs="Times New Roman"/>
            <w:rPrChange w:id="1107" w:author="SB" w:date="2019-01-13T08:33:00Z">
              <w:rPr/>
            </w:rPrChange>
          </w:rPr>
          <w:delText xml:space="preserve"> </w:delText>
        </w:r>
      </w:del>
      <w:r w:rsidR="0018106A" w:rsidRPr="00316B7B">
        <w:rPr>
          <w:rFonts w:ascii="Times New Roman" w:hAnsi="Times New Roman" w:cs="Times New Roman"/>
          <w:rPrChange w:id="1108" w:author="SB" w:date="2019-01-13T08:33:00Z">
            <w:rPr/>
          </w:rPrChange>
        </w:rPr>
        <w:t>The</w:t>
      </w:r>
      <w:del w:id="1109" w:author="SB" w:date="2019-01-12T17:42:00Z">
        <w:r w:rsidR="0018106A" w:rsidRPr="00316B7B" w:rsidDel="0065313A">
          <w:rPr>
            <w:rFonts w:ascii="Times New Roman" w:hAnsi="Times New Roman" w:cs="Times New Roman"/>
            <w:rPrChange w:id="1110" w:author="SB" w:date="2019-01-13T08:33:00Z">
              <w:rPr/>
            </w:rPrChange>
          </w:rPr>
          <w:delText>n</w:delText>
        </w:r>
      </w:del>
      <w:del w:id="1111" w:author="SB" w:date="2019-01-12T17:43:00Z">
        <w:r w:rsidR="00E142A7" w:rsidRPr="00316B7B" w:rsidDel="0065313A">
          <w:rPr>
            <w:rFonts w:ascii="Times New Roman" w:hAnsi="Times New Roman" w:cs="Times New Roman"/>
            <w:rPrChange w:id="1112" w:author="SB" w:date="2019-01-13T08:33:00Z">
              <w:rPr/>
            </w:rPrChange>
          </w:rPr>
          <w:delText xml:space="preserve"> the </w:delText>
        </w:r>
      </w:del>
      <w:ins w:id="1113" w:author="SB" w:date="2019-01-12T17:43:00Z">
        <w:r w:rsidR="0065313A" w:rsidRPr="00316B7B">
          <w:rPr>
            <w:rFonts w:ascii="Times New Roman" w:hAnsi="Times New Roman" w:cs="Times New Roman"/>
            <w:rPrChange w:id="1114" w:author="SB" w:date="2019-01-13T08:33:00Z">
              <w:rPr/>
            </w:rPrChange>
          </w:rPr>
          <w:t xml:space="preserve"> </w:t>
        </w:r>
      </w:ins>
      <w:r w:rsidR="00E142A7" w:rsidRPr="00316B7B">
        <w:rPr>
          <w:rFonts w:ascii="Times New Roman" w:hAnsi="Times New Roman" w:cs="Times New Roman"/>
          <w:rPrChange w:id="1115" w:author="SB" w:date="2019-01-13T08:33:00Z">
            <w:rPr/>
          </w:rPrChange>
        </w:rPr>
        <w:t xml:space="preserve">number of breaths with </w:t>
      </w:r>
      <w:del w:id="1116" w:author="SB" w:date="2019-01-12T17:43:00Z">
        <w:r w:rsidR="00E142A7" w:rsidRPr="00316B7B" w:rsidDel="0065313A">
          <w:rPr>
            <w:rFonts w:ascii="Times New Roman" w:hAnsi="Times New Roman" w:cs="Times New Roman"/>
            <w:rPrChange w:id="1117" w:author="SB" w:date="2019-01-13T08:33:00Z">
              <w:rPr/>
            </w:rPrChange>
          </w:rPr>
          <w:delText xml:space="preserve">a </w:delText>
        </w:r>
      </w:del>
      <w:r w:rsidR="00E142A7" w:rsidRPr="00316B7B">
        <w:rPr>
          <w:rFonts w:ascii="Times New Roman" w:hAnsi="Times New Roman" w:cs="Times New Roman"/>
          <w:rPrChange w:id="1118" w:author="SB" w:date="2019-01-13T08:33:00Z">
            <w:rPr/>
          </w:rPrChange>
        </w:rPr>
        <w:t>tidal volume reduction</w:t>
      </w:r>
      <w:ins w:id="1119" w:author="SB" w:date="2019-01-12T17:43:00Z">
        <w:r w:rsidR="0065313A" w:rsidRPr="00316B7B">
          <w:rPr>
            <w:rFonts w:ascii="Times New Roman" w:hAnsi="Times New Roman" w:cs="Times New Roman"/>
            <w:rPrChange w:id="1120" w:author="SB" w:date="2019-01-13T08:33:00Z">
              <w:rPr/>
            </w:rPrChange>
          </w:rPr>
          <w:t>s</w:t>
        </w:r>
      </w:ins>
      <w:r w:rsidR="00E142A7" w:rsidRPr="00316B7B">
        <w:rPr>
          <w:rFonts w:ascii="Times New Roman" w:hAnsi="Times New Roman" w:cs="Times New Roman"/>
          <w:rPrChange w:id="1121" w:author="SB" w:date="2019-01-13T08:33:00Z">
            <w:rPr/>
          </w:rPrChange>
        </w:rPr>
        <w:t xml:space="preserve"> </w:t>
      </w:r>
      <w:ins w:id="1122" w:author="SB" w:date="2019-01-12T17:42:00Z">
        <w:r w:rsidR="0065313A" w:rsidRPr="00316B7B">
          <w:rPr>
            <w:rFonts w:ascii="Times New Roman" w:hAnsi="Times New Roman" w:cs="Times New Roman"/>
            <w:rPrChange w:id="1123" w:author="SB" w:date="2019-01-13T08:33:00Z">
              <w:rPr/>
            </w:rPrChange>
          </w:rPr>
          <w:t xml:space="preserve">of </w:t>
        </w:r>
      </w:ins>
      <w:r w:rsidR="00E142A7" w:rsidRPr="00316B7B">
        <w:rPr>
          <w:rFonts w:ascii="Times New Roman" w:hAnsi="Times New Roman" w:cs="Times New Roman"/>
          <w:rPrChange w:id="1124" w:author="SB" w:date="2019-01-13T08:33:00Z">
            <w:rPr/>
          </w:rPrChange>
        </w:rPr>
        <w:t xml:space="preserve">more than 30% </w:t>
      </w:r>
      <w:r w:rsidR="0018106A" w:rsidRPr="00316B7B">
        <w:rPr>
          <w:rFonts w:ascii="Times New Roman" w:hAnsi="Times New Roman" w:cs="Times New Roman"/>
          <w:rPrChange w:id="1125" w:author="SB" w:date="2019-01-13T08:33:00Z">
            <w:rPr/>
          </w:rPrChange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316B7B">
        <w:rPr>
          <w:rFonts w:ascii="Times New Roman" w:hAnsi="Times New Roman" w:cs="Times New Roman"/>
          <w:rPrChange w:id="1126" w:author="SB" w:date="2019-01-13T08:33:00Z">
            <w:rPr/>
          </w:rPrChange>
        </w:rPr>
        <w:t xml:space="preserve">and 70% </w:t>
      </w:r>
      <w:r w:rsidR="0018106A" w:rsidRPr="00316B7B">
        <w:rPr>
          <w:rFonts w:ascii="Times New Roman" w:hAnsi="Times New Roman" w:cs="Times New Roman"/>
          <w:rPrChange w:id="1127" w:author="SB" w:date="2019-01-13T08:33:00Z">
            <w:rPr/>
          </w:rPrChange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  <m:r>
          <w:del w:id="1128" w:author="SB" w:date="2019-01-12T17:43:00Z">
            <w:rPr>
              <w:rFonts w:ascii="Cambria Math" w:hAnsi="Cambria Math" w:cs="Times New Roman" w:hint="eastAsia"/>
            </w:rPr>
            <m:t xml:space="preserve"> </m:t>
          </w:del>
        </m:r>
      </m:oMath>
      <w:ins w:id="1129" w:author="SB" w:date="2019-01-12T17:43:00Z">
        <w:r w:rsidR="0082455C" w:rsidRPr="00316B7B">
          <w:rPr>
            <w:rFonts w:ascii="Times New Roman" w:hAnsi="Times New Roman" w:cs="Times New Roman"/>
            <w:rPrChange w:id="1130" w:author="SB" w:date="2019-01-13T08:33:00Z">
              <w:rPr/>
            </w:rPrChange>
          </w:rPr>
          <w:t>,</w:t>
        </w:r>
      </w:ins>
      <w:ins w:id="1131" w:author="SB" w:date="2019-01-12T17:44:00Z">
        <w:r w:rsidR="003E0033" w:rsidRPr="00316B7B">
          <w:rPr>
            <w:rFonts w:ascii="Times New Roman" w:hAnsi="Times New Roman" w:cs="Times New Roman"/>
            <w:rPrChange w:id="1132" w:author="SB" w:date="2019-01-13T08:33:00Z">
              <w:rPr/>
            </w:rPrChange>
          </w:rPr>
          <w:t xml:space="preserve"> </w:t>
        </w:r>
      </w:ins>
      <w:r w:rsidR="00E142A7" w:rsidRPr="00316B7B">
        <w:rPr>
          <w:rFonts w:ascii="Times New Roman" w:hAnsi="Times New Roman" w:cs="Times New Roman"/>
          <w:rPrChange w:id="1133" w:author="SB" w:date="2019-01-13T08:33:00Z">
            <w:rPr/>
          </w:rPrChange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316B7B">
        <w:rPr>
          <w:rFonts w:ascii="Times New Roman" w:hAnsi="Times New Roman" w:cs="Times New Roman"/>
          <w:rPrChange w:id="1134" w:author="SB" w:date="2019-01-13T08:33:00Z">
            <w:rPr/>
          </w:rPrChange>
        </w:rPr>
        <w:t xml:space="preserve"> were calculated </w:t>
      </w:r>
      <w:ins w:id="1135" w:author="SB" w:date="2019-01-12T17:43:00Z">
        <w:r w:rsidR="0082455C" w:rsidRPr="00316B7B">
          <w:rPr>
            <w:rFonts w:ascii="Times New Roman" w:hAnsi="Times New Roman" w:cs="Times New Roman"/>
            <w:rPrChange w:id="1136" w:author="SB" w:date="2019-01-13T08:33:00Z">
              <w:rPr/>
            </w:rPrChange>
          </w:rPr>
          <w:t>using</w:t>
        </w:r>
      </w:ins>
      <w:del w:id="1137" w:author="SB" w:date="2019-01-12T17:43:00Z">
        <w:r w:rsidR="00E142A7" w:rsidRPr="00316B7B" w:rsidDel="0082455C">
          <w:rPr>
            <w:rFonts w:ascii="Times New Roman" w:hAnsi="Times New Roman" w:cs="Times New Roman"/>
            <w:rPrChange w:id="1138" w:author="SB" w:date="2019-01-13T08:33:00Z">
              <w:rPr/>
            </w:rPrChange>
          </w:rPr>
          <w:delText>following the</w:delText>
        </w:r>
      </w:del>
      <w:r w:rsidR="00E142A7" w:rsidRPr="00316B7B">
        <w:rPr>
          <w:rFonts w:ascii="Times New Roman" w:hAnsi="Times New Roman" w:cs="Times New Roman"/>
          <w:rPrChange w:id="1139" w:author="SB" w:date="2019-01-13T08:33:00Z">
            <w:rPr/>
          </w:rPrChange>
        </w:rPr>
        <w:t xml:space="preserve"> equations (2)</w:t>
      </w:r>
      <w:ins w:id="1140" w:author="SB" w:date="2019-01-12T17:44:00Z">
        <w:r w:rsidR="0082455C" w:rsidRPr="00316B7B">
          <w:rPr>
            <w:rFonts w:ascii="Times New Roman" w:hAnsi="Times New Roman" w:cs="Times New Roman" w:hint="eastAsia"/>
            <w:rPrChange w:id="1141" w:author="SB" w:date="2019-01-13T08:33:00Z">
              <w:rPr>
                <w:rFonts w:hint="eastAsia"/>
              </w:rPr>
            </w:rPrChange>
          </w:rPr>
          <w:t>–</w:t>
        </w:r>
      </w:ins>
      <w:del w:id="1142" w:author="SB" w:date="2019-01-12T17:44:00Z">
        <w:r w:rsidR="00E142A7" w:rsidRPr="00316B7B" w:rsidDel="0082455C">
          <w:rPr>
            <w:rFonts w:ascii="Times New Roman" w:hAnsi="Times New Roman" w:cs="Times New Roman"/>
            <w:rPrChange w:id="1143" w:author="SB" w:date="2019-01-13T08:33:00Z">
              <w:rPr/>
            </w:rPrChange>
          </w:rPr>
          <w:delText xml:space="preserve"> ~ </w:delText>
        </w:r>
      </w:del>
      <w:r w:rsidR="00E142A7" w:rsidRPr="00316B7B">
        <w:rPr>
          <w:rFonts w:ascii="Times New Roman" w:hAnsi="Times New Roman" w:cs="Times New Roman"/>
          <w:rPrChange w:id="1144" w:author="SB" w:date="2019-01-13T08:33:00Z">
            <w:rPr/>
          </w:rPrChange>
        </w:rPr>
        <w:t xml:space="preserve">(4). </w:t>
      </w:r>
    </w:p>
    <w:p w14:paraId="310AFC19" w14:textId="27DCF9E7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14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146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316B7B">
        <w:rPr>
          <w:rFonts w:ascii="Times New Roman" w:hAnsi="Times New Roman" w:cs="Times New Roman"/>
          <w:rPrChange w:id="1147" w:author="SB" w:date="2019-01-13T08:33:00Z">
            <w:rPr/>
          </w:rPrChange>
        </w:rPr>
        <w:tab/>
      </w:r>
      <w:bookmarkStart w:id="1148" w:name="_Ref532999053"/>
      <w:r w:rsidRPr="00316B7B">
        <w:rPr>
          <w:rFonts w:ascii="Times New Roman" w:hAnsi="Times New Roman" w:cs="Times New Roman" w:hint="eastAsia"/>
          <w:rPrChange w:id="1149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150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151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152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153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154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155" w:author="SB" w:date="2019-01-13T08:33:00Z">
            <w:rPr>
              <w:noProof/>
            </w:rPr>
          </w:rPrChange>
        </w:rPr>
        <w:t>2</w:t>
      </w:r>
      <w:r w:rsidR="009B6D6C" w:rsidRPr="00316B7B">
        <w:rPr>
          <w:rFonts w:ascii="Times New Roman" w:hAnsi="Times New Roman" w:cs="Times New Roman"/>
          <w:rPrChange w:id="1156" w:author="SB" w:date="2019-01-13T08:33:00Z">
            <w:rPr>
              <w:noProof/>
            </w:rPr>
          </w:rPrChange>
        </w:rPr>
        <w:fldChar w:fldCharType="end"/>
      </w:r>
      <w:bookmarkEnd w:id="1148"/>
      <w:r w:rsidRPr="00316B7B">
        <w:rPr>
          <w:rFonts w:ascii="Times New Roman" w:hAnsi="Times New Roman" w:cs="Times New Roman" w:hint="eastAsia"/>
          <w:rPrChange w:id="1157" w:author="SB" w:date="2019-01-13T08:33:00Z">
            <w:rPr>
              <w:rFonts w:hint="eastAsia"/>
            </w:rPr>
          </w:rPrChange>
        </w:rPr>
        <w:t>）</w:t>
      </w:r>
    </w:p>
    <w:p w14:paraId="685756E0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158" w:author="SB" w:date="2019-01-13T08:33:00Z">
            <w:rPr>
              <w:vanish/>
            </w:rPr>
          </w:rPrChange>
        </w:rPr>
      </w:pPr>
    </w:p>
    <w:p w14:paraId="785BBE8D" w14:textId="166EDD0E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15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160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316B7B">
        <w:rPr>
          <w:rFonts w:ascii="Times New Roman" w:hAnsi="Times New Roman" w:cs="Times New Roman"/>
          <w:rPrChange w:id="1161" w:author="SB" w:date="2019-01-13T08:33:00Z">
            <w:rPr/>
          </w:rPrChange>
        </w:rPr>
        <w:tab/>
      </w:r>
      <w:r w:rsidRPr="00316B7B">
        <w:rPr>
          <w:rFonts w:ascii="Times New Roman" w:hAnsi="Times New Roman" w:cs="Times New Roman" w:hint="eastAsia"/>
          <w:rPrChange w:id="1162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163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164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165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166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167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168" w:author="SB" w:date="2019-01-13T08:33:00Z">
            <w:rPr>
              <w:noProof/>
            </w:rPr>
          </w:rPrChange>
        </w:rPr>
        <w:t>3</w:t>
      </w:r>
      <w:r w:rsidR="009B6D6C" w:rsidRPr="00316B7B">
        <w:rPr>
          <w:rFonts w:ascii="Times New Roman" w:hAnsi="Times New Roman" w:cs="Times New Roman"/>
          <w:rPrChange w:id="1169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1170" w:author="SB" w:date="2019-01-13T08:33:00Z">
            <w:rPr>
              <w:rFonts w:hint="eastAsia"/>
            </w:rPr>
          </w:rPrChange>
        </w:rPr>
        <w:t>）</w:t>
      </w:r>
    </w:p>
    <w:p w14:paraId="79ACCF6D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171" w:author="SB" w:date="2019-01-13T08:33:00Z">
            <w:rPr>
              <w:vanish/>
            </w:rPr>
          </w:rPrChange>
        </w:rPr>
      </w:pPr>
    </w:p>
    <w:p w14:paraId="3D6AC026" w14:textId="59A75691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172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173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316B7B">
        <w:rPr>
          <w:rFonts w:ascii="Times New Roman" w:hAnsi="Times New Roman" w:cs="Times New Roman"/>
          <w:rPrChange w:id="1174" w:author="SB" w:date="2019-01-13T08:33:00Z">
            <w:rPr/>
          </w:rPrChange>
        </w:rPr>
        <w:tab/>
      </w:r>
      <w:bookmarkStart w:id="1175" w:name="_Ref532999064"/>
      <w:r w:rsidRPr="00316B7B">
        <w:rPr>
          <w:rFonts w:ascii="Times New Roman" w:hAnsi="Times New Roman" w:cs="Times New Roman" w:hint="eastAsia"/>
          <w:rPrChange w:id="1176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177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178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179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180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181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182" w:author="SB" w:date="2019-01-13T08:33:00Z">
            <w:rPr>
              <w:noProof/>
            </w:rPr>
          </w:rPrChange>
        </w:rPr>
        <w:t>4</w:t>
      </w:r>
      <w:r w:rsidR="009B6D6C" w:rsidRPr="00316B7B">
        <w:rPr>
          <w:rFonts w:ascii="Times New Roman" w:hAnsi="Times New Roman" w:cs="Times New Roman"/>
          <w:rPrChange w:id="1183" w:author="SB" w:date="2019-01-13T08:33:00Z">
            <w:rPr>
              <w:noProof/>
            </w:rPr>
          </w:rPrChange>
        </w:rPr>
        <w:fldChar w:fldCharType="end"/>
      </w:r>
      <w:bookmarkEnd w:id="1175"/>
      <w:r w:rsidRPr="00316B7B">
        <w:rPr>
          <w:rFonts w:ascii="Times New Roman" w:hAnsi="Times New Roman" w:cs="Times New Roman" w:hint="eastAsia"/>
          <w:rPrChange w:id="1184" w:author="SB" w:date="2019-01-13T08:33:00Z">
            <w:rPr>
              <w:rFonts w:hint="eastAsia"/>
            </w:rPr>
          </w:rPrChange>
        </w:rPr>
        <w:t>）</w:t>
      </w:r>
      <w:r w:rsidRPr="00316B7B">
        <w:rPr>
          <w:rFonts w:ascii="Times New Roman" w:hAnsi="Times New Roman" w:cs="Times New Roman"/>
          <w:rPrChange w:id="1185" w:author="SB" w:date="2019-01-13T08:33:00Z">
            <w:rPr/>
          </w:rPrChange>
        </w:rPr>
        <w:t xml:space="preserve"> </w:t>
      </w:r>
    </w:p>
    <w:p w14:paraId="759E72B1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186" w:author="SB" w:date="2019-01-13T08:33:00Z">
            <w:rPr>
              <w:vanish/>
            </w:rPr>
          </w:rPrChange>
        </w:rPr>
      </w:pPr>
    </w:p>
    <w:p w14:paraId="435A5888" w14:textId="52728542" w:rsidR="00310DE6" w:rsidRPr="00316B7B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187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188" w:author="SB" w:date="2019-01-13T08:33:00Z">
            <w:rPr/>
          </w:rPrChange>
        </w:rPr>
        <w:t xml:space="preserve">Besides, </w:t>
      </w:r>
      <w:ins w:id="1189" w:author="SB" w:date="2019-01-12T17:45:00Z">
        <w:r w:rsidR="00C17C7E" w:rsidRPr="00316B7B">
          <w:rPr>
            <w:rFonts w:ascii="Times New Roman" w:hAnsi="Times New Roman" w:cs="Times New Roman"/>
            <w:rPrChange w:id="1190" w:author="SB" w:date="2019-01-13T08:33:00Z">
              <w:rPr/>
            </w:rPrChange>
          </w:rPr>
          <w:t>owing</w:t>
        </w:r>
      </w:ins>
      <w:del w:id="1191" w:author="SB" w:date="2019-01-12T17:45:00Z">
        <w:r w:rsidRPr="00316B7B" w:rsidDel="00C17C7E">
          <w:rPr>
            <w:rFonts w:ascii="Times New Roman" w:hAnsi="Times New Roman" w:cs="Times New Roman"/>
            <w:rPrChange w:id="1192" w:author="SB" w:date="2019-01-13T08:33:00Z">
              <w:rPr/>
            </w:rPrChange>
          </w:rPr>
          <w:delText>due</w:delText>
        </w:r>
      </w:del>
      <w:r w:rsidRPr="00316B7B">
        <w:rPr>
          <w:rFonts w:ascii="Times New Roman" w:hAnsi="Times New Roman" w:cs="Times New Roman"/>
          <w:rPrChange w:id="1193" w:author="SB" w:date="2019-01-13T08:33:00Z">
            <w:rPr/>
          </w:rPrChange>
        </w:rPr>
        <w:t xml:space="preserve"> to the cessation </w:t>
      </w:r>
      <w:r w:rsidR="0018106A" w:rsidRPr="00316B7B">
        <w:rPr>
          <w:rFonts w:ascii="Times New Roman" w:hAnsi="Times New Roman" w:cs="Times New Roman"/>
          <w:rPrChange w:id="1194" w:author="SB" w:date="2019-01-13T08:33:00Z">
            <w:rPr/>
          </w:rPrChange>
        </w:rPr>
        <w:t>of breathing</w:t>
      </w:r>
      <w:r w:rsidRPr="00316B7B">
        <w:rPr>
          <w:rFonts w:ascii="Times New Roman" w:hAnsi="Times New Roman" w:cs="Times New Roman"/>
          <w:rPrChange w:id="1195" w:author="SB" w:date="2019-01-13T08:33:00Z">
            <w:rPr/>
          </w:rPrChange>
        </w:rPr>
        <w:t xml:space="preserve">, there will be fluctuations in the breathing rate </w:t>
      </w:r>
      <w:r w:rsidR="006D6E50" w:rsidRPr="00316B7B">
        <w:rPr>
          <w:rFonts w:ascii="Times New Roman" w:hAnsi="Times New Roman" w:cs="Times New Roman"/>
          <w:rPrChange w:id="1196" w:author="SB" w:date="2019-01-13T08:33:00Z">
            <w:rPr/>
          </w:rPrChange>
        </w:rPr>
        <w:t xml:space="preserve">during </w:t>
      </w:r>
      <w:r w:rsidR="003C5026" w:rsidRPr="00316B7B">
        <w:rPr>
          <w:rFonts w:ascii="Times New Roman" w:hAnsi="Times New Roman" w:cs="Times New Roman"/>
          <w:rPrChange w:id="1197" w:author="SB" w:date="2019-01-13T08:33:00Z">
            <w:rPr/>
          </w:rPrChange>
        </w:rPr>
        <w:t>AH events</w:t>
      </w:r>
      <w:r w:rsidR="006D6E50" w:rsidRPr="00316B7B">
        <w:rPr>
          <w:rFonts w:ascii="Times New Roman" w:hAnsi="Times New Roman" w:cs="Times New Roman"/>
          <w:rPrChange w:id="1198" w:author="SB" w:date="2019-01-13T08:33:00Z">
            <w:rPr/>
          </w:rPrChange>
        </w:rPr>
        <w:t xml:space="preserve">. </w:t>
      </w:r>
      <w:ins w:id="1199" w:author="SB" w:date="2019-01-12T17:45:00Z">
        <w:r w:rsidR="00C17C7E" w:rsidRPr="00316B7B">
          <w:rPr>
            <w:rFonts w:ascii="Times New Roman" w:hAnsi="Times New Roman" w:cs="Times New Roman"/>
            <w:rPrChange w:id="1200" w:author="SB" w:date="2019-01-13T08:33:00Z">
              <w:rPr/>
            </w:rPrChange>
          </w:rPr>
          <w:t>O</w:t>
        </w:r>
      </w:ins>
      <w:del w:id="1201" w:author="SB" w:date="2019-01-12T17:45:00Z">
        <w:r w:rsidR="006D6E50" w:rsidRPr="00316B7B" w:rsidDel="00C17C7E">
          <w:rPr>
            <w:rFonts w:ascii="Times New Roman" w:hAnsi="Times New Roman" w:cs="Times New Roman"/>
            <w:rPrChange w:id="1202" w:author="SB" w:date="2019-01-13T08:33:00Z">
              <w:rPr/>
            </w:rPrChange>
          </w:rPr>
          <w:delText>While o</w:delText>
        </w:r>
      </w:del>
      <w:r w:rsidR="006D6E50" w:rsidRPr="00316B7B">
        <w:rPr>
          <w:rFonts w:ascii="Times New Roman" w:hAnsi="Times New Roman" w:cs="Times New Roman"/>
          <w:rPrChange w:id="1203" w:author="SB" w:date="2019-01-13T08:33:00Z">
            <w:rPr/>
          </w:rPrChange>
        </w:rPr>
        <w:t xml:space="preserve">ne </w:t>
      </w:r>
      <w:r w:rsidR="00D41AE0" w:rsidRPr="00316B7B">
        <w:rPr>
          <w:rFonts w:ascii="Times New Roman" w:hAnsi="Times New Roman" w:cs="Times New Roman"/>
          <w:rPrChange w:id="1204" w:author="SB" w:date="2019-01-13T08:33:00Z">
            <w:rPr/>
          </w:rPrChange>
        </w:rPr>
        <w:t xml:space="preserve">normal </w:t>
      </w:r>
      <w:r w:rsidR="006D6E50" w:rsidRPr="00316B7B">
        <w:rPr>
          <w:rFonts w:ascii="Times New Roman" w:hAnsi="Times New Roman" w:cs="Times New Roman"/>
          <w:rPrChange w:id="1205" w:author="SB" w:date="2019-01-13T08:33:00Z">
            <w:rPr/>
          </w:rPrChange>
        </w:rPr>
        <w:t>breath last</w:t>
      </w:r>
      <w:r w:rsidR="00D41AE0" w:rsidRPr="00316B7B">
        <w:rPr>
          <w:rFonts w:ascii="Times New Roman" w:hAnsi="Times New Roman" w:cs="Times New Roman"/>
          <w:rPrChange w:id="1206" w:author="SB" w:date="2019-01-13T08:33:00Z">
            <w:rPr/>
          </w:rPrChange>
        </w:rPr>
        <w:t>s</w:t>
      </w:r>
      <w:r w:rsidR="006D6E50" w:rsidRPr="00316B7B">
        <w:rPr>
          <w:rFonts w:ascii="Times New Roman" w:hAnsi="Times New Roman" w:cs="Times New Roman"/>
          <w:rPrChange w:id="1207" w:author="SB" w:date="2019-01-13T08:33:00Z">
            <w:rPr/>
          </w:rPrChange>
        </w:rPr>
        <w:t xml:space="preserve"> for </w:t>
      </w:r>
      <w:ins w:id="1208" w:author="SB" w:date="2019-01-13T08:18:00Z">
        <w:r w:rsidR="00FB24C3" w:rsidRPr="00316B7B">
          <w:rPr>
            <w:rFonts w:ascii="Times New Roman" w:hAnsi="Times New Roman" w:cs="Times New Roman"/>
          </w:rPr>
          <w:t>3–5 s</w:t>
        </w:r>
      </w:ins>
      <w:del w:id="1209" w:author="SB" w:date="2019-01-13T08:18:00Z">
        <w:r w:rsidR="006D6E50" w:rsidRPr="00316B7B" w:rsidDel="00FB24C3">
          <w:rPr>
            <w:rFonts w:ascii="Times New Roman" w:hAnsi="Times New Roman" w:cs="Times New Roman"/>
            <w:rPrChange w:id="1210" w:author="SB" w:date="2019-01-13T08:33:00Z">
              <w:rPr/>
            </w:rPrChange>
          </w:rPr>
          <w:delText>three to five seconds</w:delText>
        </w:r>
        <w:r w:rsidR="007D3DF7" w:rsidRPr="00316B7B" w:rsidDel="00FB24C3">
          <w:rPr>
            <w:rFonts w:ascii="Times New Roman" w:hAnsi="Times New Roman" w:cs="Times New Roman"/>
            <w:rPrChange w:id="1211" w:author="SB" w:date="2019-01-13T08:33:00Z">
              <w:rPr/>
            </w:rPrChange>
          </w:rPr>
          <w:delText xml:space="preserve"> and its </w:delText>
        </w:r>
      </w:del>
      <w:ins w:id="1212" w:author="SB" w:date="2019-01-13T08:18:00Z">
        <w:r w:rsidR="00FB24C3" w:rsidRPr="00316B7B">
          <w:rPr>
            <w:rFonts w:ascii="Times New Roman" w:hAnsi="Times New Roman" w:cs="Times New Roman"/>
          </w:rPr>
          <w:t xml:space="preserve">, </w:t>
        </w:r>
      </w:ins>
      <w:r w:rsidR="007D3DF7" w:rsidRPr="00316B7B">
        <w:rPr>
          <w:rFonts w:ascii="Times New Roman" w:hAnsi="Times New Roman" w:cs="Times New Roman"/>
          <w:rPrChange w:id="1213" w:author="SB" w:date="2019-01-13T08:33:00Z">
            <w:rPr/>
          </w:rPrChange>
        </w:rPr>
        <w:t>energy will be concentrated with a peak in the corresponding frequency</w:t>
      </w:r>
      <w:r w:rsidR="006D6E50" w:rsidRPr="00316B7B">
        <w:rPr>
          <w:rFonts w:ascii="Times New Roman" w:hAnsi="Times New Roman" w:cs="Times New Roman"/>
          <w:rPrChange w:id="1214" w:author="SB" w:date="2019-01-13T08:33:00Z">
            <w:rPr/>
          </w:rPrChange>
        </w:rPr>
        <w:t xml:space="preserve">. As a result, we took the kurtosi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commentRangeStart w:id="1215"/>
      <w:r w:rsidR="006D6E50" w:rsidRPr="00316B7B">
        <w:rPr>
          <w:rFonts w:ascii="Times New Roman" w:hAnsi="Times New Roman" w:cs="Times New Roman"/>
          <w:rPrChange w:id="1216" w:author="SB" w:date="2019-01-13T08:33:00Z">
            <w:rPr/>
          </w:rPrChange>
        </w:rPr>
        <w:t>in 0.2</w:t>
      </w:r>
      <w:ins w:id="1217" w:author="SB" w:date="2019-01-12T17:45:00Z">
        <w:r w:rsidR="00C17C7E" w:rsidRPr="00316B7B">
          <w:rPr>
            <w:rFonts w:ascii="Times New Roman" w:hAnsi="Times New Roman" w:cs="Times New Roman" w:hint="eastAsia"/>
            <w:rPrChange w:id="1218" w:author="SB" w:date="2019-01-13T08:33:00Z">
              <w:rPr>
                <w:rFonts w:hint="eastAsia"/>
              </w:rPr>
            </w:rPrChange>
          </w:rPr>
          <w:t>–</w:t>
        </w:r>
      </w:ins>
      <w:del w:id="1219" w:author="SB" w:date="2019-01-12T17:45:00Z">
        <w:r w:rsidR="006D6E50" w:rsidRPr="00316B7B" w:rsidDel="00C17C7E">
          <w:rPr>
            <w:rFonts w:ascii="Times New Roman" w:hAnsi="Times New Roman" w:cs="Times New Roman"/>
            <w:rPrChange w:id="1220" w:author="SB" w:date="2019-01-13T08:33:00Z">
              <w:rPr/>
            </w:rPrChange>
          </w:rPr>
          <w:delText>-</w:delText>
        </w:r>
      </w:del>
      <w:r w:rsidR="006D6E50" w:rsidRPr="00316B7B">
        <w:rPr>
          <w:rFonts w:ascii="Times New Roman" w:hAnsi="Times New Roman" w:cs="Times New Roman"/>
          <w:rPrChange w:id="1221" w:author="SB" w:date="2019-01-13T08:33:00Z">
            <w:rPr/>
          </w:rPrChange>
        </w:rPr>
        <w:t>0.4 Hz of NF</w:t>
      </w:r>
      <w:r w:rsidR="006D6E50" w:rsidRPr="00316B7B">
        <w:rPr>
          <w:rFonts w:ascii="Times New Roman" w:hAnsi="Times New Roman" w:cs="Times New Roman" w:hint="eastAsia"/>
          <w:rPrChange w:id="1222" w:author="SB" w:date="2019-01-13T08:33:00Z">
            <w:rPr>
              <w:rFonts w:hint="eastAsia"/>
            </w:rPr>
          </w:rPrChange>
        </w:rPr>
        <w:t>’</w:t>
      </w:r>
      <w:r w:rsidR="006D6E50" w:rsidRPr="00316B7B">
        <w:rPr>
          <w:rFonts w:ascii="Times New Roman" w:hAnsi="Times New Roman" w:cs="Times New Roman"/>
          <w:rPrChange w:id="1223" w:author="SB" w:date="2019-01-13T08:33:00Z">
            <w:rPr/>
          </w:rPrChange>
        </w:rPr>
        <w:t xml:space="preserve">s FFT </w:t>
      </w:r>
      <w:commentRangeEnd w:id="1215"/>
      <w:r w:rsidR="00A96B45" w:rsidRPr="00316B7B">
        <w:rPr>
          <w:rStyle w:val="af"/>
          <w:rFonts w:ascii="Times New Roman" w:hAnsi="Times New Roman" w:cs="Times New Roman"/>
          <w:rPrChange w:id="1224" w:author="SB" w:date="2019-01-13T08:33:00Z">
            <w:rPr>
              <w:rStyle w:val="af"/>
            </w:rPr>
          </w:rPrChange>
        </w:rPr>
        <w:commentReference w:id="1215"/>
      </w:r>
      <w:r w:rsidR="006D6E50" w:rsidRPr="00316B7B">
        <w:rPr>
          <w:rFonts w:ascii="Times New Roman" w:hAnsi="Times New Roman" w:cs="Times New Roman"/>
          <w:rPrChange w:id="1225" w:author="SB" w:date="2019-01-13T08:33:00Z">
            <w:rPr/>
          </w:rPrChange>
        </w:rPr>
        <w:t xml:space="preserve">as another feature. </w:t>
      </w:r>
    </w:p>
    <w:p w14:paraId="72595315" w14:textId="48CCA65A" w:rsidR="00310DE6" w:rsidRPr="00316B7B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226" w:author="SB" w:date="2019-01-13T08:33:00Z">
            <w:rPr/>
          </w:rPrChange>
        </w:rPr>
      </w:pPr>
    </w:p>
    <w:p w14:paraId="67D53753" w14:textId="1905ADAE" w:rsidR="00310DE6" w:rsidRPr="00316B7B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1227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228" w:author="SB" w:date="2019-01-13T08:33:00Z">
            <w:rPr>
              <w:b/>
            </w:rPr>
          </w:rPrChange>
        </w:rPr>
        <w:t>SpO</w:t>
      </w:r>
      <w:r w:rsidRPr="00316B7B">
        <w:rPr>
          <w:rFonts w:ascii="Times New Roman" w:hAnsi="Times New Roman" w:cs="Times New Roman"/>
          <w:b/>
          <w:vertAlign w:val="subscript"/>
          <w:rPrChange w:id="1229" w:author="SB" w:date="2019-01-13T08:33:00Z">
            <w:rPr>
              <w:b/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b/>
          <w:rPrChange w:id="1230" w:author="SB" w:date="2019-01-13T08:33:00Z">
            <w:rPr>
              <w:b/>
              <w:vertAlign w:val="subscript"/>
            </w:rPr>
          </w:rPrChange>
        </w:rPr>
        <w:t xml:space="preserve"> </w:t>
      </w:r>
      <w:ins w:id="1231" w:author="SB" w:date="2019-01-12T17:50:00Z">
        <w:r w:rsidR="00E25F45" w:rsidRPr="00316B7B">
          <w:rPr>
            <w:rFonts w:ascii="Times New Roman" w:hAnsi="Times New Roman" w:cs="Times New Roman"/>
            <w:b/>
            <w:rPrChange w:id="1232" w:author="SB" w:date="2019-01-13T08:33:00Z">
              <w:rPr>
                <w:b/>
              </w:rPr>
            </w:rPrChange>
          </w:rPr>
          <w:t>f</w:t>
        </w:r>
      </w:ins>
      <w:del w:id="1233" w:author="SB" w:date="2019-01-12T17:50:00Z">
        <w:r w:rsidRPr="00316B7B" w:rsidDel="00E25F45">
          <w:rPr>
            <w:rFonts w:ascii="Times New Roman" w:hAnsi="Times New Roman" w:cs="Times New Roman"/>
            <w:b/>
            <w:rPrChange w:id="1234" w:author="SB" w:date="2019-01-13T08:33:00Z">
              <w:rPr>
                <w:b/>
              </w:rPr>
            </w:rPrChange>
          </w:rPr>
          <w:delText>F</w:delText>
        </w:r>
      </w:del>
      <w:r w:rsidRPr="00316B7B">
        <w:rPr>
          <w:rFonts w:ascii="Times New Roman" w:hAnsi="Times New Roman" w:cs="Times New Roman"/>
          <w:b/>
          <w:rPrChange w:id="1235" w:author="SB" w:date="2019-01-13T08:33:00Z">
            <w:rPr>
              <w:b/>
            </w:rPr>
          </w:rPrChange>
        </w:rPr>
        <w:t>eature set</w:t>
      </w:r>
    </w:p>
    <w:p w14:paraId="79B85E2A" w14:textId="785E4F12" w:rsidR="00310DE6" w:rsidRPr="00316B7B" w:rsidRDefault="006A6189" w:rsidP="00980E69">
      <w:pPr>
        <w:rPr>
          <w:rFonts w:ascii="Times New Roman" w:hAnsi="Times New Roman" w:cs="Times New Roman"/>
          <w:rPrChange w:id="1236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237" w:author="SB" w:date="2019-01-13T08:33:00Z">
            <w:rPr/>
          </w:rPrChange>
        </w:rPr>
        <w:t>There are always fluctuations in SpO</w:t>
      </w:r>
      <w:r w:rsidRPr="00316B7B">
        <w:rPr>
          <w:rFonts w:ascii="Times New Roman" w:hAnsi="Times New Roman" w:cs="Times New Roman"/>
          <w:vertAlign w:val="subscript"/>
          <w:rPrChange w:id="1238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1239" w:author="SB" w:date="2019-01-13T08:33:00Z">
            <w:rPr>
              <w:vertAlign w:val="subscript"/>
            </w:rPr>
          </w:rPrChange>
        </w:rPr>
        <w:t xml:space="preserve"> during </w:t>
      </w:r>
      <w:r w:rsidR="003C5026" w:rsidRPr="00316B7B">
        <w:rPr>
          <w:rFonts w:ascii="Times New Roman" w:hAnsi="Times New Roman" w:cs="Times New Roman"/>
          <w:rPrChange w:id="1240" w:author="SB" w:date="2019-01-13T08:33:00Z">
            <w:rPr/>
          </w:rPrChange>
        </w:rPr>
        <w:t>AH events</w:t>
      </w:r>
      <w:ins w:id="1241" w:author="SB" w:date="2019-01-12T17:46:00Z">
        <w:r w:rsidR="009B2346" w:rsidRPr="00316B7B">
          <w:rPr>
            <w:rFonts w:ascii="Times New Roman" w:hAnsi="Times New Roman" w:cs="Times New Roman"/>
            <w:rPrChange w:id="1242" w:author="SB" w:date="2019-01-13T08:33:00Z">
              <w:rPr/>
            </w:rPrChange>
          </w:rPr>
          <w:t>;</w:t>
        </w:r>
      </w:ins>
      <w:del w:id="1243" w:author="SB" w:date="2019-01-12T17:46:00Z">
        <w:r w:rsidRPr="00316B7B" w:rsidDel="009B2346">
          <w:rPr>
            <w:rFonts w:ascii="Times New Roman" w:hAnsi="Times New Roman" w:cs="Times New Roman"/>
            <w:rPrChange w:id="1244" w:author="SB" w:date="2019-01-13T08:33:00Z">
              <w:rPr/>
            </w:rPrChange>
          </w:rPr>
          <w:delText>,</w:delText>
        </w:r>
      </w:del>
      <w:r w:rsidRPr="00316B7B">
        <w:rPr>
          <w:rFonts w:ascii="Times New Roman" w:hAnsi="Times New Roman" w:cs="Times New Roman"/>
          <w:rPrChange w:id="1245" w:author="SB" w:date="2019-01-13T08:33:00Z">
            <w:rPr/>
          </w:rPrChange>
        </w:rPr>
        <w:t xml:space="preserve"> hence</w:t>
      </w:r>
      <w:ins w:id="1246" w:author="SB" w:date="2019-01-12T17:46:00Z">
        <w:r w:rsidR="009B2346" w:rsidRPr="00316B7B">
          <w:rPr>
            <w:rFonts w:ascii="Times New Roman" w:hAnsi="Times New Roman" w:cs="Times New Roman"/>
            <w:rPrChange w:id="1247" w:author="SB" w:date="2019-01-13T08:33:00Z">
              <w:rPr/>
            </w:rPrChange>
          </w:rPr>
          <w:t>,</w:t>
        </w:r>
      </w:ins>
      <w:r w:rsidRPr="00316B7B">
        <w:rPr>
          <w:rFonts w:ascii="Times New Roman" w:hAnsi="Times New Roman" w:cs="Times New Roman"/>
          <w:rPrChange w:id="1248" w:author="SB" w:date="2019-01-13T08:33:00Z">
            <w:rPr/>
          </w:rPrChange>
        </w:rPr>
        <w:t xml:space="preserve"> we first</w:t>
      </w:r>
      <w:del w:id="1249" w:author="SB" w:date="2019-01-12T17:46:00Z">
        <w:r w:rsidRPr="00316B7B" w:rsidDel="009B2346">
          <w:rPr>
            <w:rFonts w:ascii="Times New Roman" w:hAnsi="Times New Roman" w:cs="Times New Roman"/>
            <w:rPrChange w:id="1250" w:author="SB" w:date="2019-01-13T08:33:00Z">
              <w:rPr/>
            </w:rPrChange>
          </w:rPr>
          <w:delText>ly</w:delText>
        </w:r>
      </w:del>
      <w:r w:rsidRPr="00316B7B">
        <w:rPr>
          <w:rFonts w:ascii="Times New Roman" w:hAnsi="Times New Roman" w:cs="Times New Roman"/>
          <w:rPrChange w:id="1251" w:author="SB" w:date="2019-01-13T08:33:00Z">
            <w:rPr/>
          </w:rPrChange>
        </w:rPr>
        <w:t xml:space="preserve"> calculated the standard deviation and range</w:t>
      </w:r>
      <w:r w:rsidR="00D41AE0" w:rsidRPr="00316B7B">
        <w:rPr>
          <w:rFonts w:ascii="Times New Roman" w:hAnsi="Times New Roman" w:cs="Times New Roman"/>
          <w:rPrChange w:id="1252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253" w:author="SB" w:date="2019-01-13T08:33:00Z">
            <w:rPr/>
          </w:rPrChange>
        </w:rPr>
        <w:t>coefficients of SpO</w:t>
      </w:r>
      <w:r w:rsidRPr="00316B7B">
        <w:rPr>
          <w:rFonts w:ascii="Times New Roman" w:hAnsi="Times New Roman" w:cs="Times New Roman"/>
          <w:vertAlign w:val="subscript"/>
          <w:rPrChange w:id="1254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1255" w:author="SB" w:date="2019-01-13T08:33:00Z">
            <w:rPr>
              <w:vertAlign w:val="subscript"/>
            </w:rPr>
          </w:rPrChange>
        </w:rPr>
        <w:t xml:space="preserve"> in each segment. </w:t>
      </w:r>
      <w:ins w:id="1256" w:author="SB" w:date="2019-01-12T17:46:00Z">
        <w:r w:rsidR="009B2346" w:rsidRPr="00316B7B">
          <w:rPr>
            <w:rFonts w:ascii="Times New Roman" w:hAnsi="Times New Roman" w:cs="Times New Roman"/>
            <w:rPrChange w:id="1257" w:author="SB" w:date="2019-01-13T08:33:00Z">
              <w:rPr/>
            </w:rPrChange>
          </w:rPr>
          <w:t>T</w:t>
        </w:r>
      </w:ins>
      <w:del w:id="1258" w:author="SB" w:date="2019-01-12T17:46:00Z">
        <w:r w:rsidRPr="00316B7B" w:rsidDel="009B2346">
          <w:rPr>
            <w:rFonts w:ascii="Times New Roman" w:hAnsi="Times New Roman" w:cs="Times New Roman"/>
            <w:rPrChange w:id="1259" w:author="SB" w:date="2019-01-13T08:33:00Z">
              <w:rPr/>
            </w:rPrChange>
          </w:rPr>
          <w:delText>Meanwhile t</w:delText>
        </w:r>
      </w:del>
      <w:r w:rsidRPr="00316B7B">
        <w:rPr>
          <w:rFonts w:ascii="Times New Roman" w:hAnsi="Times New Roman" w:cs="Times New Roman"/>
          <w:rPrChange w:id="1260" w:author="SB" w:date="2019-01-13T08:33:00Z">
            <w:rPr/>
          </w:rPrChange>
        </w:rPr>
        <w:t xml:space="preserve">he </w:t>
      </w:r>
      <w:proofErr w:type="gramStart"/>
      <w:r w:rsidRPr="00316B7B">
        <w:rPr>
          <w:rFonts w:ascii="Times New Roman" w:hAnsi="Times New Roman" w:cs="Times New Roman"/>
          <w:rPrChange w:id="1261" w:author="SB" w:date="2019-01-13T08:33:00Z">
            <w:rPr/>
          </w:rPrChange>
        </w:rPr>
        <w:t>slope</w:t>
      </w:r>
      <w:proofErr w:type="gramEnd"/>
      <w:r w:rsidRPr="00316B7B">
        <w:rPr>
          <w:rFonts w:ascii="Times New Roman" w:hAnsi="Times New Roman" w:cs="Times New Roman"/>
          <w:rPrChange w:id="1262" w:author="SB" w:date="2019-01-13T08:33:00Z">
            <w:rPr/>
          </w:rPrChange>
        </w:rPr>
        <w:t xml:space="preserve"> of SpO</w:t>
      </w:r>
      <w:r w:rsidRPr="00316B7B">
        <w:rPr>
          <w:rFonts w:ascii="Times New Roman" w:hAnsi="Times New Roman" w:cs="Times New Roman"/>
          <w:vertAlign w:val="subscript"/>
          <w:rPrChange w:id="1263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1264" w:author="SB" w:date="2019-01-13T08:33:00Z">
            <w:rPr>
              <w:vertAlign w:val="subscript"/>
            </w:rPr>
          </w:rPrChange>
        </w:rPr>
        <w:t xml:space="preserve"> in each segment </w:t>
      </w:r>
      <w:r w:rsidR="00B20F02" w:rsidRPr="00316B7B">
        <w:rPr>
          <w:rFonts w:ascii="Times New Roman" w:hAnsi="Times New Roman" w:cs="Times New Roman"/>
          <w:rPrChange w:id="1265" w:author="SB" w:date="2019-01-13T08:33:00Z">
            <w:rPr/>
          </w:rPrChange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316B7B">
        <w:rPr>
          <w:rFonts w:ascii="Times New Roman" w:hAnsi="Times New Roman" w:cs="Times New Roman"/>
          <w:rPrChange w:id="1266" w:author="SB" w:date="2019-01-13T08:33:00Z">
            <w:rPr/>
          </w:rPrChange>
        </w:rPr>
        <w:t xml:space="preserve">was also calculated. </w:t>
      </w:r>
      <w:ins w:id="1267" w:author="SB" w:date="2019-01-12T17:46:00Z">
        <w:r w:rsidR="009B2346" w:rsidRPr="00316B7B">
          <w:rPr>
            <w:rFonts w:ascii="Times New Roman" w:hAnsi="Times New Roman" w:cs="Times New Roman"/>
            <w:rPrChange w:id="1268" w:author="SB" w:date="2019-01-13T08:33:00Z">
              <w:rPr/>
            </w:rPrChange>
          </w:rPr>
          <w:t>T</w:t>
        </w:r>
      </w:ins>
      <w:del w:id="1269" w:author="SB" w:date="2019-01-12T17:47:00Z">
        <w:r w:rsidRPr="00316B7B" w:rsidDel="009B2346">
          <w:rPr>
            <w:rFonts w:ascii="Times New Roman" w:hAnsi="Times New Roman" w:cs="Times New Roman"/>
            <w:rPrChange w:id="1270" w:author="SB" w:date="2019-01-13T08:33:00Z">
              <w:rPr/>
            </w:rPrChange>
          </w:rPr>
          <w:delText>At the sa</w:delText>
        </w:r>
      </w:del>
      <w:ins w:id="1271" w:author="SB" w:date="2019-01-12T17:47:00Z">
        <w:r w:rsidR="009B2346" w:rsidRPr="00316B7B">
          <w:rPr>
            <w:rFonts w:ascii="Times New Roman" w:hAnsi="Times New Roman" w:cs="Times New Roman"/>
            <w:rPrChange w:id="1272" w:author="SB" w:date="2019-01-13T08:33:00Z">
              <w:rPr/>
            </w:rPrChange>
          </w:rPr>
          <w:t>wo other</w:t>
        </w:r>
      </w:ins>
      <w:del w:id="1273" w:author="SB" w:date="2019-01-12T17:47:00Z">
        <w:r w:rsidRPr="00316B7B" w:rsidDel="009B2346">
          <w:rPr>
            <w:rFonts w:ascii="Times New Roman" w:hAnsi="Times New Roman" w:cs="Times New Roman"/>
            <w:rPrChange w:id="1274" w:author="SB" w:date="2019-01-13T08:33:00Z">
              <w:rPr/>
            </w:rPrChange>
          </w:rPr>
          <w:delText>me time the</w:delText>
        </w:r>
      </w:del>
      <w:r w:rsidRPr="00316B7B">
        <w:rPr>
          <w:rFonts w:ascii="Times New Roman" w:hAnsi="Times New Roman" w:cs="Times New Roman"/>
          <w:rPrChange w:id="1275" w:author="SB" w:date="2019-01-13T08:33:00Z">
            <w:rPr/>
          </w:rPrChange>
        </w:rPr>
        <w:t xml:space="preserve"> commonly used features</w:t>
      </w:r>
      <w:ins w:id="1276" w:author="SB" w:date="2019-01-12T17:47:00Z">
        <w:r w:rsidR="009B2346" w:rsidRPr="00316B7B">
          <w:rPr>
            <w:rFonts w:ascii="Times New Roman" w:hAnsi="Times New Roman" w:cs="Times New Roman"/>
            <w:rPrChange w:id="1277" w:author="SB" w:date="2019-01-13T08:33:00Z">
              <w:rPr/>
            </w:rPrChange>
          </w:rPr>
          <w:t xml:space="preserve"> were calculated</w:t>
        </w:r>
      </w:ins>
      <w:r w:rsidRPr="00316B7B">
        <w:rPr>
          <w:rFonts w:ascii="Times New Roman" w:hAnsi="Times New Roman" w:cs="Times New Roman"/>
          <w:rPrChange w:id="1278" w:author="SB" w:date="2019-01-13T08:33:00Z">
            <w:rPr/>
          </w:rPrChange>
        </w:rPr>
        <w:t>: the time</w:t>
      </w:r>
      <w:ins w:id="1279" w:author="SB" w:date="2019-01-12T17:47:00Z">
        <w:r w:rsidR="009B2346" w:rsidRPr="00316B7B">
          <w:rPr>
            <w:rFonts w:ascii="Times New Roman" w:hAnsi="Times New Roman" w:cs="Times New Roman"/>
            <w:rPrChange w:id="1280" w:author="SB" w:date="2019-01-13T08:33:00Z">
              <w:rPr/>
            </w:rPrChange>
          </w:rPr>
          <w:t>s</w:t>
        </w:r>
      </w:ins>
      <w:r w:rsidRPr="00316B7B">
        <w:rPr>
          <w:rFonts w:ascii="Times New Roman" w:hAnsi="Times New Roman" w:cs="Times New Roman"/>
          <w:rPrChange w:id="1281" w:author="SB" w:date="2019-01-13T08:33:00Z">
            <w:rPr/>
          </w:rPrChange>
        </w:rPr>
        <w:t xml:space="preserve"> </w:t>
      </w:r>
      <w:ins w:id="1282" w:author="SB" w:date="2019-01-12T17:47:00Z">
        <w:r w:rsidR="009B2346" w:rsidRPr="00316B7B">
          <w:rPr>
            <w:rFonts w:ascii="Times New Roman" w:hAnsi="Times New Roman" w:cs="Times New Roman"/>
            <w:rPrChange w:id="1283" w:author="SB" w:date="2019-01-13T08:33:00Z">
              <w:rPr/>
            </w:rPrChange>
          </w:rPr>
          <w:t>that</w:t>
        </w:r>
      </w:ins>
      <w:del w:id="1284" w:author="SB" w:date="2019-01-12T17:47:00Z">
        <w:r w:rsidRPr="00316B7B" w:rsidDel="009B2346">
          <w:rPr>
            <w:rFonts w:ascii="Times New Roman" w:hAnsi="Times New Roman" w:cs="Times New Roman"/>
            <w:rPrChange w:id="1285" w:author="SB" w:date="2019-01-13T08:33:00Z">
              <w:rPr/>
            </w:rPrChange>
          </w:rPr>
          <w:delText>of</w:delText>
        </w:r>
      </w:del>
      <w:r w:rsidRPr="00316B7B">
        <w:rPr>
          <w:rFonts w:ascii="Times New Roman" w:hAnsi="Times New Roman" w:cs="Times New Roman"/>
          <w:rPrChange w:id="1286" w:author="SB" w:date="2019-01-13T08:33:00Z">
            <w:rPr/>
          </w:rPrChange>
        </w:rPr>
        <w:t xml:space="preserve"> SpO</w:t>
      </w:r>
      <w:r w:rsidRPr="00316B7B">
        <w:rPr>
          <w:rFonts w:ascii="Times New Roman" w:hAnsi="Times New Roman" w:cs="Times New Roman"/>
          <w:vertAlign w:val="subscript"/>
          <w:rPrChange w:id="1287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1288" w:author="SB" w:date="2019-01-13T08:33:00Z">
            <w:rPr>
              <w:vertAlign w:val="subscript"/>
            </w:rPr>
          </w:rPrChange>
        </w:rPr>
        <w:t xml:space="preserve"> stays below 92% and 91% </w:t>
      </w:r>
      <w:r w:rsidR="00B20F02" w:rsidRPr="00316B7B">
        <w:rPr>
          <w:rFonts w:ascii="Times New Roman" w:hAnsi="Times New Roman" w:cs="Times New Roman"/>
          <w:rPrChange w:id="1289" w:author="SB" w:date="2019-01-13T08:33:00Z">
            <w:rPr/>
          </w:rPrChange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316B7B">
        <w:rPr>
          <w:rFonts w:ascii="Times New Roman" w:hAnsi="Times New Roman" w:cs="Times New Roman"/>
          <w:rPrChange w:id="1290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1291" w:author="SB" w:date="2019-01-13T08:33:00Z">
            <w:rPr/>
          </w:rPrChange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316B7B">
        <w:rPr>
          <w:rFonts w:ascii="Times New Roman" w:hAnsi="Times New Roman" w:cs="Times New Roman"/>
          <w:rPrChange w:id="1292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1293" w:author="SB" w:date="2019-01-13T08:33:00Z">
            <w:rPr/>
          </w:rPrChange>
        </w:rPr>
        <w:fldChar w:fldCharType="end"/>
      </w:r>
      <w:r w:rsidR="00B20F02" w:rsidRPr="00353B4C">
        <w:rPr>
          <w:rFonts w:ascii="Times New Roman" w:hAnsi="Times New Roman" w:cs="Times New Roman"/>
        </w:rPr>
      </w:r>
      <w:r w:rsidR="00B20F02" w:rsidRPr="00316B7B">
        <w:rPr>
          <w:rFonts w:ascii="Times New Roman" w:hAnsi="Times New Roman" w:cs="Times New Roman"/>
          <w:rPrChange w:id="1294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295" w:author="SB" w:date="2019-01-13T08:33:00Z">
            <w:rPr>
              <w:noProof/>
              <w:vertAlign w:val="superscript"/>
            </w:rPr>
          </w:rPrChange>
        </w:rPr>
        <w:t>[19, 20]</w:t>
      </w:r>
      <w:r w:rsidR="00B20F02" w:rsidRPr="00316B7B">
        <w:rPr>
          <w:rFonts w:ascii="Times New Roman" w:hAnsi="Times New Roman" w:cs="Times New Roman"/>
          <w:rPrChange w:id="1296" w:author="SB" w:date="2019-01-13T08:33:00Z">
            <w:rPr/>
          </w:rPrChange>
        </w:rPr>
        <w:fldChar w:fldCharType="end"/>
      </w:r>
      <w:r w:rsidR="00B20F02" w:rsidRPr="00316B7B">
        <w:rPr>
          <w:rFonts w:ascii="Times New Roman" w:hAnsi="Times New Roman" w:cs="Times New Roman"/>
          <w:rPrChange w:id="1297" w:author="SB" w:date="2019-01-13T08:33:00Z">
            <w:rPr/>
          </w:rPrChange>
        </w:rPr>
        <w:t xml:space="preserve"> in each segment</w:t>
      </w:r>
      <w:ins w:id="1298" w:author="SB" w:date="2019-01-12T17:47:00Z">
        <w:r w:rsidR="009B2346" w:rsidRPr="00316B7B">
          <w:rPr>
            <w:rFonts w:ascii="Times New Roman" w:hAnsi="Times New Roman" w:cs="Times New Roman"/>
            <w:rPrChange w:id="1299" w:author="SB" w:date="2019-01-13T08:33:00Z">
              <w:rPr/>
            </w:rPrChange>
          </w:rPr>
          <w:t>, respectively</w:t>
        </w:r>
      </w:ins>
      <w:del w:id="1300" w:author="SB" w:date="2019-01-12T17:47:00Z">
        <w:r w:rsidR="00B20F02" w:rsidRPr="00316B7B" w:rsidDel="009B2346">
          <w:rPr>
            <w:rFonts w:ascii="Times New Roman" w:hAnsi="Times New Roman" w:cs="Times New Roman"/>
            <w:rPrChange w:id="1301" w:author="SB" w:date="2019-01-13T08:33:00Z">
              <w:rPr/>
            </w:rPrChange>
          </w:rPr>
          <w:delText xml:space="preserve"> </w:delText>
        </w:r>
        <w:r w:rsidRPr="00316B7B" w:rsidDel="009B2346">
          <w:rPr>
            <w:rFonts w:ascii="Times New Roman" w:hAnsi="Times New Roman" w:cs="Times New Roman"/>
            <w:rPrChange w:id="1302" w:author="SB" w:date="2019-01-13T08:33:00Z">
              <w:rPr/>
            </w:rPrChange>
          </w:rPr>
          <w:delText>were calculated as another two features</w:delText>
        </w:r>
      </w:del>
      <w:r w:rsidRPr="00316B7B">
        <w:rPr>
          <w:rFonts w:ascii="Times New Roman" w:hAnsi="Times New Roman" w:cs="Times New Roman"/>
          <w:rPrChange w:id="1303" w:author="SB" w:date="2019-01-13T08:33:00Z">
            <w:rPr/>
          </w:rPrChange>
        </w:rPr>
        <w:t xml:space="preserve">. </w:t>
      </w:r>
      <w:ins w:id="1304" w:author="SB" w:date="2019-01-12T17:47:00Z">
        <w:r w:rsidR="00140A1B" w:rsidRPr="00316B7B">
          <w:rPr>
            <w:rFonts w:ascii="Times New Roman" w:hAnsi="Times New Roman" w:cs="Times New Roman"/>
            <w:rPrChange w:id="1305" w:author="SB" w:date="2019-01-13T08:33:00Z">
              <w:rPr/>
            </w:rPrChange>
          </w:rPr>
          <w:t>W</w:t>
        </w:r>
      </w:ins>
      <w:del w:id="1306" w:author="SB" w:date="2019-01-12T17:47:00Z">
        <w:r w:rsidR="00D41AE0" w:rsidRPr="00316B7B" w:rsidDel="00140A1B">
          <w:rPr>
            <w:rFonts w:ascii="Times New Roman" w:hAnsi="Times New Roman" w:cs="Times New Roman"/>
            <w:rPrChange w:id="1307" w:author="SB" w:date="2019-01-13T08:33:00Z">
              <w:rPr/>
            </w:rPrChange>
          </w:rPr>
          <w:delText xml:space="preserve">Then </w:delText>
        </w:r>
        <w:r w:rsidRPr="00316B7B" w:rsidDel="00140A1B">
          <w:rPr>
            <w:rFonts w:ascii="Times New Roman" w:hAnsi="Times New Roman" w:cs="Times New Roman"/>
            <w:rPrChange w:id="1308" w:author="SB" w:date="2019-01-13T08:33:00Z">
              <w:rPr/>
            </w:rPrChange>
          </w:rPr>
          <w:delText>w</w:delText>
        </w:r>
      </w:del>
      <w:r w:rsidRPr="00316B7B">
        <w:rPr>
          <w:rFonts w:ascii="Times New Roman" w:hAnsi="Times New Roman" w:cs="Times New Roman"/>
          <w:rPrChange w:id="1309" w:author="SB" w:date="2019-01-13T08:33:00Z">
            <w:rPr/>
          </w:rPrChange>
        </w:rPr>
        <w:t xml:space="preserve">e </w:t>
      </w:r>
      <w:r w:rsidR="00B20F02" w:rsidRPr="00316B7B">
        <w:rPr>
          <w:rFonts w:ascii="Times New Roman" w:hAnsi="Times New Roman" w:cs="Times New Roman"/>
          <w:rPrChange w:id="1310" w:author="SB" w:date="2019-01-13T08:33:00Z">
            <w:rPr/>
          </w:rPrChange>
        </w:rPr>
        <w:t>took</w:t>
      </w:r>
      <w:r w:rsidRPr="00316B7B">
        <w:rPr>
          <w:rFonts w:ascii="Times New Roman" w:hAnsi="Times New Roman" w:cs="Times New Roman"/>
          <w:rPrChange w:id="1311" w:author="SB" w:date="2019-01-13T08:33:00Z">
            <w:rPr/>
          </w:rPrChange>
        </w:rPr>
        <w:t xml:space="preserve"> </w:t>
      </w:r>
      <w:r w:rsidR="00B20F02" w:rsidRPr="00316B7B">
        <w:rPr>
          <w:rFonts w:ascii="Times New Roman" w:hAnsi="Times New Roman" w:cs="Times New Roman"/>
          <w:rPrChange w:id="1312" w:author="SB" w:date="2019-01-13T08:33:00Z">
            <w:rPr/>
          </w:rPrChange>
        </w:rPr>
        <w:t xml:space="preserve">the </w:t>
      </w:r>
      <w:r w:rsidRPr="00316B7B">
        <w:rPr>
          <w:rFonts w:ascii="Times New Roman" w:hAnsi="Times New Roman" w:cs="Times New Roman"/>
          <w:rPrChange w:id="1313" w:author="SB" w:date="2019-01-13T08:33:00Z">
            <w:rPr/>
          </w:rPrChange>
        </w:rPr>
        <w:t xml:space="preserve">maximum </w:t>
      </w:r>
      <w:r w:rsidR="007F22C8" w:rsidRPr="00316B7B">
        <w:rPr>
          <w:rFonts w:ascii="Times New Roman" w:hAnsi="Times New Roman" w:cs="Times New Roman"/>
          <w:rPrChange w:id="1314" w:author="SB" w:date="2019-01-13T08:33:00Z">
            <w:rPr/>
          </w:rPrChange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316B7B">
        <w:rPr>
          <w:rFonts w:ascii="Times New Roman" w:hAnsi="Times New Roman" w:cs="Times New Roman"/>
          <w:rPrChange w:id="1315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316" w:author="SB" w:date="2019-01-13T08:33:00Z">
            <w:rPr/>
          </w:rPrChange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316B7B">
        <w:rPr>
          <w:rFonts w:ascii="Times New Roman" w:hAnsi="Times New Roman" w:cs="Times New Roman"/>
          <w:rPrChange w:id="1317" w:author="SB" w:date="2019-01-13T08:33:00Z">
            <w:rPr/>
          </w:rPrChange>
        </w:rPr>
        <w:t>SpO</w:t>
      </w:r>
      <w:r w:rsidR="00B20F02" w:rsidRPr="00316B7B">
        <w:rPr>
          <w:rFonts w:ascii="Times New Roman" w:hAnsi="Times New Roman" w:cs="Times New Roman"/>
          <w:vertAlign w:val="subscript"/>
          <w:rPrChange w:id="1318" w:author="SB" w:date="2019-01-13T08:33:00Z">
            <w:rPr>
              <w:vertAlign w:val="subscript"/>
            </w:rPr>
          </w:rPrChange>
        </w:rPr>
        <w:t>2</w:t>
      </w:r>
      <w:r w:rsidR="00B20F02" w:rsidRPr="00316B7B">
        <w:rPr>
          <w:rFonts w:ascii="Times New Roman" w:hAnsi="Times New Roman" w:cs="Times New Roman"/>
          <w:rPrChange w:id="1319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320" w:author="SB" w:date="2019-01-13T08:33:00Z">
            <w:rPr/>
          </w:rPrChange>
        </w:rPr>
        <w:t>value</w:t>
      </w:r>
      <w:del w:id="1321" w:author="SB" w:date="2019-01-12T17:48:00Z">
        <w:r w:rsidRPr="00316B7B" w:rsidDel="00140A1B">
          <w:rPr>
            <w:rFonts w:ascii="Times New Roman" w:hAnsi="Times New Roman" w:cs="Times New Roman"/>
            <w:rPrChange w:id="1322" w:author="SB" w:date="2019-01-13T08:33:00Z">
              <w:rPr/>
            </w:rPrChange>
          </w:rPr>
          <w:delText xml:space="preserve"> in </w:delText>
        </w:r>
      </w:del>
      <w:ins w:id="1323" w:author="SB" w:date="2019-01-12T17:48:00Z">
        <w:r w:rsidR="00140A1B" w:rsidRPr="00316B7B">
          <w:rPr>
            <w:rFonts w:ascii="Times New Roman" w:hAnsi="Times New Roman" w:cs="Times New Roman"/>
            <w:rPrChange w:id="1324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1325" w:author="SB" w:date="2019-01-13T08:33:00Z">
            <w:rPr/>
          </w:rPrChange>
        </w:rPr>
        <w:t xml:space="preserve">every </w:t>
      </w:r>
      <w:ins w:id="1326" w:author="SB" w:date="2019-01-13T08:19:00Z">
        <w:r w:rsidR="001B2763" w:rsidRPr="00316B7B">
          <w:rPr>
            <w:rFonts w:ascii="Times New Roman" w:hAnsi="Times New Roman" w:cs="Times New Roman"/>
          </w:rPr>
          <w:t>30 s</w:t>
        </w:r>
      </w:ins>
      <w:del w:id="1327" w:author="SB" w:date="2019-01-13T08:19:00Z">
        <w:r w:rsidRPr="00316B7B" w:rsidDel="001B2763">
          <w:rPr>
            <w:rFonts w:ascii="Times New Roman" w:hAnsi="Times New Roman" w:cs="Times New Roman"/>
            <w:rPrChange w:id="1328" w:author="SB" w:date="2019-01-13T08:33:00Z">
              <w:rPr/>
            </w:rPrChange>
          </w:rPr>
          <w:delText>thirty seconds</w:delText>
        </w:r>
      </w:del>
      <w:r w:rsidR="00B20F02" w:rsidRPr="00316B7B">
        <w:rPr>
          <w:rFonts w:ascii="Times New Roman" w:hAnsi="Times New Roman" w:cs="Times New Roman"/>
          <w:rPrChange w:id="1329" w:author="SB" w:date="2019-01-13T08:33:00Z">
            <w:rPr/>
          </w:rPrChange>
        </w:rPr>
        <w:t xml:space="preserve"> as the baseline</w:t>
      </w:r>
      <w:r w:rsidRPr="00316B7B">
        <w:rPr>
          <w:rFonts w:ascii="Times New Roman" w:hAnsi="Times New Roman" w:cs="Times New Roman"/>
          <w:rPrChange w:id="1330" w:author="SB" w:date="2019-01-13T08:33:00Z">
            <w:rPr/>
          </w:rPrChange>
        </w:rPr>
        <w:t xml:space="preserve">. </w:t>
      </w:r>
      <w:r w:rsidR="0069539B" w:rsidRPr="00316B7B">
        <w:rPr>
          <w:rFonts w:ascii="Times New Roman" w:hAnsi="Times New Roman" w:cs="Times New Roman"/>
          <w:rPrChange w:id="1331" w:author="SB" w:date="2019-01-13T08:33:00Z">
            <w:rPr/>
          </w:rPrChange>
        </w:rPr>
        <w:t>Th</w:t>
      </w:r>
      <w:del w:id="1332" w:author="SB" w:date="2019-01-12T17:48:00Z">
        <w:r w:rsidR="0069539B" w:rsidRPr="00316B7B" w:rsidDel="00140A1B">
          <w:rPr>
            <w:rFonts w:ascii="Times New Roman" w:hAnsi="Times New Roman" w:cs="Times New Roman"/>
            <w:rPrChange w:id="1333" w:author="SB" w:date="2019-01-13T08:33:00Z">
              <w:rPr/>
            </w:rPrChange>
          </w:rPr>
          <w:delText>en th</w:delText>
        </w:r>
      </w:del>
      <w:r w:rsidR="0069539B" w:rsidRPr="00316B7B">
        <w:rPr>
          <w:rFonts w:ascii="Times New Roman" w:hAnsi="Times New Roman" w:cs="Times New Roman"/>
          <w:rPrChange w:id="1334" w:author="SB" w:date="2019-01-13T08:33:00Z">
            <w:rPr/>
          </w:rPrChange>
        </w:rPr>
        <w:t xml:space="preserve">e duration </w:t>
      </w:r>
      <w:r w:rsidR="007F22C8" w:rsidRPr="00316B7B">
        <w:rPr>
          <w:rFonts w:ascii="Times New Roman" w:hAnsi="Times New Roman" w:cs="Times New Roman"/>
          <w:rPrChange w:id="1335" w:author="SB" w:date="2019-01-13T08:33:00Z">
            <w:rPr/>
          </w:rPrChange>
        </w:rPr>
        <w:t xml:space="preserve">and level </w:t>
      </w:r>
      <w:r w:rsidR="0069539B" w:rsidRPr="00316B7B">
        <w:rPr>
          <w:rFonts w:ascii="Times New Roman" w:hAnsi="Times New Roman" w:cs="Times New Roman"/>
          <w:rPrChange w:id="1336" w:author="SB" w:date="2019-01-13T08:33:00Z">
            <w:rPr/>
          </w:rPrChange>
        </w:rPr>
        <w:t xml:space="preserve">of oxygen desaturation </w:t>
      </w:r>
      <w:r w:rsidR="007F22C8" w:rsidRPr="00316B7B">
        <w:rPr>
          <w:rFonts w:ascii="Times New Roman" w:hAnsi="Times New Roman" w:cs="Times New Roman"/>
          <w:rPrChange w:id="1337" w:author="SB" w:date="2019-01-13T08:33:00Z">
            <w:rPr/>
          </w:rPrChange>
        </w:rPr>
        <w:t xml:space="preserve">were calculated </w:t>
      </w:r>
      <w:ins w:id="1338" w:author="SB" w:date="2019-01-12T17:48:00Z">
        <w:r w:rsidR="00140A1B" w:rsidRPr="00316B7B">
          <w:rPr>
            <w:rFonts w:ascii="Times New Roman" w:hAnsi="Times New Roman" w:cs="Times New Roman"/>
            <w:rPrChange w:id="1339" w:author="SB" w:date="2019-01-13T08:33:00Z">
              <w:rPr/>
            </w:rPrChange>
          </w:rPr>
          <w:t>for</w:t>
        </w:r>
      </w:ins>
      <w:del w:id="1340" w:author="SB" w:date="2019-01-12T17:48:00Z">
        <w:r w:rsidR="0069539B" w:rsidRPr="00316B7B" w:rsidDel="00140A1B">
          <w:rPr>
            <w:rFonts w:ascii="Times New Roman" w:hAnsi="Times New Roman" w:cs="Times New Roman"/>
            <w:rPrChange w:id="1341" w:author="SB" w:date="2019-01-13T08:33:00Z">
              <w:rPr/>
            </w:rPrChange>
          </w:rPr>
          <w:delText>in</w:delText>
        </w:r>
      </w:del>
      <w:r w:rsidR="0069539B" w:rsidRPr="00316B7B">
        <w:rPr>
          <w:rFonts w:ascii="Times New Roman" w:hAnsi="Times New Roman" w:cs="Times New Roman"/>
          <w:rPrChange w:id="1342" w:author="SB" w:date="2019-01-13T08:33:00Z">
            <w:rPr/>
          </w:rPrChange>
        </w:rPr>
        <w:t xml:space="preserve"> each segment</w:t>
      </w:r>
      <w:r w:rsidR="007F22C8" w:rsidRPr="00316B7B">
        <w:rPr>
          <w:rFonts w:ascii="Times New Roman" w:hAnsi="Times New Roman" w:cs="Times New Roman"/>
          <w:rPrChange w:id="1343" w:author="SB" w:date="2019-01-13T08:33:00Z">
            <w:rPr/>
          </w:rPrChange>
        </w:rPr>
        <w:t xml:space="preserve"> </w:t>
      </w:r>
      <w:ins w:id="1344" w:author="SB" w:date="2019-01-12T17:48:00Z">
        <w:r w:rsidR="00140A1B" w:rsidRPr="00316B7B">
          <w:rPr>
            <w:rFonts w:ascii="Times New Roman" w:hAnsi="Times New Roman" w:cs="Times New Roman"/>
            <w:rPrChange w:id="1345" w:author="SB" w:date="2019-01-13T08:33:00Z">
              <w:rPr/>
            </w:rPrChange>
          </w:rPr>
          <w:t>using</w:t>
        </w:r>
      </w:ins>
      <w:del w:id="1346" w:author="SB" w:date="2019-01-12T17:48:00Z">
        <w:r w:rsidR="007F22C8" w:rsidRPr="00316B7B" w:rsidDel="00140A1B">
          <w:rPr>
            <w:rFonts w:ascii="Times New Roman" w:hAnsi="Times New Roman" w:cs="Times New Roman"/>
            <w:rPrChange w:id="1347" w:author="SB" w:date="2019-01-13T08:33:00Z">
              <w:rPr/>
            </w:rPrChange>
          </w:rPr>
          <w:delText xml:space="preserve">following </w:delText>
        </w:r>
      </w:del>
      <w:ins w:id="1348" w:author="SB" w:date="2019-01-12T17:48:00Z">
        <w:r w:rsidR="00140A1B" w:rsidRPr="00316B7B">
          <w:rPr>
            <w:rFonts w:ascii="Times New Roman" w:hAnsi="Times New Roman" w:cs="Times New Roman"/>
            <w:rPrChange w:id="1349" w:author="SB" w:date="2019-01-13T08:33:00Z">
              <w:rPr/>
            </w:rPrChange>
          </w:rPr>
          <w:t xml:space="preserve"> </w:t>
        </w:r>
      </w:ins>
      <w:r w:rsidR="0069539B" w:rsidRPr="00316B7B">
        <w:rPr>
          <w:rFonts w:ascii="Times New Roman" w:hAnsi="Times New Roman" w:cs="Times New Roman"/>
          <w:rPrChange w:id="1350" w:author="SB" w:date="2019-01-13T08:33:00Z">
            <w:rPr/>
          </w:rPrChange>
        </w:rPr>
        <w:t>equations (5)</w:t>
      </w:r>
      <w:del w:id="1351" w:author="SB" w:date="2019-01-12T17:48:00Z">
        <w:r w:rsidR="0069539B" w:rsidRPr="00316B7B" w:rsidDel="00140A1B">
          <w:rPr>
            <w:rFonts w:ascii="Times New Roman" w:hAnsi="Times New Roman" w:cs="Times New Roman"/>
            <w:rPrChange w:id="1352" w:author="SB" w:date="2019-01-13T08:33:00Z">
              <w:rPr/>
            </w:rPrChange>
          </w:rPr>
          <w:delText xml:space="preserve"> </w:delText>
        </w:r>
      </w:del>
      <w:r w:rsidR="0069539B" w:rsidRPr="00316B7B">
        <w:rPr>
          <w:rFonts w:ascii="Times New Roman" w:hAnsi="Times New Roman" w:cs="Times New Roman" w:hint="eastAsia"/>
          <w:rPrChange w:id="1353" w:author="SB" w:date="2019-01-13T08:33:00Z">
            <w:rPr>
              <w:rFonts w:hint="eastAsia"/>
            </w:rPr>
          </w:rPrChange>
        </w:rPr>
        <w:t>–</w:t>
      </w:r>
      <w:del w:id="1354" w:author="SB" w:date="2019-01-12T17:48:00Z">
        <w:r w:rsidR="0069539B" w:rsidRPr="00316B7B" w:rsidDel="00140A1B">
          <w:rPr>
            <w:rFonts w:ascii="Times New Roman" w:hAnsi="Times New Roman" w:cs="Times New Roman"/>
            <w:rPrChange w:id="1355" w:author="SB" w:date="2019-01-13T08:33:00Z">
              <w:rPr/>
            </w:rPrChange>
          </w:rPr>
          <w:delText xml:space="preserve"> </w:delText>
        </w:r>
      </w:del>
      <w:r w:rsidR="0069539B" w:rsidRPr="00316B7B">
        <w:rPr>
          <w:rFonts w:ascii="Times New Roman" w:hAnsi="Times New Roman" w:cs="Times New Roman"/>
          <w:rPrChange w:id="1356" w:author="SB" w:date="2019-01-13T08:33:00Z">
            <w:rPr/>
          </w:rPrChange>
        </w:rPr>
        <w:t xml:space="preserve">(8). </w:t>
      </w:r>
    </w:p>
    <w:p w14:paraId="3BE5B80D" w14:textId="57DFCD0D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357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358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316B7B">
        <w:rPr>
          <w:rFonts w:ascii="Times New Roman" w:hAnsi="Times New Roman" w:cs="Times New Roman"/>
          <w:rPrChange w:id="1359" w:author="SB" w:date="2019-01-13T08:33:00Z">
            <w:rPr/>
          </w:rPrChange>
        </w:rPr>
        <w:tab/>
      </w:r>
      <w:bookmarkStart w:id="1360" w:name="_Ref532999340"/>
      <w:r w:rsidRPr="00316B7B">
        <w:rPr>
          <w:rFonts w:ascii="Times New Roman" w:hAnsi="Times New Roman" w:cs="Times New Roman" w:hint="eastAsia"/>
          <w:rPrChange w:id="1361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362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363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364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365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366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367" w:author="SB" w:date="2019-01-13T08:33:00Z">
            <w:rPr>
              <w:noProof/>
            </w:rPr>
          </w:rPrChange>
        </w:rPr>
        <w:t>5</w:t>
      </w:r>
      <w:r w:rsidR="009B6D6C" w:rsidRPr="00316B7B">
        <w:rPr>
          <w:rFonts w:ascii="Times New Roman" w:hAnsi="Times New Roman" w:cs="Times New Roman"/>
          <w:rPrChange w:id="1368" w:author="SB" w:date="2019-01-13T08:33:00Z">
            <w:rPr>
              <w:noProof/>
            </w:rPr>
          </w:rPrChange>
        </w:rPr>
        <w:fldChar w:fldCharType="end"/>
      </w:r>
      <w:bookmarkEnd w:id="1360"/>
      <w:r w:rsidRPr="00316B7B">
        <w:rPr>
          <w:rFonts w:ascii="Times New Roman" w:hAnsi="Times New Roman" w:cs="Times New Roman" w:hint="eastAsia"/>
          <w:rPrChange w:id="1369" w:author="SB" w:date="2019-01-13T08:33:00Z">
            <w:rPr>
              <w:rFonts w:hint="eastAsia"/>
            </w:rPr>
          </w:rPrChange>
        </w:rPr>
        <w:t>）</w:t>
      </w:r>
    </w:p>
    <w:p w14:paraId="5AA2F84B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370" w:author="SB" w:date="2019-01-13T08:33:00Z">
            <w:rPr>
              <w:vanish/>
            </w:rPr>
          </w:rPrChange>
        </w:rPr>
      </w:pPr>
    </w:p>
    <w:p w14:paraId="53E6B505" w14:textId="48E59BF7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371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372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316B7B">
        <w:rPr>
          <w:rFonts w:ascii="Times New Roman" w:hAnsi="Times New Roman" w:cs="Times New Roman"/>
          <w:rPrChange w:id="1373" w:author="SB" w:date="2019-01-13T08:33:00Z">
            <w:rPr/>
          </w:rPrChange>
        </w:rPr>
        <w:tab/>
      </w:r>
      <w:r w:rsidRPr="00316B7B">
        <w:rPr>
          <w:rFonts w:ascii="Times New Roman" w:hAnsi="Times New Roman" w:cs="Times New Roman" w:hint="eastAsia"/>
          <w:rPrChange w:id="1374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375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376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377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378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379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380" w:author="SB" w:date="2019-01-13T08:33:00Z">
            <w:rPr>
              <w:noProof/>
            </w:rPr>
          </w:rPrChange>
        </w:rPr>
        <w:t>6</w:t>
      </w:r>
      <w:r w:rsidR="009B6D6C" w:rsidRPr="00316B7B">
        <w:rPr>
          <w:rFonts w:ascii="Times New Roman" w:hAnsi="Times New Roman" w:cs="Times New Roman"/>
          <w:rPrChange w:id="1381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1382" w:author="SB" w:date="2019-01-13T08:33:00Z">
            <w:rPr>
              <w:rFonts w:hint="eastAsia"/>
            </w:rPr>
          </w:rPrChange>
        </w:rPr>
        <w:t>）</w:t>
      </w:r>
    </w:p>
    <w:p w14:paraId="391C4929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383" w:author="SB" w:date="2019-01-13T08:33:00Z">
            <w:rPr>
              <w:vanish/>
            </w:rPr>
          </w:rPrChange>
        </w:rPr>
      </w:pPr>
    </w:p>
    <w:p w14:paraId="2A2BABCB" w14:textId="1920E266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384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385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316B7B">
        <w:rPr>
          <w:rFonts w:ascii="Times New Roman" w:hAnsi="Times New Roman" w:cs="Times New Roman"/>
          <w:rPrChange w:id="1386" w:author="SB" w:date="2019-01-13T08:33:00Z">
            <w:rPr/>
          </w:rPrChange>
        </w:rPr>
        <w:tab/>
      </w:r>
      <w:r w:rsidRPr="00316B7B">
        <w:rPr>
          <w:rFonts w:ascii="Times New Roman" w:hAnsi="Times New Roman" w:cs="Times New Roman" w:hint="eastAsia"/>
          <w:rPrChange w:id="1387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388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389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390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391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392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393" w:author="SB" w:date="2019-01-13T08:33:00Z">
            <w:rPr>
              <w:noProof/>
            </w:rPr>
          </w:rPrChange>
        </w:rPr>
        <w:t>7</w:t>
      </w:r>
      <w:r w:rsidR="009B6D6C" w:rsidRPr="00316B7B">
        <w:rPr>
          <w:rFonts w:ascii="Times New Roman" w:hAnsi="Times New Roman" w:cs="Times New Roman"/>
          <w:rPrChange w:id="1394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1395" w:author="SB" w:date="2019-01-13T08:33:00Z">
            <w:rPr>
              <w:rFonts w:hint="eastAsia"/>
            </w:rPr>
          </w:rPrChange>
        </w:rPr>
        <w:t>）</w:t>
      </w:r>
    </w:p>
    <w:p w14:paraId="0D2F83A9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396" w:author="SB" w:date="2019-01-13T08:33:00Z">
            <w:rPr>
              <w:vanish/>
            </w:rPr>
          </w:rPrChange>
        </w:rPr>
      </w:pPr>
    </w:p>
    <w:p w14:paraId="3FD5EA34" w14:textId="46D19A5D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397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398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316B7B">
        <w:rPr>
          <w:rFonts w:ascii="Times New Roman" w:hAnsi="Times New Roman" w:cs="Times New Roman"/>
          <w:rPrChange w:id="1399" w:author="SB" w:date="2019-01-13T08:33:00Z">
            <w:rPr/>
          </w:rPrChange>
        </w:rPr>
        <w:tab/>
      </w:r>
      <w:bookmarkStart w:id="1400" w:name="_Ref532999346"/>
      <w:r w:rsidRPr="00316B7B">
        <w:rPr>
          <w:rFonts w:ascii="Times New Roman" w:hAnsi="Times New Roman" w:cs="Times New Roman" w:hint="eastAsia"/>
          <w:rPrChange w:id="1401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402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403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404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405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406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407" w:author="SB" w:date="2019-01-13T08:33:00Z">
            <w:rPr>
              <w:noProof/>
            </w:rPr>
          </w:rPrChange>
        </w:rPr>
        <w:t>8</w:t>
      </w:r>
      <w:r w:rsidR="009B6D6C" w:rsidRPr="00316B7B">
        <w:rPr>
          <w:rFonts w:ascii="Times New Roman" w:hAnsi="Times New Roman" w:cs="Times New Roman"/>
          <w:rPrChange w:id="1408" w:author="SB" w:date="2019-01-13T08:33:00Z">
            <w:rPr>
              <w:noProof/>
            </w:rPr>
          </w:rPrChange>
        </w:rPr>
        <w:fldChar w:fldCharType="end"/>
      </w:r>
      <w:bookmarkEnd w:id="1400"/>
      <w:r w:rsidRPr="00316B7B">
        <w:rPr>
          <w:rFonts w:ascii="Times New Roman" w:hAnsi="Times New Roman" w:cs="Times New Roman" w:hint="eastAsia"/>
          <w:rPrChange w:id="1409" w:author="SB" w:date="2019-01-13T08:33:00Z">
            <w:rPr>
              <w:rFonts w:hint="eastAsia"/>
            </w:rPr>
          </w:rPrChange>
        </w:rPr>
        <w:t>）</w:t>
      </w:r>
    </w:p>
    <w:p w14:paraId="72DAB518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410" w:author="SB" w:date="2019-01-13T08:33:00Z">
            <w:rPr>
              <w:vanish/>
            </w:rPr>
          </w:rPrChange>
        </w:rPr>
      </w:pPr>
    </w:p>
    <w:p w14:paraId="2227C318" w14:textId="14FE4690" w:rsidR="00310DE6" w:rsidRPr="00316B7B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  <w:rPrChange w:id="1411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412" w:author="SB" w:date="2019-01-13T08:33:00Z">
            <w:rPr/>
          </w:rPrChange>
        </w:rPr>
        <w:t>All the above features were extracted from each segment</w:t>
      </w:r>
      <w:ins w:id="1413" w:author="SB" w:date="2019-01-12T17:48:00Z">
        <w:r w:rsidR="007D211F" w:rsidRPr="00316B7B">
          <w:rPr>
            <w:rFonts w:ascii="Times New Roman" w:hAnsi="Times New Roman" w:cs="Times New Roman"/>
            <w:rPrChange w:id="1414" w:author="SB" w:date="2019-01-13T08:33:00Z">
              <w:rPr/>
            </w:rPrChange>
          </w:rPr>
          <w:t>;</w:t>
        </w:r>
      </w:ins>
      <w:del w:id="1415" w:author="SB" w:date="2019-01-12T17:48:00Z">
        <w:r w:rsidRPr="00316B7B" w:rsidDel="007D211F">
          <w:rPr>
            <w:rFonts w:ascii="Times New Roman" w:hAnsi="Times New Roman" w:cs="Times New Roman"/>
            <w:rPrChange w:id="1416" w:author="SB" w:date="2019-01-13T08:33:00Z">
              <w:rPr/>
            </w:rPrChange>
          </w:rPr>
          <w:delText xml:space="preserve"> and</w:delText>
        </w:r>
      </w:del>
      <w:r w:rsidRPr="00316B7B">
        <w:rPr>
          <w:rFonts w:ascii="Times New Roman" w:hAnsi="Times New Roman" w:cs="Times New Roman"/>
          <w:rPrChange w:id="1417" w:author="SB" w:date="2019-01-13T08:33:00Z">
            <w:rPr/>
          </w:rPrChange>
        </w:rPr>
        <w:t xml:space="preserve"> t</w:t>
      </w:r>
      <w:r w:rsidR="00980E69" w:rsidRPr="00316B7B">
        <w:rPr>
          <w:rFonts w:ascii="Times New Roman" w:hAnsi="Times New Roman" w:cs="Times New Roman"/>
          <w:rPrChange w:id="1418" w:author="SB" w:date="2019-01-13T08:33:00Z">
            <w:rPr/>
          </w:rPrChange>
        </w:rPr>
        <w:t xml:space="preserve">he total feature set is </w:t>
      </w:r>
      <w:ins w:id="1419" w:author="SB" w:date="2019-01-12T17:48:00Z">
        <w:r w:rsidR="007D211F" w:rsidRPr="00316B7B">
          <w:rPr>
            <w:rFonts w:ascii="Times New Roman" w:hAnsi="Times New Roman" w:cs="Times New Roman"/>
            <w:rPrChange w:id="1420" w:author="SB" w:date="2019-01-13T08:33:00Z">
              <w:rPr/>
            </w:rPrChange>
          </w:rPr>
          <w:t>given</w:t>
        </w:r>
      </w:ins>
      <w:del w:id="1421" w:author="SB" w:date="2019-01-12T17:48:00Z">
        <w:r w:rsidR="00980E69" w:rsidRPr="00316B7B" w:rsidDel="007D211F">
          <w:rPr>
            <w:rFonts w:ascii="Times New Roman" w:hAnsi="Times New Roman" w:cs="Times New Roman"/>
            <w:rPrChange w:id="1422" w:author="SB" w:date="2019-01-13T08:33:00Z">
              <w:rPr/>
            </w:rPrChange>
          </w:rPr>
          <w:delText xml:space="preserve">shown </w:delText>
        </w:r>
      </w:del>
      <w:ins w:id="1423" w:author="SB" w:date="2019-01-12T17:48:00Z">
        <w:r w:rsidR="007D211F" w:rsidRPr="00316B7B">
          <w:rPr>
            <w:rFonts w:ascii="Times New Roman" w:hAnsi="Times New Roman" w:cs="Times New Roman"/>
            <w:rPrChange w:id="1424" w:author="SB" w:date="2019-01-13T08:33:00Z">
              <w:rPr/>
            </w:rPrChange>
          </w:rPr>
          <w:t xml:space="preserve"> </w:t>
        </w:r>
      </w:ins>
      <w:r w:rsidR="00980E69" w:rsidRPr="00316B7B">
        <w:rPr>
          <w:rFonts w:ascii="Times New Roman" w:hAnsi="Times New Roman" w:cs="Times New Roman"/>
          <w:rPrChange w:id="1425" w:author="SB" w:date="2019-01-13T08:33:00Z">
            <w:rPr/>
          </w:rPrChange>
        </w:rPr>
        <w:t xml:space="preserve">in </w:t>
      </w:r>
      <w:ins w:id="1426" w:author="SB" w:date="2019-01-12T17:48:00Z">
        <w:r w:rsidR="007D211F" w:rsidRPr="00316B7B">
          <w:rPr>
            <w:rFonts w:ascii="Times New Roman" w:hAnsi="Times New Roman" w:cs="Times New Roman"/>
            <w:rPrChange w:id="1427" w:author="SB" w:date="2019-01-13T08:33:00Z">
              <w:rPr/>
            </w:rPrChange>
          </w:rPr>
          <w:t>T</w:t>
        </w:r>
      </w:ins>
      <w:del w:id="1428" w:author="SB" w:date="2019-01-12T17:48:00Z">
        <w:r w:rsidR="00980E69" w:rsidRPr="00316B7B" w:rsidDel="007D211F">
          <w:rPr>
            <w:rFonts w:ascii="Times New Roman" w:hAnsi="Times New Roman" w:cs="Times New Roman"/>
            <w:rPrChange w:id="1429" w:author="SB" w:date="2019-01-13T08:33:00Z">
              <w:rPr/>
            </w:rPrChange>
          </w:rPr>
          <w:delText>t</w:delText>
        </w:r>
      </w:del>
      <w:r w:rsidR="00980E69" w:rsidRPr="00316B7B">
        <w:rPr>
          <w:rFonts w:ascii="Times New Roman" w:hAnsi="Times New Roman" w:cs="Times New Roman"/>
          <w:rPrChange w:id="1430" w:author="SB" w:date="2019-01-13T08:33:00Z">
            <w:rPr/>
          </w:rPrChange>
        </w:rPr>
        <w:t>able 2.</w:t>
      </w:r>
    </w:p>
    <w:p w14:paraId="3B47D307" w14:textId="33D0ACB6" w:rsidR="00980E69" w:rsidRPr="00316B7B" w:rsidRDefault="00980E69" w:rsidP="00980E69">
      <w:pPr>
        <w:pStyle w:val="a7"/>
        <w:keepNext/>
        <w:jc w:val="center"/>
        <w:rPr>
          <w:rFonts w:ascii="Times New Roman" w:hAnsi="Times New Roman" w:cs="Times New Roman"/>
          <w:rPrChange w:id="1431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432" w:author="SB" w:date="2019-01-13T08:33:00Z">
            <w:rPr/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1433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434" w:author="SB" w:date="2019-01-13T08:33:00Z">
            <w:rPr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1435" w:author="SB" w:date="2019-01-13T08:33:00Z">
            <w:rPr>
              <w:noProof/>
            </w:rPr>
          </w:rPrChange>
        </w:rPr>
        <w:fldChar w:fldCharType="separate"/>
      </w:r>
      <w:r w:rsidR="001F6AC3" w:rsidRPr="00316B7B">
        <w:rPr>
          <w:rFonts w:ascii="Times New Roman" w:hAnsi="Times New Roman" w:cs="Times New Roman"/>
          <w:rPrChange w:id="1436" w:author="SB" w:date="2019-01-13T08:33:00Z">
            <w:rPr>
              <w:noProof/>
            </w:rPr>
          </w:rPrChange>
        </w:rPr>
        <w:t>2</w:t>
      </w:r>
      <w:r w:rsidR="009B6D6C" w:rsidRPr="00316B7B">
        <w:rPr>
          <w:rFonts w:ascii="Times New Roman" w:hAnsi="Times New Roman" w:cs="Times New Roman"/>
          <w:rPrChange w:id="1437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/>
          <w:rPrChange w:id="1438" w:author="SB" w:date="2019-01-13T08:33:00Z">
            <w:rPr/>
          </w:rPrChange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316B7B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39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440" w:author="SB" w:date="2019-01-13T08:33:00Z">
                  <w:rPr/>
                </w:rPrChange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316B7B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41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442" w:author="SB" w:date="2019-01-13T08:33:00Z">
                  <w:rPr/>
                </w:rPrChange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316B7B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43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444" w:author="SB" w:date="2019-01-13T08:33:00Z">
                  <w:rPr/>
                </w:rPrChange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316B7B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黑体" w:hAnsi="Times New Roman" w:cs="Times New Roman"/>
                <w:rPrChange w:id="1445" w:author="SB" w:date="2019-01-13T08:33:00Z">
                  <w:rPr>
                    <w:rFonts w:ascii="等线 Light" w:eastAsia="黑体" w:hAnsi="等线 Light" w:cs="Times New Roman"/>
                  </w:rPr>
                </w:rPrChange>
              </w:rPr>
            </w:pPr>
            <w:r w:rsidRPr="00316B7B">
              <w:rPr>
                <w:rFonts w:ascii="Times New Roman" w:eastAsia="黑体" w:hAnsi="Times New Roman" w:cs="Times New Roman"/>
                <w:rPrChange w:id="1446" w:author="SB" w:date="2019-01-13T08:33:00Z">
                  <w:rPr>
                    <w:rFonts w:ascii="等线 Light" w:eastAsia="黑体" w:hAnsi="等线 Light" w:cs="Times New Roman"/>
                  </w:rPr>
                </w:rPrChange>
              </w:rPr>
              <w:lastRenderedPageBreak/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47" w:author="SB" w:date="2019-01-13T08:33:00Z">
                  <w:rPr/>
                </w:rPrChange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316B7B">
              <w:rPr>
                <w:rFonts w:ascii="Times New Roman" w:hAnsi="Times New Roman" w:cs="Times New Roman"/>
                <w:rPrChange w:id="1448" w:author="SB" w:date="2019-01-13T08:33:00Z">
                  <w:rPr/>
                </w:rPrChange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316B7B">
              <w:rPr>
                <w:rFonts w:ascii="Times New Roman" w:hAnsi="Times New Roman" w:cs="Times New Roman"/>
                <w:rPrChange w:id="1449" w:author="SB" w:date="2019-01-13T08:33:00Z">
                  <w:rPr/>
                </w:rPrChange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316B7B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50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451" w:author="SB" w:date="2019-01-13T08:33:00Z">
                  <w:rPr/>
                </w:rPrChange>
              </w:rPr>
              <w:t>Average</w:t>
            </w:r>
            <w:r w:rsidR="00422394" w:rsidRPr="00316B7B">
              <w:rPr>
                <w:rFonts w:ascii="Times New Roman" w:hAnsi="Times New Roman" w:cs="Times New Roman"/>
                <w:rPrChange w:id="1452" w:author="SB" w:date="2019-01-13T08:33:00Z">
                  <w:rPr/>
                </w:rPrChange>
              </w:rPr>
              <w:t>, standard deviation</w:t>
            </w:r>
            <w:ins w:id="1453" w:author="SB" w:date="2019-01-12T17:48:00Z">
              <w:r w:rsidR="00646819" w:rsidRPr="00316B7B">
                <w:rPr>
                  <w:rFonts w:ascii="Times New Roman" w:hAnsi="Times New Roman" w:cs="Times New Roman"/>
                  <w:rPrChange w:id="1454" w:author="SB" w:date="2019-01-13T08:33:00Z">
                    <w:rPr/>
                  </w:rPrChange>
                </w:rPr>
                <w:t>,</w:t>
              </w:r>
            </w:ins>
            <w:r w:rsidR="00422394" w:rsidRPr="00316B7B">
              <w:rPr>
                <w:rFonts w:ascii="Times New Roman" w:hAnsi="Times New Roman" w:cs="Times New Roman"/>
                <w:rPrChange w:id="1455" w:author="SB" w:date="2019-01-13T08:33:00Z">
                  <w:rPr/>
                </w:rPrChange>
              </w:rPr>
              <w:t xml:space="preserve"> and range of </w:t>
            </w:r>
            <w:r w:rsidRPr="00316B7B">
              <w:rPr>
                <w:rFonts w:ascii="Times New Roman" w:hAnsi="Times New Roman" w:cs="Times New Roman"/>
                <w:rPrChange w:id="1456" w:author="SB" w:date="2019-01-13T08:33:00Z">
                  <w:rPr/>
                </w:rPrChange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457" w:author="SB" w:date="2019-01-13T08:33:00Z">
                  <w:rPr>
                    <w:rFonts w:ascii="等线" w:eastAsia="等线" w:hAnsi="等线" w:cs="宋体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458" w:author="SB" w:date="2019-01-13T08:33:00Z">
                  <w:rPr>
                    <w:rFonts w:ascii="等线" w:eastAsia="等线" w:hAnsi="等线" w:cs="宋体"/>
                  </w:rPr>
                </w:rPrChange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59" w:author="SB" w:date="2019-01-13T08:33:00Z">
                  <w:rPr/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2E8ECDA8" w:rsidR="00310DE6" w:rsidRPr="00316B7B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60" w:author="SB" w:date="2019-01-13T08:33:00Z">
                  <w:rPr/>
                </w:rPrChange>
              </w:rPr>
            </w:pPr>
            <w:ins w:id="1461" w:author="SB" w:date="2019-01-12T17:49:00Z">
              <w:r w:rsidRPr="00316B7B">
                <w:rPr>
                  <w:rFonts w:ascii="Times New Roman" w:hAnsi="Times New Roman" w:cs="Times New Roman"/>
                  <w:rPrChange w:id="1462" w:author="SB" w:date="2019-01-13T08:33:00Z">
                    <w:rPr/>
                  </w:rPrChange>
                </w:rPr>
                <w:t>N</w:t>
              </w:r>
            </w:ins>
            <w:del w:id="1463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464" w:author="SB" w:date="2019-01-13T08:33:00Z">
                    <w:rPr/>
                  </w:rPrChange>
                </w:rPr>
                <w:delText>The n</w:delText>
              </w:r>
            </w:del>
            <w:r w:rsidR="002278CA" w:rsidRPr="00316B7B">
              <w:rPr>
                <w:rFonts w:ascii="Times New Roman" w:hAnsi="Times New Roman" w:cs="Times New Roman"/>
                <w:rPrChange w:id="1465" w:author="SB" w:date="2019-01-13T08:33:00Z">
                  <w:rPr/>
                </w:rPrChange>
              </w:rPr>
              <w:t xml:space="preserve">umber of breaths with a reduction more than 30% in tidal volume and </w:t>
            </w:r>
            <w:ins w:id="1466" w:author="SB" w:date="2019-01-12T17:48:00Z">
              <w:r w:rsidRPr="00316B7B">
                <w:rPr>
                  <w:rFonts w:ascii="Times New Roman" w:hAnsi="Times New Roman" w:cs="Times New Roman"/>
                  <w:rPrChange w:id="1467" w:author="SB" w:date="2019-01-13T08:33:00Z">
                    <w:rPr/>
                  </w:rPrChange>
                </w:rPr>
                <w:t>its</w:t>
              </w:r>
            </w:ins>
            <w:del w:id="1468" w:author="SB" w:date="2019-01-12T17:48:00Z">
              <w:r w:rsidR="002278CA" w:rsidRPr="00316B7B" w:rsidDel="00646819">
                <w:rPr>
                  <w:rFonts w:ascii="Times New Roman" w:hAnsi="Times New Roman" w:cs="Times New Roman"/>
                  <w:rPrChange w:id="1469" w:author="SB" w:date="2019-01-13T08:33:00Z">
                    <w:rPr/>
                  </w:rPrChange>
                </w:rPr>
                <w:delText>the</w:delText>
              </w:r>
            </w:del>
            <w:r w:rsidR="002278CA" w:rsidRPr="00316B7B">
              <w:rPr>
                <w:rFonts w:ascii="Times New Roman" w:hAnsi="Times New Roman" w:cs="Times New Roman"/>
                <w:rPrChange w:id="1470" w:author="SB" w:date="2019-01-13T08:33:00Z">
                  <w:rPr/>
                </w:rPrChange>
              </w:rPr>
              <w:t xml:space="preserve"> ratio</w:t>
            </w:r>
            <w:del w:id="1471" w:author="SB" w:date="2019-01-12T17:48:00Z">
              <w:r w:rsidR="002278CA" w:rsidRPr="00316B7B" w:rsidDel="00646819">
                <w:rPr>
                  <w:rFonts w:ascii="Times New Roman" w:hAnsi="Times New Roman" w:cs="Times New Roman"/>
                  <w:rPrChange w:id="1472" w:author="SB" w:date="2019-01-13T08:33:00Z">
                    <w:rPr/>
                  </w:rPrChange>
                </w:rPr>
                <w:delText xml:space="preserve"> of it</w:delText>
              </w:r>
            </w:del>
            <w:r w:rsidR="002278CA" w:rsidRPr="00316B7B">
              <w:rPr>
                <w:rFonts w:ascii="Times New Roman" w:hAnsi="Times New Roman" w:cs="Times New Roman"/>
                <w:rPrChange w:id="1473" w:author="SB" w:date="2019-01-13T08:33:00Z">
                  <w:rPr/>
                </w:rPrChange>
              </w:rPr>
              <w:t xml:space="preserve">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474" w:author="SB" w:date="2019-01-13T08:33:00Z">
                  <w:rPr>
                    <w:rFonts w:ascii="等线" w:eastAsia="等线" w:hAnsi="等线" w:cs="宋体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475" w:author="SB" w:date="2019-01-13T08:33:00Z">
                  <w:rPr>
                    <w:rFonts w:ascii="等线" w:eastAsia="等线" w:hAnsi="等线" w:cs="宋体"/>
                  </w:rPr>
                </w:rPrChange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76" w:author="SB" w:date="2019-01-13T08:33:00Z">
                  <w:rPr/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7E531060" w:rsidR="00310DE6" w:rsidRPr="00316B7B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77" w:author="SB" w:date="2019-01-13T08:33:00Z">
                  <w:rPr/>
                </w:rPrChange>
              </w:rPr>
            </w:pPr>
            <w:ins w:id="1478" w:author="SB" w:date="2019-01-12T17:49:00Z">
              <w:r w:rsidRPr="00316B7B">
                <w:rPr>
                  <w:rFonts w:ascii="Times New Roman" w:hAnsi="Times New Roman" w:cs="Times New Roman"/>
                  <w:rPrChange w:id="1479" w:author="SB" w:date="2019-01-13T08:33:00Z">
                    <w:rPr/>
                  </w:rPrChange>
                </w:rPr>
                <w:t>N</w:t>
              </w:r>
            </w:ins>
            <w:del w:id="1480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481" w:author="SB" w:date="2019-01-13T08:33:00Z">
                    <w:rPr/>
                  </w:rPrChange>
                </w:rPr>
                <w:delText>The n</w:delText>
              </w:r>
            </w:del>
            <w:r w:rsidR="002278CA" w:rsidRPr="00316B7B">
              <w:rPr>
                <w:rFonts w:ascii="Times New Roman" w:hAnsi="Times New Roman" w:cs="Times New Roman"/>
                <w:rPrChange w:id="1482" w:author="SB" w:date="2019-01-13T08:33:00Z">
                  <w:rPr/>
                </w:rPrChange>
              </w:rPr>
              <w:t xml:space="preserve">umber of breaths with a reduction more than 70% in tidal volume and </w:t>
            </w:r>
            <w:ins w:id="1483" w:author="SB" w:date="2019-01-12T17:48:00Z">
              <w:r w:rsidRPr="00316B7B">
                <w:rPr>
                  <w:rFonts w:ascii="Times New Roman" w:hAnsi="Times New Roman" w:cs="Times New Roman"/>
                  <w:rPrChange w:id="1484" w:author="SB" w:date="2019-01-13T08:33:00Z">
                    <w:rPr/>
                  </w:rPrChange>
                </w:rPr>
                <w:t>its</w:t>
              </w:r>
            </w:ins>
            <w:del w:id="1485" w:author="SB" w:date="2019-01-12T17:48:00Z">
              <w:r w:rsidR="002278CA" w:rsidRPr="00316B7B" w:rsidDel="00646819">
                <w:rPr>
                  <w:rFonts w:ascii="Times New Roman" w:hAnsi="Times New Roman" w:cs="Times New Roman"/>
                  <w:rPrChange w:id="1486" w:author="SB" w:date="2019-01-13T08:33:00Z">
                    <w:rPr/>
                  </w:rPrChange>
                </w:rPr>
                <w:delText>the</w:delText>
              </w:r>
            </w:del>
            <w:r w:rsidR="002278CA" w:rsidRPr="00316B7B">
              <w:rPr>
                <w:rFonts w:ascii="Times New Roman" w:hAnsi="Times New Roman" w:cs="Times New Roman"/>
                <w:rPrChange w:id="1487" w:author="SB" w:date="2019-01-13T08:33:00Z">
                  <w:rPr/>
                </w:rPrChange>
              </w:rPr>
              <w:t xml:space="preserve"> ratio</w:t>
            </w:r>
            <w:del w:id="1488" w:author="SB" w:date="2019-01-12T17:48:00Z">
              <w:r w:rsidR="002278CA" w:rsidRPr="00316B7B" w:rsidDel="00646819">
                <w:rPr>
                  <w:rFonts w:ascii="Times New Roman" w:hAnsi="Times New Roman" w:cs="Times New Roman"/>
                  <w:rPrChange w:id="1489" w:author="SB" w:date="2019-01-13T08:33:00Z">
                    <w:rPr/>
                  </w:rPrChange>
                </w:rPr>
                <w:delText xml:space="preserve"> of </w:delText>
              </w:r>
            </w:del>
            <w:del w:id="1490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491" w:author="SB" w:date="2019-01-13T08:33:00Z">
                    <w:rPr/>
                  </w:rPrChange>
                </w:rPr>
                <w:delText>it</w:delText>
              </w:r>
            </w:del>
            <w:r w:rsidR="002278CA" w:rsidRPr="00316B7B">
              <w:rPr>
                <w:rFonts w:ascii="Times New Roman" w:hAnsi="Times New Roman" w:cs="Times New Roman"/>
                <w:rPrChange w:id="1492" w:author="SB" w:date="2019-01-13T08:33:00Z">
                  <w:rPr/>
                </w:rPrChange>
              </w:rPr>
              <w:t xml:space="preserve">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493" w:author="SB" w:date="2019-01-13T08:33:00Z">
                  <w:rPr>
                    <w:rFonts w:ascii="等线" w:eastAsia="等线" w:hAnsi="等线" w:cs="宋体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494" w:author="SB" w:date="2019-01-13T08:33:00Z">
                  <w:rPr>
                    <w:rFonts w:ascii="等线" w:eastAsia="等线" w:hAnsi="等线" w:cs="宋体"/>
                  </w:rPr>
                </w:rPrChange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95" w:author="SB" w:date="2019-01-13T08:33:00Z">
                  <w:rPr/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73C51156" w:rsidR="00310DE6" w:rsidRPr="00316B7B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496" w:author="SB" w:date="2019-01-13T08:33:00Z">
                  <w:rPr/>
                </w:rPrChange>
              </w:rPr>
            </w:pPr>
            <w:ins w:id="1497" w:author="SB" w:date="2019-01-12T17:49:00Z">
              <w:r w:rsidRPr="00316B7B">
                <w:rPr>
                  <w:rFonts w:ascii="Times New Roman" w:hAnsi="Times New Roman" w:cs="Times New Roman"/>
                  <w:rPrChange w:id="1498" w:author="SB" w:date="2019-01-13T08:33:00Z">
                    <w:rPr/>
                  </w:rPrChange>
                </w:rPr>
                <w:t>N</w:t>
              </w:r>
            </w:ins>
            <w:del w:id="1499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500" w:author="SB" w:date="2019-01-13T08:33:00Z">
                    <w:rPr/>
                  </w:rPrChange>
                </w:rPr>
                <w:delText>The n</w:delText>
              </w:r>
            </w:del>
            <w:r w:rsidR="002278CA" w:rsidRPr="00316B7B">
              <w:rPr>
                <w:rFonts w:ascii="Times New Roman" w:hAnsi="Times New Roman" w:cs="Times New Roman"/>
                <w:rPrChange w:id="1501" w:author="SB" w:date="2019-01-13T08:33:00Z">
                  <w:rPr/>
                </w:rPrChange>
              </w:rPr>
              <w:t xml:space="preserve">umber of normal breaths and </w:t>
            </w:r>
            <w:ins w:id="1502" w:author="SB" w:date="2019-01-12T17:49:00Z">
              <w:r w:rsidRPr="00316B7B">
                <w:rPr>
                  <w:rFonts w:ascii="Times New Roman" w:hAnsi="Times New Roman" w:cs="Times New Roman"/>
                  <w:rPrChange w:id="1503" w:author="SB" w:date="2019-01-13T08:33:00Z">
                    <w:rPr/>
                  </w:rPrChange>
                </w:rPr>
                <w:t>its</w:t>
              </w:r>
            </w:ins>
            <w:del w:id="1504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505" w:author="SB" w:date="2019-01-13T08:33:00Z">
                    <w:rPr/>
                  </w:rPrChange>
                </w:rPr>
                <w:delText xml:space="preserve">the </w:delText>
              </w:r>
            </w:del>
            <w:ins w:id="1506" w:author="SB" w:date="2019-01-12T17:49:00Z">
              <w:r w:rsidRPr="00316B7B">
                <w:rPr>
                  <w:rFonts w:ascii="Times New Roman" w:hAnsi="Times New Roman" w:cs="Times New Roman"/>
                  <w:rPrChange w:id="1507" w:author="SB" w:date="2019-01-13T08:33:00Z">
                    <w:rPr/>
                  </w:rPrChange>
                </w:rPr>
                <w:t xml:space="preserve"> </w:t>
              </w:r>
            </w:ins>
            <w:r w:rsidR="002278CA" w:rsidRPr="00316B7B">
              <w:rPr>
                <w:rFonts w:ascii="Times New Roman" w:hAnsi="Times New Roman" w:cs="Times New Roman"/>
                <w:rPrChange w:id="1508" w:author="SB" w:date="2019-01-13T08:33:00Z">
                  <w:rPr/>
                </w:rPrChange>
              </w:rPr>
              <w:t>ratio</w:t>
            </w:r>
            <w:del w:id="1509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510" w:author="SB" w:date="2019-01-13T08:33:00Z">
                    <w:rPr/>
                  </w:rPrChange>
                </w:rPr>
                <w:delText xml:space="preserve"> of it</w:delText>
              </w:r>
            </w:del>
            <w:r w:rsidR="002278CA" w:rsidRPr="00316B7B">
              <w:rPr>
                <w:rFonts w:ascii="Times New Roman" w:hAnsi="Times New Roman" w:cs="Times New Roman"/>
                <w:rPrChange w:id="1511" w:author="SB" w:date="2019-01-13T08:33:00Z">
                  <w:rPr/>
                </w:rPrChange>
              </w:rPr>
              <w:t xml:space="preserve">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12" w:author="SB" w:date="2019-01-13T08:33:00Z">
                  <w:rPr>
                    <w:rFonts w:ascii="等线" w:eastAsia="等线" w:hAnsi="等线" w:cs="宋体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513" w:author="SB" w:date="2019-01-13T08:33:00Z">
                  <w:rPr>
                    <w:rFonts w:ascii="等线" w:eastAsia="等线" w:hAnsi="等线" w:cs="宋体"/>
                  </w:rPr>
                </w:rPrChange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514" w:author="SB" w:date="2019-01-13T08:33:00Z">
                  <w:rPr/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373FC709" w:rsidR="00310DE6" w:rsidRPr="00316B7B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515" w:author="SB" w:date="2019-01-13T08:33:00Z">
                  <w:rPr/>
                </w:rPrChange>
              </w:rPr>
            </w:pPr>
            <w:commentRangeStart w:id="1516"/>
            <w:ins w:id="1517" w:author="SB" w:date="2019-01-12T17:49:00Z">
              <w:r w:rsidRPr="00316B7B">
                <w:rPr>
                  <w:rFonts w:ascii="Times New Roman" w:hAnsi="Times New Roman" w:cs="Times New Roman"/>
                  <w:rPrChange w:id="1518" w:author="SB" w:date="2019-01-13T08:33:00Z">
                    <w:rPr/>
                  </w:rPrChange>
                </w:rPr>
                <w:t>K</w:t>
              </w:r>
            </w:ins>
            <w:del w:id="1519" w:author="SB" w:date="2019-01-12T17:49:00Z">
              <w:r w:rsidR="004B54C4" w:rsidRPr="00316B7B" w:rsidDel="00646819">
                <w:rPr>
                  <w:rFonts w:ascii="Times New Roman" w:hAnsi="Times New Roman" w:cs="Times New Roman"/>
                  <w:rPrChange w:id="1520" w:author="SB" w:date="2019-01-13T08:33:00Z">
                    <w:rPr/>
                  </w:rPrChange>
                </w:rPr>
                <w:delText>The k</w:delText>
              </w:r>
            </w:del>
            <w:r w:rsidR="004B54C4" w:rsidRPr="00316B7B">
              <w:rPr>
                <w:rFonts w:ascii="Times New Roman" w:hAnsi="Times New Roman" w:cs="Times New Roman"/>
                <w:rPrChange w:id="1521" w:author="SB" w:date="2019-01-13T08:33:00Z">
                  <w:rPr/>
                </w:rPrChange>
              </w:rPr>
              <w:t>urtosis in 0.2</w:t>
            </w:r>
            <w:ins w:id="1522" w:author="SB" w:date="2019-01-12T17:49:00Z">
              <w:r w:rsidR="00A45120" w:rsidRPr="00316B7B">
                <w:rPr>
                  <w:rFonts w:ascii="Times New Roman" w:hAnsi="Times New Roman" w:cs="Times New Roman" w:hint="eastAsia"/>
                  <w:rPrChange w:id="1523" w:author="SB" w:date="2019-01-13T08:33:00Z">
                    <w:rPr>
                      <w:rFonts w:hint="eastAsia"/>
                    </w:rPr>
                  </w:rPrChange>
                </w:rPr>
                <w:t>–</w:t>
              </w:r>
            </w:ins>
            <w:del w:id="1524" w:author="SB" w:date="2019-01-12T17:49:00Z">
              <w:r w:rsidR="004B54C4" w:rsidRPr="00316B7B" w:rsidDel="00A45120">
                <w:rPr>
                  <w:rFonts w:ascii="Times New Roman" w:hAnsi="Times New Roman" w:cs="Times New Roman"/>
                  <w:rPrChange w:id="1525" w:author="SB" w:date="2019-01-13T08:33:00Z">
                    <w:rPr/>
                  </w:rPrChange>
                </w:rPr>
                <w:delText>-</w:delText>
              </w:r>
            </w:del>
            <w:r w:rsidR="004B54C4" w:rsidRPr="00316B7B">
              <w:rPr>
                <w:rFonts w:ascii="Times New Roman" w:hAnsi="Times New Roman" w:cs="Times New Roman"/>
                <w:rPrChange w:id="1526" w:author="SB" w:date="2019-01-13T08:33:00Z">
                  <w:rPr/>
                </w:rPrChange>
              </w:rPr>
              <w:t>0.4</w:t>
            </w:r>
            <w:ins w:id="1527" w:author="SB" w:date="2019-01-12T17:49:00Z">
              <w:r w:rsidR="00A45120" w:rsidRPr="00316B7B">
                <w:rPr>
                  <w:rFonts w:ascii="Times New Roman" w:hAnsi="Times New Roman" w:cs="Times New Roman"/>
                  <w:rPrChange w:id="1528" w:author="SB" w:date="2019-01-13T08:33:00Z">
                    <w:rPr/>
                  </w:rPrChange>
                </w:rPr>
                <w:t xml:space="preserve"> </w:t>
              </w:r>
            </w:ins>
            <w:r w:rsidR="004B54C4" w:rsidRPr="00316B7B">
              <w:rPr>
                <w:rFonts w:ascii="Times New Roman" w:hAnsi="Times New Roman" w:cs="Times New Roman"/>
                <w:rPrChange w:id="1529" w:author="SB" w:date="2019-01-13T08:33:00Z">
                  <w:rPr/>
                </w:rPrChange>
              </w:rPr>
              <w:t>Hz of NF</w:t>
            </w:r>
            <w:r w:rsidR="004B54C4" w:rsidRPr="00316B7B">
              <w:rPr>
                <w:rFonts w:ascii="Times New Roman" w:hAnsi="Times New Roman" w:cs="Times New Roman" w:hint="eastAsia"/>
                <w:rPrChange w:id="1530" w:author="SB" w:date="2019-01-13T08:33:00Z">
                  <w:rPr>
                    <w:rFonts w:hint="eastAsia"/>
                  </w:rPr>
                </w:rPrChange>
              </w:rPr>
              <w:t>’</w:t>
            </w:r>
            <w:r w:rsidR="004B54C4" w:rsidRPr="00316B7B">
              <w:rPr>
                <w:rFonts w:ascii="Times New Roman" w:hAnsi="Times New Roman" w:cs="Times New Roman"/>
                <w:rPrChange w:id="1531" w:author="SB" w:date="2019-01-13T08:33:00Z">
                  <w:rPr/>
                </w:rPrChange>
              </w:rPr>
              <w:t>s FFT</w:t>
            </w:r>
            <w:commentRangeEnd w:id="1516"/>
            <w:r w:rsidR="00D27BC0" w:rsidRPr="00316B7B">
              <w:rPr>
                <w:rStyle w:val="af"/>
                <w:rFonts w:ascii="Times New Roman" w:hAnsi="Times New Roman" w:cs="Times New Roman"/>
                <w:rPrChange w:id="1532" w:author="SB" w:date="2019-01-13T08:33:00Z">
                  <w:rPr>
                    <w:rStyle w:val="af"/>
                  </w:rPr>
                </w:rPrChange>
              </w:rPr>
              <w:commentReference w:id="1516"/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33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534" w:author="SB" w:date="2019-01-13T08:33:00Z">
                  <w:rPr>
                    <w:rFonts w:ascii="等线" w:eastAsia="等线" w:hAnsi="等线" w:cs="Times New Roman"/>
                  </w:rPr>
                </w:rPrChange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35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316B7B">
              <w:rPr>
                <w:rFonts w:ascii="Times New Roman" w:eastAsia="等线" w:hAnsi="Times New Roman" w:cs="Times New Roman"/>
                <w:rPrChange w:id="1536" w:author="SB" w:date="2019-01-13T08:33:00Z">
                  <w:rPr>
                    <w:rFonts w:ascii="等线" w:eastAsia="等线" w:hAnsi="等线" w:cs="Times New Roman"/>
                  </w:rPr>
                </w:rPrChange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316B7B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537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538" w:author="SB" w:date="2019-01-13T08:33:00Z">
                  <w:rPr/>
                </w:rPrChange>
              </w:rPr>
              <w:t>Standard deviation</w:t>
            </w:r>
            <w:r w:rsidR="00422394" w:rsidRPr="00316B7B">
              <w:rPr>
                <w:rFonts w:ascii="Times New Roman" w:hAnsi="Times New Roman" w:cs="Times New Roman"/>
                <w:rPrChange w:id="1539" w:author="SB" w:date="2019-01-13T08:33:00Z">
                  <w:rPr/>
                </w:rPrChange>
              </w:rPr>
              <w:t xml:space="preserve"> and range</w:t>
            </w:r>
            <w:r w:rsidRPr="00316B7B">
              <w:rPr>
                <w:rFonts w:ascii="Times New Roman" w:hAnsi="Times New Roman" w:cs="Times New Roman"/>
                <w:rPrChange w:id="1540" w:author="SB" w:date="2019-01-13T08:33:00Z">
                  <w:rPr/>
                </w:rPrChange>
              </w:rPr>
              <w:t xml:space="preserve">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541" w:author="SB" w:date="2019-01-13T08:33:00Z">
                  <w:rPr>
                    <w:vertAlign w:val="subscript"/>
                  </w:rPr>
                </w:rPrChange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42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543" w:author="SB" w:date="2019-01-13T08:33:00Z">
                  <w:rPr>
                    <w:rFonts w:ascii="等线" w:eastAsia="等线" w:hAnsi="等线" w:cs="Times New Roman"/>
                  </w:rPr>
                </w:rPrChange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44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316B7B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545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546" w:author="SB" w:date="2019-01-13T08:33:00Z">
                  <w:rPr/>
                </w:rPrChange>
              </w:rPr>
              <w:t>Slope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547" w:author="SB" w:date="2019-01-13T08:33:00Z">
                  <w:rPr>
                    <w:vertAlign w:val="subscript"/>
                  </w:rPr>
                </w:rPrChange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48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549" w:author="SB" w:date="2019-01-13T08:33:00Z">
                  <w:rPr>
                    <w:rFonts w:ascii="等线" w:eastAsia="等线" w:hAnsi="等线" w:cs="Times New Roman"/>
                  </w:rPr>
                </w:rPrChange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06BBC58D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50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ins w:id="1551" w:author="SB" w:date="2019-01-13T08:21:00Z">
                    <w:rPr>
                      <w:rFonts w:ascii="Cambria Math" w:hAnsi="Cambria Math" w:cs="Times New Roman" w:hint="eastAsia"/>
                    </w:rPr>
                    <m:t>,</m:t>
                  </w:ins>
                </m:r>
                <m:r>
                  <w:del w:id="1552" w:author="SB" w:date="2019-01-13T08:21:00Z">
                    <w:rPr>
                      <w:rFonts w:ascii="Cambria Math" w:hAnsi="Cambria Math" w:cs="Times New Roman" w:hint="eastAsia"/>
                    </w:rPr>
                    <m:t>、</m:t>
                  </w:del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316B7B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553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554" w:author="SB" w:date="2019-01-13T08:33:00Z">
                  <w:rPr/>
                </w:rPrChange>
              </w:rPr>
              <w:t>Duration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555" w:author="SB" w:date="2019-01-13T08:33:00Z">
                  <w:rPr>
                    <w:vertAlign w:val="subscript"/>
                  </w:rPr>
                </w:rPrChange>
              </w:rPr>
              <w:t>2</w:t>
            </w:r>
            <w:r w:rsidRPr="00316B7B">
              <w:rPr>
                <w:rFonts w:ascii="Times New Roman" w:hAnsi="Times New Roman" w:cs="Times New Roman"/>
                <w:rPrChange w:id="1556" w:author="SB" w:date="2019-01-13T08:33:00Z">
                  <w:rPr>
                    <w:vertAlign w:val="subscript"/>
                  </w:rPr>
                </w:rPrChange>
              </w:rPr>
              <w:t xml:space="preserve"> </w:t>
            </w:r>
            <w:r w:rsidR="00E32C94" w:rsidRPr="00316B7B">
              <w:rPr>
                <w:rFonts w:ascii="Times New Roman" w:hAnsi="Times New Roman" w:cs="Times New Roman"/>
                <w:rPrChange w:id="1557" w:author="SB" w:date="2019-01-13T08:33:00Z">
                  <w:rPr/>
                </w:rPrChange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58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559" w:author="SB" w:date="2019-01-13T08:33:00Z">
                  <w:rPr>
                    <w:rFonts w:ascii="等线" w:eastAsia="等线" w:hAnsi="等线" w:cs="Times New Roman"/>
                  </w:rPr>
                </w:rPrChange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59630B38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60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ins w:id="1561" w:author="SB" w:date="2019-01-13T08:22:00Z">
                    <w:rPr>
                      <w:rFonts w:ascii="Cambria Math" w:hAnsi="Cambria Math" w:cs="Times New Roman" w:hint="eastAsia"/>
                    </w:rPr>
                    <m:t>,</m:t>
                  </w:ins>
                </m:r>
                <m:r>
                  <w:del w:id="1562" w:author="SB" w:date="2019-01-13T08:22:00Z">
                    <w:rPr>
                      <w:rFonts w:ascii="Cambria Math" w:hAnsi="Cambria Math" w:cs="Times New Roman" w:hint="eastAsia"/>
                    </w:rPr>
                    <m:t>、</m:t>
                  </w:del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316B7B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563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564" w:author="SB" w:date="2019-01-13T08:33:00Z">
                  <w:rPr/>
                </w:rPrChange>
              </w:rPr>
              <w:t>Level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565" w:author="SB" w:date="2019-01-13T08:33:00Z">
                  <w:rPr>
                    <w:vertAlign w:val="subscript"/>
                  </w:rPr>
                </w:rPrChange>
              </w:rPr>
              <w:t>2</w:t>
            </w:r>
            <w:r w:rsidRPr="00316B7B">
              <w:rPr>
                <w:rFonts w:ascii="Times New Roman" w:hAnsi="Times New Roman" w:cs="Times New Roman"/>
                <w:rPrChange w:id="1566" w:author="SB" w:date="2019-01-13T08:33:00Z">
                  <w:rPr>
                    <w:vertAlign w:val="subscript"/>
                  </w:rPr>
                </w:rPrChange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316B7B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67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rPrChange w:id="1568" w:author="SB" w:date="2019-01-13T08:33:00Z">
                  <w:rPr>
                    <w:rFonts w:ascii="等线" w:eastAsia="等线" w:hAnsi="等线" w:cs="Times New Roman"/>
                  </w:rPr>
                </w:rPrChange>
              </w:rPr>
              <w:t>1</w:t>
            </w:r>
            <w:r w:rsidR="00422394" w:rsidRPr="00316B7B">
              <w:rPr>
                <w:rFonts w:ascii="Times New Roman" w:eastAsia="等线" w:hAnsi="Times New Roman" w:cs="Times New Roman"/>
                <w:rPrChange w:id="1569" w:author="SB" w:date="2019-01-13T08:33:00Z">
                  <w:rPr>
                    <w:rFonts w:ascii="等线" w:eastAsia="等线" w:hAnsi="等线" w:cs="Times New Roman"/>
                  </w:rPr>
                </w:rPrChange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1B97491C" w:rsidR="00310DE6" w:rsidRPr="00316B7B" w:rsidRDefault="00353B4C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  <w:rPrChange w:id="1570" w:author="SB" w:date="2019-01-13T08:33:00Z">
                  <w:rPr>
                    <w:rFonts w:ascii="等线" w:eastAsia="等线" w:hAnsi="等线" w:cs="Times New Roman"/>
                  </w:rPr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ins w:id="1571" w:author="SB" w:date="2019-01-13T08:22:00Z">
                    <w:rPr>
                      <w:rFonts w:ascii="Cambria Math" w:hAnsi="Cambria Math" w:cs="Times New Roman" w:hint="eastAsia"/>
                    </w:rPr>
                    <m:t>,</m:t>
                  </w:ins>
                </m:r>
                <m:r>
                  <w:del w:id="1572" w:author="SB" w:date="2019-01-13T08:22:00Z">
                    <w:rPr>
                      <w:rFonts w:ascii="Cambria Math" w:hAnsi="Cambria Math" w:cs="Times New Roman" w:hint="eastAsia"/>
                    </w:rPr>
                    <m:t>、</m:t>
                  </w:del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6D2CBEA5" w:rsidR="00310DE6" w:rsidRPr="00316B7B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573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574" w:author="SB" w:date="2019-01-13T08:33:00Z">
                  <w:rPr/>
                </w:rPrChange>
              </w:rPr>
              <w:t>Duration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575" w:author="SB" w:date="2019-01-13T08:33:00Z">
                  <w:rPr>
                    <w:vertAlign w:val="subscript"/>
                  </w:rPr>
                </w:rPrChange>
              </w:rPr>
              <w:t>2</w:t>
            </w:r>
            <w:r w:rsidRPr="00316B7B">
              <w:rPr>
                <w:rFonts w:ascii="Times New Roman" w:hAnsi="Times New Roman" w:cs="Times New Roman"/>
                <w:rPrChange w:id="1576" w:author="SB" w:date="2019-01-13T08:33:00Z">
                  <w:rPr>
                    <w:vertAlign w:val="subscript"/>
                  </w:rPr>
                </w:rPrChange>
              </w:rPr>
              <w:t xml:space="preserve"> stay</w:t>
            </w:r>
            <w:ins w:id="1577" w:author="SB" w:date="2019-01-12T17:49:00Z">
              <w:r w:rsidR="00A8434D" w:rsidRPr="00316B7B">
                <w:rPr>
                  <w:rFonts w:ascii="Times New Roman" w:hAnsi="Times New Roman" w:cs="Times New Roman"/>
                  <w:rPrChange w:id="1578" w:author="SB" w:date="2019-01-13T08:33:00Z">
                    <w:rPr/>
                  </w:rPrChange>
                </w:rPr>
                <w:t>ing</w:t>
              </w:r>
            </w:ins>
            <w:del w:id="1579" w:author="SB" w:date="2019-01-12T17:49:00Z">
              <w:r w:rsidRPr="00316B7B" w:rsidDel="00A8434D">
                <w:rPr>
                  <w:rFonts w:ascii="Times New Roman" w:hAnsi="Times New Roman" w:cs="Times New Roman"/>
                  <w:rPrChange w:id="1580" w:author="SB" w:date="2019-01-13T08:33:00Z">
                    <w:rPr/>
                  </w:rPrChange>
                </w:rPr>
                <w:delText>s</w:delText>
              </w:r>
            </w:del>
            <w:r w:rsidRPr="00316B7B">
              <w:rPr>
                <w:rFonts w:ascii="Times New Roman" w:hAnsi="Times New Roman" w:cs="Times New Roman"/>
                <w:rPrChange w:id="1581" w:author="SB" w:date="2019-01-13T08:33:00Z">
                  <w:rPr/>
                </w:rPrChange>
              </w:rPr>
              <w:t xml:space="preserve"> below 92% and 91%</w:t>
            </w:r>
          </w:p>
        </w:tc>
      </w:tr>
    </w:tbl>
    <w:p w14:paraId="419FBAA9" w14:textId="77777777" w:rsidR="00310DE6" w:rsidRPr="00316B7B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  <w:rPrChange w:id="1582" w:author="SB" w:date="2019-01-13T08:33:00Z">
            <w:rPr/>
          </w:rPrChange>
        </w:rPr>
      </w:pPr>
    </w:p>
    <w:p w14:paraId="27C8B678" w14:textId="2580D593" w:rsidR="00310DE6" w:rsidRPr="00316B7B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1583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584" w:author="SB" w:date="2019-01-13T08:33:00Z">
            <w:rPr>
              <w:b/>
            </w:rPr>
          </w:rPrChange>
        </w:rPr>
        <w:t xml:space="preserve">Design of </w:t>
      </w:r>
      <w:ins w:id="1585" w:author="SB" w:date="2019-01-12T17:50:00Z">
        <w:r w:rsidR="00E25F45" w:rsidRPr="00316B7B">
          <w:rPr>
            <w:rFonts w:ascii="Times New Roman" w:hAnsi="Times New Roman" w:cs="Times New Roman"/>
            <w:b/>
            <w:rPrChange w:id="1586" w:author="SB" w:date="2019-01-13T08:33:00Z">
              <w:rPr>
                <w:b/>
              </w:rPr>
            </w:rPrChange>
          </w:rPr>
          <w:t>c</w:t>
        </w:r>
      </w:ins>
      <w:del w:id="1587" w:author="SB" w:date="2019-01-12T17:50:00Z">
        <w:r w:rsidRPr="00316B7B" w:rsidDel="00E25F45">
          <w:rPr>
            <w:rFonts w:ascii="Times New Roman" w:hAnsi="Times New Roman" w:cs="Times New Roman"/>
            <w:b/>
            <w:rPrChange w:id="1588" w:author="SB" w:date="2019-01-13T08:33:00Z">
              <w:rPr>
                <w:b/>
              </w:rPr>
            </w:rPrChange>
          </w:rPr>
          <w:delText>C</w:delText>
        </w:r>
      </w:del>
      <w:r w:rsidRPr="00316B7B">
        <w:rPr>
          <w:rFonts w:ascii="Times New Roman" w:hAnsi="Times New Roman" w:cs="Times New Roman"/>
          <w:b/>
          <w:rPrChange w:id="1589" w:author="SB" w:date="2019-01-13T08:33:00Z">
            <w:rPr>
              <w:b/>
            </w:rPr>
          </w:rPrChange>
        </w:rPr>
        <w:t xml:space="preserve">ascading </w:t>
      </w:r>
      <w:ins w:id="1590" w:author="SB" w:date="2019-01-12T17:50:00Z">
        <w:r w:rsidR="00E25F45" w:rsidRPr="00316B7B">
          <w:rPr>
            <w:rFonts w:ascii="Times New Roman" w:hAnsi="Times New Roman" w:cs="Times New Roman"/>
            <w:b/>
            <w:rPrChange w:id="1591" w:author="SB" w:date="2019-01-13T08:33:00Z">
              <w:rPr>
                <w:b/>
              </w:rPr>
            </w:rPrChange>
          </w:rPr>
          <w:t>d</w:t>
        </w:r>
      </w:ins>
      <w:del w:id="1592" w:author="SB" w:date="2019-01-12T17:50:00Z">
        <w:r w:rsidR="004A1F9F" w:rsidRPr="00316B7B" w:rsidDel="00E25F45">
          <w:rPr>
            <w:rFonts w:ascii="Times New Roman" w:hAnsi="Times New Roman" w:cs="Times New Roman"/>
            <w:b/>
            <w:rPrChange w:id="1593" w:author="SB" w:date="2019-01-13T08:33:00Z">
              <w:rPr>
                <w:b/>
              </w:rPr>
            </w:rPrChange>
          </w:rPr>
          <w:delText>D</w:delText>
        </w:r>
      </w:del>
      <w:r w:rsidR="004A1F9F" w:rsidRPr="00316B7B">
        <w:rPr>
          <w:rFonts w:ascii="Times New Roman" w:hAnsi="Times New Roman" w:cs="Times New Roman"/>
          <w:b/>
          <w:rPrChange w:id="1594" w:author="SB" w:date="2019-01-13T08:33:00Z">
            <w:rPr>
              <w:b/>
            </w:rPr>
          </w:rPrChange>
        </w:rPr>
        <w:t>etector</w:t>
      </w:r>
    </w:p>
    <w:p w14:paraId="76A156FF" w14:textId="58E982EB" w:rsidR="00E32C94" w:rsidRPr="00316B7B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59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596" w:author="SB" w:date="2019-01-13T08:33:00Z">
            <w:rPr/>
          </w:rPrChange>
        </w:rPr>
        <w:t xml:space="preserve">The cascading </w:t>
      </w:r>
      <w:r w:rsidR="004A1F9F" w:rsidRPr="00316B7B">
        <w:rPr>
          <w:rFonts w:ascii="Times New Roman" w:hAnsi="Times New Roman" w:cs="Times New Roman"/>
          <w:rPrChange w:id="1597" w:author="SB" w:date="2019-01-13T08:33:00Z">
            <w:rPr/>
          </w:rPrChange>
        </w:rPr>
        <w:t>detector</w:t>
      </w:r>
      <w:r w:rsidRPr="00316B7B">
        <w:rPr>
          <w:rFonts w:ascii="Times New Roman" w:hAnsi="Times New Roman" w:cs="Times New Roman"/>
          <w:rPrChange w:id="1598" w:author="SB" w:date="2019-01-13T08:33:00Z">
            <w:rPr/>
          </w:rPrChange>
        </w:rPr>
        <w:t xml:space="preserve"> contain</w:t>
      </w:r>
      <w:ins w:id="1599" w:author="SB" w:date="2019-01-12T17:50:00Z">
        <w:r w:rsidR="003905DE" w:rsidRPr="00316B7B">
          <w:rPr>
            <w:rFonts w:ascii="Times New Roman" w:hAnsi="Times New Roman" w:cs="Times New Roman"/>
            <w:rPrChange w:id="1600" w:author="SB" w:date="2019-01-13T08:33:00Z">
              <w:rPr/>
            </w:rPrChange>
          </w:rPr>
          <w:t>ed</w:t>
        </w:r>
      </w:ins>
      <w:del w:id="1601" w:author="SB" w:date="2019-01-12T17:50:00Z">
        <w:r w:rsidRPr="00316B7B" w:rsidDel="003905DE">
          <w:rPr>
            <w:rFonts w:ascii="Times New Roman" w:hAnsi="Times New Roman" w:cs="Times New Roman"/>
            <w:rPrChange w:id="1602" w:author="SB" w:date="2019-01-13T08:33:00Z">
              <w:rPr/>
            </w:rPrChange>
          </w:rPr>
          <w:delText>s</w:delText>
        </w:r>
      </w:del>
      <w:r w:rsidRPr="00316B7B">
        <w:rPr>
          <w:rFonts w:ascii="Times New Roman" w:hAnsi="Times New Roman" w:cs="Times New Roman"/>
          <w:rPrChange w:id="1603" w:author="SB" w:date="2019-01-13T08:33:00Z">
            <w:rPr/>
          </w:rPrChange>
        </w:rPr>
        <w:t xml:space="preserve"> two parts. The first </w:t>
      </w:r>
      <w:ins w:id="1604" w:author="SB" w:date="2019-01-12T17:50:00Z">
        <w:r w:rsidR="003905DE" w:rsidRPr="00316B7B">
          <w:rPr>
            <w:rFonts w:ascii="Times New Roman" w:hAnsi="Times New Roman" w:cs="Times New Roman"/>
            <w:rPrChange w:id="1605" w:author="SB" w:date="2019-01-13T08:33:00Z">
              <w:rPr/>
            </w:rPrChange>
          </w:rPr>
          <w:t>was</w:t>
        </w:r>
      </w:ins>
      <w:del w:id="1606" w:author="SB" w:date="2019-01-12T17:50:00Z">
        <w:r w:rsidRPr="00316B7B" w:rsidDel="003905DE">
          <w:rPr>
            <w:rFonts w:ascii="Times New Roman" w:hAnsi="Times New Roman" w:cs="Times New Roman"/>
            <w:rPrChange w:id="1607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1608" w:author="SB" w:date="2019-01-13T08:33:00Z">
            <w:rPr/>
          </w:rPrChange>
        </w:rPr>
        <w:t xml:space="preserve"> a random forest consist</w:t>
      </w:r>
      <w:ins w:id="1609" w:author="SB" w:date="2019-01-12T17:50:00Z">
        <w:r w:rsidR="003905DE" w:rsidRPr="00316B7B">
          <w:rPr>
            <w:rFonts w:ascii="Times New Roman" w:hAnsi="Times New Roman" w:cs="Times New Roman"/>
            <w:rPrChange w:id="1610" w:author="SB" w:date="2019-01-13T08:33:00Z">
              <w:rPr/>
            </w:rPrChange>
          </w:rPr>
          <w:t>ing</w:t>
        </w:r>
      </w:ins>
      <w:del w:id="1611" w:author="SB" w:date="2019-01-12T17:50:00Z">
        <w:r w:rsidRPr="00316B7B" w:rsidDel="003905DE">
          <w:rPr>
            <w:rFonts w:ascii="Times New Roman" w:hAnsi="Times New Roman" w:cs="Times New Roman"/>
            <w:rPrChange w:id="1612" w:author="SB" w:date="2019-01-13T08:33:00Z">
              <w:rPr/>
            </w:rPrChange>
          </w:rPr>
          <w:delText>ed</w:delText>
        </w:r>
      </w:del>
      <w:r w:rsidRPr="00316B7B">
        <w:rPr>
          <w:rFonts w:ascii="Times New Roman" w:hAnsi="Times New Roman" w:cs="Times New Roman"/>
          <w:rPrChange w:id="1613" w:author="SB" w:date="2019-01-13T08:33:00Z">
            <w:rPr/>
          </w:rPrChange>
        </w:rPr>
        <w:t xml:space="preserve"> of </w:t>
      </w:r>
      <w:ins w:id="1614" w:author="SB" w:date="2019-01-12T17:50:00Z">
        <w:r w:rsidR="003905DE" w:rsidRPr="00316B7B">
          <w:rPr>
            <w:rFonts w:ascii="Times New Roman" w:hAnsi="Times New Roman" w:cs="Times New Roman"/>
            <w:rPrChange w:id="1615" w:author="SB" w:date="2019-01-13T08:33:00Z">
              <w:rPr/>
            </w:rPrChange>
          </w:rPr>
          <w:t>10</w:t>
        </w:r>
      </w:ins>
      <w:del w:id="1616" w:author="SB" w:date="2019-01-12T17:50:00Z">
        <w:r w:rsidRPr="00316B7B" w:rsidDel="003905DE">
          <w:rPr>
            <w:rFonts w:ascii="Times New Roman" w:hAnsi="Times New Roman" w:cs="Times New Roman"/>
            <w:rPrChange w:id="1617" w:author="SB" w:date="2019-01-13T08:33:00Z">
              <w:rPr/>
            </w:rPrChange>
          </w:rPr>
          <w:delText>ten</w:delText>
        </w:r>
      </w:del>
      <w:r w:rsidRPr="00316B7B">
        <w:rPr>
          <w:rFonts w:ascii="Times New Roman" w:hAnsi="Times New Roman" w:cs="Times New Roman"/>
          <w:rPrChange w:id="1618" w:author="SB" w:date="2019-01-13T08:33:00Z">
            <w:rPr/>
          </w:rPrChange>
        </w:rPr>
        <w:t xml:space="preserve"> CART decision trees for the prediction of 60</w:t>
      </w:r>
      <w:ins w:id="1619" w:author="SB" w:date="2019-01-12T17:50:00Z">
        <w:r w:rsidR="003905DE" w:rsidRPr="00316B7B">
          <w:rPr>
            <w:rFonts w:ascii="Times New Roman" w:hAnsi="Times New Roman" w:cs="Times New Roman"/>
            <w:rPrChange w:id="1620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1621" w:author="SB" w:date="2019-01-13T08:33:00Z">
            <w:rPr/>
          </w:rPrChange>
        </w:rPr>
        <w:t xml:space="preserve">s segments. </w:t>
      </w:r>
      <w:ins w:id="1622" w:author="SB" w:date="2019-01-12T17:50:00Z">
        <w:r w:rsidR="003905DE" w:rsidRPr="00316B7B">
          <w:rPr>
            <w:rFonts w:ascii="Times New Roman" w:hAnsi="Times New Roman" w:cs="Times New Roman"/>
            <w:rPrChange w:id="1623" w:author="SB" w:date="2019-01-13T08:33:00Z">
              <w:rPr/>
            </w:rPrChange>
          </w:rPr>
          <w:t>This could</w:t>
        </w:r>
      </w:ins>
      <w:del w:id="1624" w:author="SB" w:date="2019-01-12T17:50:00Z">
        <w:r w:rsidRPr="00316B7B" w:rsidDel="003905DE">
          <w:rPr>
            <w:rFonts w:ascii="Times New Roman" w:hAnsi="Times New Roman" w:cs="Times New Roman"/>
            <w:rPrChange w:id="1625" w:author="SB" w:date="2019-01-13T08:33:00Z">
              <w:rPr/>
            </w:rPrChange>
          </w:rPr>
          <w:delText>It can</w:delText>
        </w:r>
      </w:del>
      <w:r w:rsidRPr="00316B7B">
        <w:rPr>
          <w:rFonts w:ascii="Times New Roman" w:hAnsi="Times New Roman" w:cs="Times New Roman"/>
          <w:rPrChange w:id="1626" w:author="SB" w:date="2019-01-13T08:33:00Z">
            <w:rPr/>
          </w:rPrChange>
        </w:rPr>
        <w:t xml:space="preserve"> screen out most of </w:t>
      </w:r>
      <w:ins w:id="1627" w:author="SB" w:date="2019-01-12T17:50:00Z">
        <w:r w:rsidR="003905DE" w:rsidRPr="00316B7B">
          <w:rPr>
            <w:rFonts w:ascii="Times New Roman" w:hAnsi="Times New Roman" w:cs="Times New Roman"/>
            <w:rPrChange w:id="1628" w:author="SB" w:date="2019-01-13T08:33:00Z">
              <w:rPr/>
            </w:rPrChange>
          </w:rPr>
          <w:t xml:space="preserve">the </w:t>
        </w:r>
      </w:ins>
      <w:r w:rsidRPr="00316B7B">
        <w:rPr>
          <w:rFonts w:ascii="Times New Roman" w:hAnsi="Times New Roman" w:cs="Times New Roman"/>
          <w:rPrChange w:id="1629" w:author="SB" w:date="2019-01-13T08:33:00Z">
            <w:rPr/>
          </w:rPrChange>
        </w:rPr>
        <w:t xml:space="preserve">N segments while </w:t>
      </w:r>
      <w:ins w:id="1630" w:author="SB" w:date="2019-01-12T17:50:00Z">
        <w:r w:rsidR="003905DE" w:rsidRPr="00316B7B">
          <w:rPr>
            <w:rFonts w:ascii="Times New Roman" w:hAnsi="Times New Roman" w:cs="Times New Roman"/>
            <w:rPrChange w:id="1631" w:author="SB" w:date="2019-01-13T08:33:00Z">
              <w:rPr/>
            </w:rPrChange>
          </w:rPr>
          <w:t>re</w:t>
        </w:r>
      </w:ins>
      <w:del w:id="1632" w:author="SB" w:date="2019-01-12T17:50:00Z">
        <w:r w:rsidRPr="00316B7B" w:rsidDel="003905DE">
          <w:rPr>
            <w:rFonts w:ascii="Times New Roman" w:hAnsi="Times New Roman" w:cs="Times New Roman"/>
            <w:rPrChange w:id="1633" w:author="SB" w:date="2019-01-13T08:33:00Z">
              <w:rPr/>
            </w:rPrChange>
          </w:rPr>
          <w:delText>main</w:delText>
        </w:r>
      </w:del>
      <w:r w:rsidRPr="00316B7B">
        <w:rPr>
          <w:rFonts w:ascii="Times New Roman" w:hAnsi="Times New Roman" w:cs="Times New Roman"/>
          <w:rPrChange w:id="1634" w:author="SB" w:date="2019-01-13T08:33:00Z">
            <w:rPr/>
          </w:rPrChange>
        </w:rPr>
        <w:t>tain</w:t>
      </w:r>
      <w:ins w:id="1635" w:author="SB" w:date="2019-01-12T17:50:00Z">
        <w:r w:rsidR="003905DE" w:rsidRPr="00316B7B">
          <w:rPr>
            <w:rFonts w:ascii="Times New Roman" w:hAnsi="Times New Roman" w:cs="Times New Roman"/>
            <w:rPrChange w:id="1636" w:author="SB" w:date="2019-01-13T08:33:00Z">
              <w:rPr/>
            </w:rPrChange>
          </w:rPr>
          <w:t>ing</w:t>
        </w:r>
      </w:ins>
      <w:r w:rsidRPr="00316B7B">
        <w:rPr>
          <w:rFonts w:ascii="Times New Roman" w:hAnsi="Times New Roman" w:cs="Times New Roman"/>
          <w:rPrChange w:id="1637" w:author="SB" w:date="2019-01-13T08:33:00Z">
            <w:rPr/>
          </w:rPrChange>
        </w:rPr>
        <w:t xml:space="preserve"> </w:t>
      </w:r>
      <w:r w:rsidR="000F1F0C" w:rsidRPr="00316B7B">
        <w:rPr>
          <w:rFonts w:ascii="Times New Roman" w:hAnsi="Times New Roman" w:cs="Times New Roman"/>
          <w:rPrChange w:id="1638" w:author="SB" w:date="2019-01-13T08:33:00Z">
            <w:rPr/>
          </w:rPrChange>
        </w:rPr>
        <w:t>the</w:t>
      </w:r>
      <w:r w:rsidRPr="00316B7B">
        <w:rPr>
          <w:rFonts w:ascii="Times New Roman" w:hAnsi="Times New Roman" w:cs="Times New Roman"/>
          <w:rPrChange w:id="1639" w:author="SB" w:date="2019-01-13T08:33:00Z">
            <w:rPr/>
          </w:rPrChange>
        </w:rPr>
        <w:t xml:space="preserve"> AH segments</w:t>
      </w:r>
      <w:r w:rsidR="000F1F0C" w:rsidRPr="00316B7B">
        <w:rPr>
          <w:rFonts w:ascii="Times New Roman" w:hAnsi="Times New Roman" w:cs="Times New Roman"/>
          <w:rPrChange w:id="1640" w:author="SB" w:date="2019-01-13T08:33:00Z">
            <w:rPr/>
          </w:rPrChange>
        </w:rPr>
        <w:t>.</w:t>
      </w:r>
      <w:r w:rsidRPr="00316B7B">
        <w:rPr>
          <w:rFonts w:ascii="Times New Roman" w:hAnsi="Times New Roman" w:cs="Times New Roman"/>
          <w:rPrChange w:id="1641" w:author="SB" w:date="2019-01-13T08:33:00Z">
            <w:rPr/>
          </w:rPrChange>
        </w:rPr>
        <w:t xml:space="preserve"> The second </w:t>
      </w:r>
      <w:ins w:id="1642" w:author="SB" w:date="2019-01-12T17:50:00Z">
        <w:r w:rsidR="003905DE" w:rsidRPr="00316B7B">
          <w:rPr>
            <w:rFonts w:ascii="Times New Roman" w:hAnsi="Times New Roman" w:cs="Times New Roman"/>
            <w:rPrChange w:id="1643" w:author="SB" w:date="2019-01-13T08:33:00Z">
              <w:rPr/>
            </w:rPrChange>
          </w:rPr>
          <w:t>part was</w:t>
        </w:r>
      </w:ins>
      <w:del w:id="1644" w:author="SB" w:date="2019-01-12T17:50:00Z">
        <w:r w:rsidRPr="00316B7B" w:rsidDel="003905DE">
          <w:rPr>
            <w:rFonts w:ascii="Times New Roman" w:hAnsi="Times New Roman" w:cs="Times New Roman"/>
            <w:rPrChange w:id="1645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1646" w:author="SB" w:date="2019-01-13T08:33:00Z">
            <w:rPr/>
          </w:rPrChange>
        </w:rPr>
        <w:t xml:space="preserve"> a random forest consist</w:t>
      </w:r>
      <w:ins w:id="1647" w:author="SB" w:date="2019-01-12T17:50:00Z">
        <w:r w:rsidR="003905DE" w:rsidRPr="00316B7B">
          <w:rPr>
            <w:rFonts w:ascii="Times New Roman" w:hAnsi="Times New Roman" w:cs="Times New Roman"/>
            <w:rPrChange w:id="1648" w:author="SB" w:date="2019-01-13T08:33:00Z">
              <w:rPr/>
            </w:rPrChange>
          </w:rPr>
          <w:t>ing of 20</w:t>
        </w:r>
      </w:ins>
      <w:del w:id="1649" w:author="SB" w:date="2019-01-12T17:50:00Z">
        <w:r w:rsidRPr="00316B7B" w:rsidDel="003905DE">
          <w:rPr>
            <w:rFonts w:ascii="Times New Roman" w:hAnsi="Times New Roman" w:cs="Times New Roman"/>
            <w:rPrChange w:id="1650" w:author="SB" w:date="2019-01-13T08:33:00Z">
              <w:rPr/>
            </w:rPrChange>
          </w:rPr>
          <w:delText>ed of twenty</w:delText>
        </w:r>
      </w:del>
      <w:r w:rsidRPr="00316B7B">
        <w:rPr>
          <w:rFonts w:ascii="Times New Roman" w:hAnsi="Times New Roman" w:cs="Times New Roman"/>
          <w:rPrChange w:id="1651" w:author="SB" w:date="2019-01-13T08:33:00Z">
            <w:rPr/>
          </w:rPrChange>
        </w:rPr>
        <w:t xml:space="preserve"> CART decision trees for the prediction of 10</w:t>
      </w:r>
      <w:ins w:id="1652" w:author="SB" w:date="2019-01-12T17:50:00Z">
        <w:r w:rsidR="003905DE" w:rsidRPr="00316B7B">
          <w:rPr>
            <w:rFonts w:ascii="Times New Roman" w:hAnsi="Times New Roman" w:cs="Times New Roman"/>
            <w:rPrChange w:id="1653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1654" w:author="SB" w:date="2019-01-13T08:33:00Z">
            <w:rPr/>
          </w:rPrChange>
        </w:rPr>
        <w:t xml:space="preserve">s segments. Based on the results of </w:t>
      </w:r>
      <w:ins w:id="1655" w:author="SB" w:date="2019-01-12T17:51:00Z">
        <w:r w:rsidR="003905DE" w:rsidRPr="00316B7B">
          <w:rPr>
            <w:rFonts w:ascii="Times New Roman" w:hAnsi="Times New Roman" w:cs="Times New Roman"/>
            <w:rPrChange w:id="1656" w:author="SB" w:date="2019-01-13T08:33:00Z">
              <w:rPr/>
            </w:rPrChange>
          </w:rPr>
          <w:t xml:space="preserve">the </w:t>
        </w:r>
      </w:ins>
      <w:r w:rsidR="004C1C65" w:rsidRPr="00316B7B">
        <w:rPr>
          <w:rFonts w:ascii="Times New Roman" w:hAnsi="Times New Roman" w:cs="Times New Roman"/>
          <w:rPrChange w:id="1657" w:author="SB" w:date="2019-01-13T08:33:00Z">
            <w:rPr/>
          </w:rPrChange>
        </w:rPr>
        <w:t>60</w:t>
      </w:r>
      <w:ins w:id="1658" w:author="SB" w:date="2019-01-12T17:51:00Z">
        <w:r w:rsidR="003905DE" w:rsidRPr="00316B7B">
          <w:rPr>
            <w:rFonts w:ascii="Times New Roman" w:hAnsi="Times New Roman" w:cs="Times New Roman"/>
            <w:rPrChange w:id="1659" w:author="SB" w:date="2019-01-13T08:33:00Z">
              <w:rPr/>
            </w:rPrChange>
          </w:rPr>
          <w:t xml:space="preserve"> </w:t>
        </w:r>
      </w:ins>
      <w:r w:rsidR="004C1C65" w:rsidRPr="00316B7B">
        <w:rPr>
          <w:rFonts w:ascii="Times New Roman" w:hAnsi="Times New Roman" w:cs="Times New Roman"/>
          <w:rPrChange w:id="1660" w:author="SB" w:date="2019-01-13T08:33:00Z">
            <w:rPr/>
          </w:rPrChange>
        </w:rPr>
        <w:t>s</w:t>
      </w:r>
      <w:r w:rsidR="003F70AE" w:rsidRPr="00316B7B">
        <w:rPr>
          <w:rFonts w:ascii="Times New Roman" w:hAnsi="Times New Roman" w:cs="Times New Roman"/>
          <w:rPrChange w:id="1661" w:author="SB" w:date="2019-01-13T08:33:00Z">
            <w:rPr/>
          </w:rPrChange>
        </w:rPr>
        <w:t xml:space="preserve"> </w:t>
      </w:r>
      <w:r w:rsidR="004C1C65" w:rsidRPr="00316B7B">
        <w:rPr>
          <w:rFonts w:ascii="Times New Roman" w:hAnsi="Times New Roman" w:cs="Times New Roman"/>
          <w:rPrChange w:id="1662" w:author="SB" w:date="2019-01-13T08:33:00Z">
            <w:rPr/>
          </w:rPrChange>
        </w:rPr>
        <w:t>detector</w:t>
      </w:r>
      <w:r w:rsidRPr="00316B7B">
        <w:rPr>
          <w:rFonts w:ascii="Times New Roman" w:hAnsi="Times New Roman" w:cs="Times New Roman"/>
          <w:rPrChange w:id="1663" w:author="SB" w:date="2019-01-13T08:33:00Z">
            <w:rPr/>
          </w:rPrChange>
        </w:rPr>
        <w:t xml:space="preserve">, the </w:t>
      </w:r>
      <w:r w:rsidR="004C1C65" w:rsidRPr="00316B7B">
        <w:rPr>
          <w:rFonts w:ascii="Times New Roman" w:hAnsi="Times New Roman" w:cs="Times New Roman"/>
          <w:rPrChange w:id="1664" w:author="SB" w:date="2019-01-13T08:33:00Z">
            <w:rPr/>
          </w:rPrChange>
        </w:rPr>
        <w:t>10</w:t>
      </w:r>
      <w:ins w:id="1665" w:author="SB" w:date="2019-01-12T17:51:00Z">
        <w:r w:rsidR="003905DE" w:rsidRPr="00316B7B">
          <w:rPr>
            <w:rFonts w:ascii="Times New Roman" w:hAnsi="Times New Roman" w:cs="Times New Roman"/>
            <w:rPrChange w:id="1666" w:author="SB" w:date="2019-01-13T08:33:00Z">
              <w:rPr/>
            </w:rPrChange>
          </w:rPr>
          <w:t xml:space="preserve"> </w:t>
        </w:r>
      </w:ins>
      <w:r w:rsidR="004C1C65" w:rsidRPr="00316B7B">
        <w:rPr>
          <w:rFonts w:ascii="Times New Roman" w:hAnsi="Times New Roman" w:cs="Times New Roman"/>
          <w:rPrChange w:id="1667" w:author="SB" w:date="2019-01-13T08:33:00Z">
            <w:rPr/>
          </w:rPrChange>
        </w:rPr>
        <w:t>s</w:t>
      </w:r>
      <w:r w:rsidR="003F70AE" w:rsidRPr="00316B7B">
        <w:rPr>
          <w:rFonts w:ascii="Times New Roman" w:hAnsi="Times New Roman" w:cs="Times New Roman"/>
          <w:rPrChange w:id="1668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669" w:author="SB" w:date="2019-01-13T08:33:00Z">
            <w:rPr/>
          </w:rPrChange>
        </w:rPr>
        <w:t xml:space="preserve">detector </w:t>
      </w:r>
      <w:ins w:id="1670" w:author="SB" w:date="2019-01-12T17:51:00Z">
        <w:r w:rsidR="003905DE" w:rsidRPr="00316B7B">
          <w:rPr>
            <w:rFonts w:ascii="Times New Roman" w:hAnsi="Times New Roman" w:cs="Times New Roman"/>
            <w:rPrChange w:id="1671" w:author="SB" w:date="2019-01-13T08:33:00Z">
              <w:rPr/>
            </w:rPrChange>
          </w:rPr>
          <w:t>was</w:t>
        </w:r>
      </w:ins>
      <w:del w:id="1672" w:author="SB" w:date="2019-01-12T17:51:00Z">
        <w:r w:rsidRPr="00316B7B" w:rsidDel="003905DE">
          <w:rPr>
            <w:rFonts w:ascii="Times New Roman" w:hAnsi="Times New Roman" w:cs="Times New Roman"/>
            <w:rPrChange w:id="1673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1674" w:author="SB" w:date="2019-01-13T08:33:00Z">
            <w:rPr/>
          </w:rPrChange>
        </w:rPr>
        <w:t xml:space="preserve"> able to locate the </w:t>
      </w:r>
      <w:r w:rsidR="000F1F0C" w:rsidRPr="00316B7B">
        <w:rPr>
          <w:rFonts w:ascii="Times New Roman" w:hAnsi="Times New Roman" w:cs="Times New Roman"/>
          <w:rPrChange w:id="1675" w:author="SB" w:date="2019-01-13T08:33:00Z">
            <w:rPr/>
          </w:rPrChange>
        </w:rPr>
        <w:t>start</w:t>
      </w:r>
      <w:r w:rsidRPr="00316B7B">
        <w:rPr>
          <w:rFonts w:ascii="Times New Roman" w:hAnsi="Times New Roman" w:cs="Times New Roman"/>
          <w:rPrChange w:id="1676" w:author="SB" w:date="2019-01-13T08:33:00Z">
            <w:rPr/>
          </w:rPrChange>
        </w:rPr>
        <w:t xml:space="preserve"> and </w:t>
      </w:r>
      <w:r w:rsidR="000F1F0C" w:rsidRPr="00316B7B">
        <w:rPr>
          <w:rFonts w:ascii="Times New Roman" w:hAnsi="Times New Roman" w:cs="Times New Roman"/>
          <w:rPrChange w:id="1677" w:author="SB" w:date="2019-01-13T08:33:00Z">
            <w:rPr/>
          </w:rPrChange>
        </w:rPr>
        <w:t>end time</w:t>
      </w:r>
      <w:ins w:id="1678" w:author="SB" w:date="2019-01-12T17:51:00Z">
        <w:r w:rsidR="003905DE" w:rsidRPr="00316B7B">
          <w:rPr>
            <w:rFonts w:ascii="Times New Roman" w:hAnsi="Times New Roman" w:cs="Times New Roman"/>
            <w:rPrChange w:id="1679" w:author="SB" w:date="2019-01-13T08:33:00Z">
              <w:rPr/>
            </w:rPrChange>
          </w:rPr>
          <w:t>s</w:t>
        </w:r>
      </w:ins>
      <w:r w:rsidRPr="00316B7B">
        <w:rPr>
          <w:rFonts w:ascii="Times New Roman" w:hAnsi="Times New Roman" w:cs="Times New Roman"/>
          <w:rPrChange w:id="1680" w:author="SB" w:date="2019-01-13T08:33:00Z">
            <w:rPr/>
          </w:rPrChange>
        </w:rPr>
        <w:t xml:space="preserve"> of </w:t>
      </w:r>
      <w:r w:rsidR="003C5026" w:rsidRPr="00316B7B">
        <w:rPr>
          <w:rFonts w:ascii="Times New Roman" w:hAnsi="Times New Roman" w:cs="Times New Roman"/>
          <w:rPrChange w:id="1681" w:author="SB" w:date="2019-01-13T08:33:00Z">
            <w:rPr/>
          </w:rPrChange>
        </w:rPr>
        <w:t>AH events</w:t>
      </w:r>
      <w:r w:rsidRPr="00316B7B">
        <w:rPr>
          <w:rFonts w:ascii="Times New Roman" w:hAnsi="Times New Roman" w:cs="Times New Roman"/>
          <w:rPrChange w:id="1682" w:author="SB" w:date="2019-01-13T08:33:00Z">
            <w:rPr/>
          </w:rPrChange>
        </w:rPr>
        <w:t>.</w:t>
      </w:r>
    </w:p>
    <w:p w14:paraId="135AB73E" w14:textId="092CBEEA" w:rsidR="00E32C94" w:rsidRPr="00316B7B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  <w:rPrChange w:id="1683" w:author="SB" w:date="2019-01-13T08:33:00Z">
            <w:rPr>
              <w:highlight w:val="yellow"/>
            </w:rPr>
          </w:rPrChange>
        </w:rPr>
      </w:pPr>
      <w:ins w:id="1684" w:author="SB" w:date="2019-01-12T17:51:00Z">
        <w:r w:rsidRPr="00316B7B">
          <w:rPr>
            <w:rFonts w:ascii="Times New Roman" w:hAnsi="Times New Roman" w:cs="Times New Roman"/>
            <w:rPrChange w:id="1685" w:author="SB" w:date="2019-01-13T08:33:00Z">
              <w:rPr/>
            </w:rPrChange>
          </w:rPr>
          <w:t>Note</w:t>
        </w:r>
      </w:ins>
      <w:del w:id="1686" w:author="SB" w:date="2019-01-12T17:51:00Z">
        <w:r w:rsidR="001310CE" w:rsidRPr="00316B7B" w:rsidDel="003905DE">
          <w:rPr>
            <w:rFonts w:ascii="Times New Roman" w:hAnsi="Times New Roman" w:cs="Times New Roman"/>
            <w:rPrChange w:id="1687" w:author="SB" w:date="2019-01-13T08:33:00Z">
              <w:rPr/>
            </w:rPrChange>
          </w:rPr>
          <w:delText>It should be noted that</w:delText>
        </w:r>
      </w:del>
      <w:ins w:id="1688" w:author="SB" w:date="2019-01-12T17:51:00Z">
        <w:r w:rsidRPr="00316B7B">
          <w:rPr>
            <w:rFonts w:ascii="Times New Roman" w:hAnsi="Times New Roman" w:cs="Times New Roman"/>
            <w:rPrChange w:id="1689" w:author="SB" w:date="2019-01-13T08:33:00Z">
              <w:rPr/>
            </w:rPrChange>
          </w:rPr>
          <w:t xml:space="preserve"> that</w:t>
        </w:r>
      </w:ins>
      <w:r w:rsidR="001310CE" w:rsidRPr="00316B7B">
        <w:rPr>
          <w:rFonts w:ascii="Times New Roman" w:hAnsi="Times New Roman" w:cs="Times New Roman"/>
          <w:rPrChange w:id="1690" w:author="SB" w:date="2019-01-13T08:33:00Z">
            <w:rPr/>
          </w:rPrChange>
        </w:rPr>
        <w:t xml:space="preserve"> t</w:t>
      </w:r>
      <w:r w:rsidR="00E32C94" w:rsidRPr="00316B7B">
        <w:rPr>
          <w:rFonts w:ascii="Times New Roman" w:hAnsi="Times New Roman" w:cs="Times New Roman"/>
          <w:rPrChange w:id="1691" w:author="SB" w:date="2019-01-13T08:33:00Z">
            <w:rPr/>
          </w:rPrChange>
        </w:rPr>
        <w:t xml:space="preserve">he </w:t>
      </w:r>
      <w:r w:rsidR="001310CE" w:rsidRPr="00316B7B">
        <w:rPr>
          <w:rFonts w:ascii="Times New Roman" w:hAnsi="Times New Roman" w:cs="Times New Roman"/>
          <w:rPrChange w:id="1692" w:author="SB" w:date="2019-01-13T08:33:00Z">
            <w:rPr/>
          </w:rPrChange>
        </w:rPr>
        <w:t>60</w:t>
      </w:r>
      <w:ins w:id="1693" w:author="SB" w:date="2019-01-12T17:51:00Z">
        <w:r w:rsidRPr="00316B7B">
          <w:rPr>
            <w:rFonts w:ascii="Times New Roman" w:hAnsi="Times New Roman" w:cs="Times New Roman"/>
            <w:rPrChange w:id="1694" w:author="SB" w:date="2019-01-13T08:33:00Z">
              <w:rPr/>
            </w:rPrChange>
          </w:rPr>
          <w:t xml:space="preserve"> </w:t>
        </w:r>
      </w:ins>
      <w:r w:rsidR="004C1C65" w:rsidRPr="00316B7B">
        <w:rPr>
          <w:rFonts w:ascii="Times New Roman" w:hAnsi="Times New Roman" w:cs="Times New Roman"/>
          <w:rPrChange w:id="1695" w:author="SB" w:date="2019-01-13T08:33:00Z">
            <w:rPr/>
          </w:rPrChange>
        </w:rPr>
        <w:t>s</w:t>
      </w:r>
      <w:r w:rsidR="003F70AE" w:rsidRPr="00316B7B">
        <w:rPr>
          <w:rFonts w:ascii="Times New Roman" w:hAnsi="Times New Roman" w:cs="Times New Roman"/>
          <w:rPrChange w:id="1696" w:author="SB" w:date="2019-01-13T08:33:00Z">
            <w:rPr/>
          </w:rPrChange>
        </w:rPr>
        <w:t xml:space="preserve"> </w:t>
      </w:r>
      <w:r w:rsidR="00E32C94" w:rsidRPr="00316B7B">
        <w:rPr>
          <w:rFonts w:ascii="Times New Roman" w:hAnsi="Times New Roman" w:cs="Times New Roman"/>
          <w:rPrChange w:id="1697" w:author="SB" w:date="2019-01-13T08:33:00Z">
            <w:rPr/>
          </w:rPrChange>
        </w:rPr>
        <w:t>detector was trained using</w:t>
      </w:r>
      <w:r w:rsidR="001154C6" w:rsidRPr="00316B7B">
        <w:rPr>
          <w:rFonts w:ascii="Times New Roman" w:hAnsi="Times New Roman" w:cs="Times New Roman"/>
          <w:rPrChange w:id="1698" w:author="SB" w:date="2019-01-13T08:33:00Z">
            <w:rPr/>
          </w:rPrChange>
        </w:rPr>
        <w:t xml:space="preserve"> </w:t>
      </w:r>
      <w:ins w:id="1699" w:author="SB" w:date="2019-01-12T17:51:00Z">
        <w:r w:rsidRPr="00316B7B">
          <w:rPr>
            <w:rFonts w:ascii="Times New Roman" w:hAnsi="Times New Roman" w:cs="Times New Roman"/>
            <w:rPrChange w:id="1700" w:author="SB" w:date="2019-01-13T08:33:00Z">
              <w:rPr/>
            </w:rPrChange>
          </w:rPr>
          <w:t>a</w:t>
        </w:r>
      </w:ins>
      <w:del w:id="1701" w:author="SB" w:date="2019-01-12T17:51:00Z">
        <w:r w:rsidR="001154C6" w:rsidRPr="00316B7B" w:rsidDel="003905DE">
          <w:rPr>
            <w:rFonts w:ascii="Times New Roman" w:hAnsi="Times New Roman" w:cs="Times New Roman"/>
            <w:rPrChange w:id="1702" w:author="SB" w:date="2019-01-13T08:33:00Z">
              <w:rPr/>
            </w:rPrChange>
          </w:rPr>
          <w:delText xml:space="preserve">the </w:delText>
        </w:r>
      </w:del>
      <w:ins w:id="1703" w:author="SB" w:date="2019-01-12T17:51:00Z">
        <w:r w:rsidRPr="00316B7B">
          <w:rPr>
            <w:rFonts w:ascii="Times New Roman" w:hAnsi="Times New Roman" w:cs="Times New Roman"/>
            <w:rPrChange w:id="1704" w:author="SB" w:date="2019-01-13T08:33:00Z">
              <w:rPr/>
            </w:rPrChange>
          </w:rPr>
          <w:t xml:space="preserve"> </w:t>
        </w:r>
      </w:ins>
      <w:r w:rsidR="001154C6" w:rsidRPr="00316B7B">
        <w:rPr>
          <w:rFonts w:ascii="Times New Roman" w:hAnsi="Times New Roman" w:cs="Times New Roman"/>
          <w:rPrChange w:id="1705" w:author="SB" w:date="2019-01-13T08:33:00Z">
            <w:rPr/>
          </w:rPrChange>
        </w:rPr>
        <w:t>feature set composed of feature</w:t>
      </w:r>
      <w:ins w:id="1706" w:author="SB" w:date="2019-01-12T17:51:00Z">
        <w:r w:rsidRPr="00316B7B">
          <w:rPr>
            <w:rFonts w:ascii="Times New Roman" w:hAnsi="Times New Roman" w:cs="Times New Roman"/>
            <w:rPrChange w:id="1707" w:author="SB" w:date="2019-01-13T08:33:00Z">
              <w:rPr/>
            </w:rPrChange>
          </w:rPr>
          <w:t>s</w:t>
        </w:r>
      </w:ins>
      <w:r w:rsidR="001154C6" w:rsidRPr="00316B7B">
        <w:rPr>
          <w:rFonts w:ascii="Times New Roman" w:hAnsi="Times New Roman" w:cs="Times New Roman"/>
          <w:rPrChange w:id="1708" w:author="SB" w:date="2019-01-13T08:33:00Z">
            <w:rPr/>
          </w:rPrChange>
        </w:rPr>
        <w:t xml:space="preserve"> </w:t>
      </w:r>
      <w:r w:rsidR="000F1F0C" w:rsidRPr="00316B7B">
        <w:rPr>
          <w:rFonts w:ascii="Times New Roman" w:hAnsi="Times New Roman" w:cs="Times New Roman"/>
          <w:rPrChange w:id="1709" w:author="SB" w:date="2019-01-13T08:33:00Z">
            <w:rPr/>
          </w:rPrChange>
        </w:rPr>
        <w:t>2</w:t>
      </w:r>
      <w:r w:rsidR="001154C6" w:rsidRPr="00316B7B">
        <w:rPr>
          <w:rFonts w:ascii="Times New Roman" w:hAnsi="Times New Roman" w:cs="Times New Roman"/>
          <w:rPrChange w:id="1710" w:author="SB" w:date="2019-01-13T08:33:00Z">
            <w:rPr/>
          </w:rPrChange>
        </w:rPr>
        <w:t xml:space="preserve">, </w:t>
      </w:r>
      <w:r w:rsidR="0012030A" w:rsidRPr="00316B7B">
        <w:rPr>
          <w:rFonts w:ascii="Times New Roman" w:hAnsi="Times New Roman" w:cs="Times New Roman"/>
          <w:rPrChange w:id="1711" w:author="SB" w:date="2019-01-13T08:33:00Z">
            <w:rPr/>
          </w:rPrChange>
        </w:rPr>
        <w:t>6</w:t>
      </w:r>
      <w:ins w:id="1712" w:author="SB" w:date="2019-01-12T17:51:00Z">
        <w:r w:rsidRPr="00316B7B">
          <w:rPr>
            <w:rFonts w:ascii="Times New Roman" w:hAnsi="Times New Roman" w:cs="Times New Roman"/>
            <w:rPrChange w:id="1713" w:author="SB" w:date="2019-01-13T08:33:00Z">
              <w:rPr/>
            </w:rPrChange>
          </w:rPr>
          <w:t>,</w:t>
        </w:r>
      </w:ins>
      <w:r w:rsidR="001154C6" w:rsidRPr="00316B7B">
        <w:rPr>
          <w:rFonts w:ascii="Times New Roman" w:hAnsi="Times New Roman" w:cs="Times New Roman"/>
          <w:rPrChange w:id="1714" w:author="SB" w:date="2019-01-13T08:33:00Z">
            <w:rPr/>
          </w:rPrChange>
        </w:rPr>
        <w:t xml:space="preserve"> and </w:t>
      </w:r>
      <w:r w:rsidR="0012030A" w:rsidRPr="00316B7B">
        <w:rPr>
          <w:rFonts w:ascii="Times New Roman" w:hAnsi="Times New Roman" w:cs="Times New Roman"/>
          <w:rPrChange w:id="1715" w:author="SB" w:date="2019-01-13T08:33:00Z">
            <w:rPr/>
          </w:rPrChange>
        </w:rPr>
        <w:t>8</w:t>
      </w:r>
      <w:ins w:id="1716" w:author="SB" w:date="2019-01-12T17:51:00Z">
        <w:r w:rsidRPr="00316B7B">
          <w:rPr>
            <w:rFonts w:ascii="Times New Roman" w:hAnsi="Times New Roman" w:cs="Times New Roman"/>
            <w:rPrChange w:id="1717" w:author="SB" w:date="2019-01-13T08:33:00Z">
              <w:rPr/>
            </w:rPrChange>
          </w:rPr>
          <w:t>, in order</w:t>
        </w:r>
      </w:ins>
      <w:del w:id="1718" w:author="SB" w:date="2019-01-12T17:51:00Z">
        <w:r w:rsidR="0012030A" w:rsidRPr="00316B7B" w:rsidDel="003905DE">
          <w:rPr>
            <w:rFonts w:ascii="Times New Roman" w:hAnsi="Times New Roman" w:cs="Times New Roman"/>
            <w:rPrChange w:id="1719" w:author="SB" w:date="2019-01-13T08:33:00Z">
              <w:rPr/>
            </w:rPrChange>
          </w:rPr>
          <w:delText xml:space="preserve"> which aims</w:delText>
        </w:r>
      </w:del>
      <w:r w:rsidR="0012030A" w:rsidRPr="00316B7B">
        <w:rPr>
          <w:rFonts w:ascii="Times New Roman" w:hAnsi="Times New Roman" w:cs="Times New Roman"/>
          <w:rPrChange w:id="1720" w:author="SB" w:date="2019-01-13T08:33:00Z">
            <w:rPr/>
          </w:rPrChange>
        </w:rPr>
        <w:t xml:space="preserve"> to</w:t>
      </w:r>
      <w:r w:rsidR="001154C6" w:rsidRPr="00316B7B">
        <w:rPr>
          <w:rFonts w:ascii="Times New Roman" w:hAnsi="Times New Roman" w:cs="Times New Roman"/>
          <w:rPrChange w:id="1721" w:author="SB" w:date="2019-01-13T08:33:00Z">
            <w:rPr/>
          </w:rPrChange>
        </w:rPr>
        <w:t xml:space="preserve"> improve the training speed</w:t>
      </w:r>
      <w:ins w:id="1722" w:author="SB" w:date="2019-01-12T17:51:00Z">
        <w:r w:rsidRPr="00316B7B">
          <w:rPr>
            <w:rFonts w:ascii="Times New Roman" w:hAnsi="Times New Roman" w:cs="Times New Roman"/>
            <w:rPrChange w:id="1723" w:author="SB" w:date="2019-01-13T08:33:00Z">
              <w:rPr/>
            </w:rPrChange>
          </w:rPr>
          <w:t>; t</w:t>
        </w:r>
      </w:ins>
      <w:del w:id="1724" w:author="SB" w:date="2019-01-12T17:51:00Z">
        <w:r w:rsidR="001154C6" w:rsidRPr="00316B7B" w:rsidDel="003905DE">
          <w:rPr>
            <w:rFonts w:ascii="Times New Roman" w:hAnsi="Times New Roman" w:cs="Times New Roman"/>
            <w:rPrChange w:id="1725" w:author="SB" w:date="2019-01-13T08:33:00Z">
              <w:rPr/>
            </w:rPrChange>
          </w:rPr>
          <w:delText>. While t</w:delText>
        </w:r>
      </w:del>
      <w:r w:rsidR="001154C6" w:rsidRPr="00316B7B">
        <w:rPr>
          <w:rFonts w:ascii="Times New Roman" w:hAnsi="Times New Roman" w:cs="Times New Roman"/>
          <w:rPrChange w:id="1726" w:author="SB" w:date="2019-01-13T08:33:00Z">
            <w:rPr/>
          </w:rPrChange>
        </w:rPr>
        <w:t xml:space="preserve">he results </w:t>
      </w:r>
      <w:ins w:id="1727" w:author="SB" w:date="2019-01-12T17:51:00Z">
        <w:r w:rsidRPr="00316B7B">
          <w:rPr>
            <w:rFonts w:ascii="Times New Roman" w:hAnsi="Times New Roman" w:cs="Times New Roman"/>
            <w:rPrChange w:id="1728" w:author="SB" w:date="2019-01-13T08:33:00Z">
              <w:rPr/>
            </w:rPrChange>
          </w:rPr>
          <w:t>indicated</w:t>
        </w:r>
      </w:ins>
      <w:del w:id="1729" w:author="SB" w:date="2019-01-12T17:51:00Z">
        <w:r w:rsidR="001154C6" w:rsidRPr="00316B7B" w:rsidDel="003905DE">
          <w:rPr>
            <w:rFonts w:ascii="Times New Roman" w:hAnsi="Times New Roman" w:cs="Times New Roman"/>
            <w:rPrChange w:id="1730" w:author="SB" w:date="2019-01-13T08:33:00Z">
              <w:rPr/>
            </w:rPrChange>
          </w:rPr>
          <w:delText>illustrate</w:delText>
        </w:r>
        <w:r w:rsidR="004C1C65" w:rsidRPr="00316B7B" w:rsidDel="003905DE">
          <w:rPr>
            <w:rFonts w:ascii="Times New Roman" w:hAnsi="Times New Roman" w:cs="Times New Roman"/>
            <w:rPrChange w:id="1731" w:author="SB" w:date="2019-01-13T08:33:00Z">
              <w:rPr/>
            </w:rPrChange>
          </w:rPr>
          <w:delText>d</w:delText>
        </w:r>
      </w:del>
      <w:r w:rsidR="001154C6" w:rsidRPr="00316B7B">
        <w:rPr>
          <w:rFonts w:ascii="Times New Roman" w:hAnsi="Times New Roman" w:cs="Times New Roman"/>
          <w:rPrChange w:id="1732" w:author="SB" w:date="2019-01-13T08:33:00Z">
            <w:rPr/>
          </w:rPrChange>
        </w:rPr>
        <w:t xml:space="preserve"> that there </w:t>
      </w:r>
      <w:r w:rsidR="004C1C65" w:rsidRPr="00316B7B">
        <w:rPr>
          <w:rFonts w:ascii="Times New Roman" w:hAnsi="Times New Roman" w:cs="Times New Roman"/>
          <w:rPrChange w:id="1733" w:author="SB" w:date="2019-01-13T08:33:00Z">
            <w:rPr/>
          </w:rPrChange>
        </w:rPr>
        <w:t>was</w:t>
      </w:r>
      <w:r w:rsidR="001154C6" w:rsidRPr="00316B7B">
        <w:rPr>
          <w:rFonts w:ascii="Times New Roman" w:hAnsi="Times New Roman" w:cs="Times New Roman"/>
          <w:rPrChange w:id="1734" w:author="SB" w:date="2019-01-13T08:33:00Z">
            <w:rPr/>
          </w:rPrChange>
        </w:rPr>
        <w:t xml:space="preserve"> almost no effect </w:t>
      </w:r>
      <w:r w:rsidR="004C1C65" w:rsidRPr="00316B7B">
        <w:rPr>
          <w:rFonts w:ascii="Times New Roman" w:hAnsi="Times New Roman" w:cs="Times New Roman"/>
          <w:rPrChange w:id="1735" w:author="SB" w:date="2019-01-13T08:33:00Z">
            <w:rPr/>
          </w:rPrChange>
        </w:rPr>
        <w:t>on</w:t>
      </w:r>
      <w:r w:rsidR="001154C6" w:rsidRPr="00316B7B">
        <w:rPr>
          <w:rFonts w:ascii="Times New Roman" w:hAnsi="Times New Roman" w:cs="Times New Roman"/>
          <w:rPrChange w:id="1736" w:author="SB" w:date="2019-01-13T08:33:00Z">
            <w:rPr/>
          </w:rPrChange>
        </w:rPr>
        <w:t xml:space="preserve"> the performance. </w:t>
      </w:r>
      <w:ins w:id="1737" w:author="SB" w:date="2019-01-12T17:51:00Z">
        <w:r w:rsidRPr="00316B7B">
          <w:rPr>
            <w:rFonts w:ascii="Times New Roman" w:hAnsi="Times New Roman" w:cs="Times New Roman"/>
            <w:rPrChange w:id="1738" w:author="SB" w:date="2019-01-13T08:33:00Z">
              <w:rPr/>
            </w:rPrChange>
          </w:rPr>
          <w:t>Owing to</w:t>
        </w:r>
      </w:ins>
      <w:del w:id="1739" w:author="SB" w:date="2019-01-12T17:51:00Z">
        <w:r w:rsidR="001154C6" w:rsidRPr="00316B7B" w:rsidDel="003905DE">
          <w:rPr>
            <w:rFonts w:ascii="Times New Roman" w:hAnsi="Times New Roman" w:cs="Times New Roman"/>
            <w:rPrChange w:id="1740" w:author="SB" w:date="2019-01-13T08:33:00Z">
              <w:rPr/>
            </w:rPrChange>
          </w:rPr>
          <w:delText xml:space="preserve">Besides, </w:delText>
        </w:r>
        <w:r w:rsidR="0012030A" w:rsidRPr="00316B7B" w:rsidDel="003905DE">
          <w:rPr>
            <w:rFonts w:ascii="Times New Roman" w:hAnsi="Times New Roman" w:cs="Times New Roman"/>
            <w:rPrChange w:id="1741" w:author="SB" w:date="2019-01-13T08:33:00Z">
              <w:rPr/>
            </w:rPrChange>
          </w:rPr>
          <w:delText xml:space="preserve">considering </w:delText>
        </w:r>
      </w:del>
      <w:ins w:id="1742" w:author="SB" w:date="2019-01-12T17:51:00Z">
        <w:r w:rsidRPr="00316B7B">
          <w:rPr>
            <w:rFonts w:ascii="Times New Roman" w:hAnsi="Times New Roman" w:cs="Times New Roman"/>
            <w:rPrChange w:id="1743" w:author="SB" w:date="2019-01-13T08:33:00Z">
              <w:rPr/>
            </w:rPrChange>
          </w:rPr>
          <w:t xml:space="preserve"> </w:t>
        </w:r>
      </w:ins>
      <w:r w:rsidR="001154C6" w:rsidRPr="00316B7B">
        <w:rPr>
          <w:rFonts w:ascii="Times New Roman" w:hAnsi="Times New Roman" w:cs="Times New Roman"/>
          <w:rPrChange w:id="1744" w:author="SB" w:date="2019-01-13T08:33:00Z">
            <w:rPr/>
          </w:rPrChange>
        </w:rPr>
        <w:t xml:space="preserve">the imbalance </w:t>
      </w:r>
      <w:r w:rsidR="0012030A" w:rsidRPr="00316B7B">
        <w:rPr>
          <w:rFonts w:ascii="Times New Roman" w:hAnsi="Times New Roman" w:cs="Times New Roman"/>
          <w:rPrChange w:id="1745" w:author="SB" w:date="2019-01-13T08:33:00Z">
            <w:rPr/>
          </w:rPrChange>
        </w:rPr>
        <w:t>in</w:t>
      </w:r>
      <w:r w:rsidR="001154C6" w:rsidRPr="00316B7B">
        <w:rPr>
          <w:rFonts w:ascii="Times New Roman" w:hAnsi="Times New Roman" w:cs="Times New Roman"/>
          <w:rPrChange w:id="1746" w:author="SB" w:date="2019-01-13T08:33:00Z">
            <w:rPr/>
          </w:rPrChange>
        </w:rPr>
        <w:t xml:space="preserve"> the number of </w:t>
      </w:r>
      <w:r w:rsidR="0012030A" w:rsidRPr="00316B7B">
        <w:rPr>
          <w:rFonts w:ascii="Times New Roman" w:hAnsi="Times New Roman" w:cs="Times New Roman"/>
          <w:rPrChange w:id="1747" w:author="SB" w:date="2019-01-13T08:33:00Z">
            <w:rPr/>
          </w:rPrChange>
        </w:rPr>
        <w:t>AH and N segments</w:t>
      </w:r>
      <w:r w:rsidR="001154C6" w:rsidRPr="00316B7B">
        <w:rPr>
          <w:rFonts w:ascii="Times New Roman" w:hAnsi="Times New Roman" w:cs="Times New Roman"/>
          <w:rPrChange w:id="1748" w:author="SB" w:date="2019-01-13T08:33:00Z">
            <w:rPr/>
          </w:rPrChange>
        </w:rPr>
        <w:t xml:space="preserve">, the weights for the two classes in CART trees were set to inverse ratio of their numbers. </w:t>
      </w:r>
    </w:p>
    <w:p w14:paraId="3787A189" w14:textId="1CB1746F" w:rsidR="001154C6" w:rsidRPr="00316B7B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74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750" w:author="SB" w:date="2019-01-13T08:33:00Z">
            <w:rPr/>
          </w:rPrChange>
        </w:rPr>
        <w:t xml:space="preserve">A </w:t>
      </w:r>
      <w:r w:rsidR="0071524C" w:rsidRPr="00316B7B">
        <w:rPr>
          <w:rFonts w:ascii="Times New Roman" w:hAnsi="Times New Roman" w:cs="Times New Roman"/>
          <w:rPrChange w:id="1751" w:author="SB" w:date="2019-01-13T08:33:00Z">
            <w:rPr/>
          </w:rPrChange>
        </w:rPr>
        <w:t>two</w:t>
      </w:r>
      <w:del w:id="1752" w:author="SB" w:date="2019-01-12T17:52:00Z">
        <w:r w:rsidR="0071524C" w:rsidRPr="00316B7B" w:rsidDel="003905DE">
          <w:rPr>
            <w:rFonts w:ascii="Times New Roman" w:hAnsi="Times New Roman" w:cs="Times New Roman"/>
            <w:rPrChange w:id="1753" w:author="SB" w:date="2019-01-13T08:33:00Z">
              <w:rPr/>
            </w:rPrChange>
          </w:rPr>
          <w:delText>-</w:delText>
        </w:r>
      </w:del>
      <w:r w:rsidR="0071524C" w:rsidRPr="00316B7B">
        <w:rPr>
          <w:rFonts w:ascii="Times New Roman" w:hAnsi="Times New Roman" w:cs="Times New Roman"/>
          <w:rPrChange w:id="1754" w:author="SB" w:date="2019-01-13T08:33:00Z">
            <w:rPr/>
          </w:rPrChange>
        </w:rPr>
        <w:t>fold</w:t>
      </w:r>
      <w:ins w:id="1755" w:author="SB" w:date="2019-01-12T17:51:00Z">
        <w:r w:rsidR="003905DE" w:rsidRPr="00316B7B">
          <w:rPr>
            <w:rFonts w:ascii="Times New Roman" w:hAnsi="Times New Roman" w:cs="Times New Roman"/>
            <w:rPrChange w:id="1756" w:author="SB" w:date="2019-01-13T08:33:00Z">
              <w:rPr/>
            </w:rPrChange>
          </w:rPr>
          <w:t xml:space="preserve"> </w:t>
        </w:r>
      </w:ins>
      <w:del w:id="1757" w:author="SB" w:date="2019-01-12T17:51:00Z">
        <w:r w:rsidR="0071524C" w:rsidRPr="00316B7B" w:rsidDel="003905DE">
          <w:rPr>
            <w:rFonts w:ascii="Times New Roman" w:hAnsi="Times New Roman" w:cs="Times New Roman"/>
            <w:rPrChange w:id="1758" w:author="SB" w:date="2019-01-13T08:33:00Z">
              <w:rPr/>
            </w:rPrChange>
          </w:rPr>
          <w:delText>-</w:delText>
        </w:r>
      </w:del>
      <w:r w:rsidR="0071524C" w:rsidRPr="00316B7B">
        <w:rPr>
          <w:rFonts w:ascii="Times New Roman" w:hAnsi="Times New Roman" w:cs="Times New Roman"/>
          <w:rPrChange w:id="1759" w:author="SB" w:date="2019-01-13T08:33:00Z">
            <w:rPr/>
          </w:rPrChange>
        </w:rPr>
        <w:t>cross</w:t>
      </w:r>
      <w:ins w:id="1760" w:author="SB" w:date="2019-01-12T17:51:00Z">
        <w:r w:rsidR="003905DE" w:rsidRPr="00316B7B">
          <w:rPr>
            <w:rFonts w:ascii="Times New Roman" w:hAnsi="Times New Roman" w:cs="Times New Roman"/>
            <w:rPrChange w:id="1761" w:author="SB" w:date="2019-01-13T08:33:00Z">
              <w:rPr/>
            </w:rPrChange>
          </w:rPr>
          <w:t>-</w:t>
        </w:r>
      </w:ins>
      <w:del w:id="1762" w:author="SB" w:date="2019-01-12T17:51:00Z">
        <w:r w:rsidR="0071524C" w:rsidRPr="00316B7B" w:rsidDel="003905DE">
          <w:rPr>
            <w:rFonts w:ascii="Times New Roman" w:hAnsi="Times New Roman" w:cs="Times New Roman"/>
            <w:rPrChange w:id="1763" w:author="SB" w:date="2019-01-13T08:33:00Z">
              <w:rPr/>
            </w:rPrChange>
          </w:rPr>
          <w:delText xml:space="preserve"> </w:delText>
        </w:r>
      </w:del>
      <w:r w:rsidR="0071524C" w:rsidRPr="00316B7B">
        <w:rPr>
          <w:rFonts w:ascii="Times New Roman" w:hAnsi="Times New Roman" w:cs="Times New Roman"/>
          <w:rPrChange w:id="1764" w:author="SB" w:date="2019-01-13T08:33:00Z">
            <w:rPr/>
          </w:rPrChange>
        </w:rPr>
        <w:t>validation was used in the test</w:t>
      </w:r>
      <w:ins w:id="1765" w:author="SB" w:date="2019-01-12T17:52:00Z">
        <w:r w:rsidR="003905DE" w:rsidRPr="00316B7B">
          <w:rPr>
            <w:rFonts w:ascii="Times New Roman" w:hAnsi="Times New Roman" w:cs="Times New Roman"/>
            <w:rPrChange w:id="1766" w:author="SB" w:date="2019-01-13T08:33:00Z">
              <w:rPr/>
            </w:rPrChange>
          </w:rPr>
          <w:t>s</w:t>
        </w:r>
      </w:ins>
      <w:r w:rsidR="0071524C" w:rsidRPr="00316B7B">
        <w:rPr>
          <w:rFonts w:ascii="Times New Roman" w:hAnsi="Times New Roman" w:cs="Times New Roman"/>
          <w:rPrChange w:id="1767" w:author="SB" w:date="2019-01-13T08:33:00Z">
            <w:rPr/>
          </w:rPrChange>
        </w:rPr>
        <w:t xml:space="preserve">. Each time, half of the segments were used for training </w:t>
      </w:r>
      <w:del w:id="1768" w:author="Owner" w:date="2019-01-14T08:22:00Z">
        <w:r w:rsidR="0071524C" w:rsidRPr="00316B7B" w:rsidDel="00F85593">
          <w:rPr>
            <w:rFonts w:ascii="Times New Roman" w:hAnsi="Times New Roman" w:cs="Times New Roman"/>
            <w:rPrChange w:id="1769" w:author="SB" w:date="2019-01-13T08:33:00Z">
              <w:rPr/>
            </w:rPrChange>
          </w:rPr>
          <w:delText xml:space="preserve">while </w:delText>
        </w:r>
      </w:del>
      <w:ins w:id="1770" w:author="Owner" w:date="2019-01-14T08:22:00Z">
        <w:r w:rsidR="00F85593">
          <w:rPr>
            <w:rFonts w:ascii="Times New Roman" w:hAnsi="Times New Roman" w:cs="Times New Roman"/>
          </w:rPr>
          <w:t>with</w:t>
        </w:r>
        <w:r w:rsidR="00F85593" w:rsidRPr="00316B7B">
          <w:rPr>
            <w:rFonts w:ascii="Times New Roman" w:hAnsi="Times New Roman" w:cs="Times New Roman"/>
            <w:rPrChange w:id="1771" w:author="SB" w:date="2019-01-13T08:33:00Z">
              <w:rPr/>
            </w:rPrChange>
          </w:rPr>
          <w:t xml:space="preserve"> </w:t>
        </w:r>
      </w:ins>
      <w:r w:rsidR="0071524C" w:rsidRPr="00316B7B">
        <w:rPr>
          <w:rFonts w:ascii="Times New Roman" w:hAnsi="Times New Roman" w:cs="Times New Roman"/>
          <w:rPrChange w:id="1772" w:author="SB" w:date="2019-01-13T08:33:00Z">
            <w:rPr/>
          </w:rPrChange>
        </w:rPr>
        <w:t xml:space="preserve">the remaining half </w:t>
      </w:r>
      <w:del w:id="1773" w:author="Owner" w:date="2019-01-14T08:22:00Z">
        <w:r w:rsidR="0071524C" w:rsidRPr="00316B7B" w:rsidDel="00F85593">
          <w:rPr>
            <w:rFonts w:ascii="Times New Roman" w:hAnsi="Times New Roman" w:cs="Times New Roman"/>
            <w:rPrChange w:id="1774" w:author="SB" w:date="2019-01-13T08:33:00Z">
              <w:rPr/>
            </w:rPrChange>
          </w:rPr>
          <w:delText xml:space="preserve">were </w:delText>
        </w:r>
      </w:del>
      <w:ins w:id="1775" w:author="SB" w:date="2019-01-12T17:52:00Z">
        <w:r w:rsidR="003905DE" w:rsidRPr="00316B7B">
          <w:rPr>
            <w:rFonts w:ascii="Times New Roman" w:hAnsi="Times New Roman" w:cs="Times New Roman"/>
            <w:rPrChange w:id="1776" w:author="SB" w:date="2019-01-13T08:33:00Z">
              <w:rPr/>
            </w:rPrChange>
          </w:rPr>
          <w:t xml:space="preserve">used </w:t>
        </w:r>
      </w:ins>
      <w:r w:rsidR="0071524C" w:rsidRPr="00316B7B">
        <w:rPr>
          <w:rFonts w:ascii="Times New Roman" w:hAnsi="Times New Roman" w:cs="Times New Roman"/>
          <w:rPrChange w:id="1777" w:author="SB" w:date="2019-01-13T08:33:00Z">
            <w:rPr/>
          </w:rPrChange>
        </w:rPr>
        <w:t>for test</w:t>
      </w:r>
      <w:ins w:id="1778" w:author="SB" w:date="2019-01-12T17:52:00Z">
        <w:r w:rsidR="003905DE" w:rsidRPr="00316B7B">
          <w:rPr>
            <w:rFonts w:ascii="Times New Roman" w:hAnsi="Times New Roman" w:cs="Times New Roman"/>
            <w:rPrChange w:id="1779" w:author="SB" w:date="2019-01-13T08:33:00Z">
              <w:rPr/>
            </w:rPrChange>
          </w:rPr>
          <w:t>ing</w:t>
        </w:r>
      </w:ins>
      <w:r w:rsidR="0071524C" w:rsidRPr="00316B7B">
        <w:rPr>
          <w:rFonts w:ascii="Times New Roman" w:hAnsi="Times New Roman" w:cs="Times New Roman"/>
          <w:rPrChange w:id="1780" w:author="SB" w:date="2019-01-13T08:33:00Z">
            <w:rPr/>
          </w:rPrChange>
        </w:rPr>
        <w:t xml:space="preserve">. The cascading </w:t>
      </w:r>
      <w:r w:rsidR="004C1C65" w:rsidRPr="00316B7B">
        <w:rPr>
          <w:rFonts w:ascii="Times New Roman" w:hAnsi="Times New Roman" w:cs="Times New Roman"/>
          <w:rPrChange w:id="1781" w:author="SB" w:date="2019-01-13T08:33:00Z">
            <w:rPr/>
          </w:rPrChange>
        </w:rPr>
        <w:t>detector</w:t>
      </w:r>
      <w:del w:id="1782" w:author="SB" w:date="2019-01-12T17:52:00Z">
        <w:r w:rsidR="0071524C" w:rsidRPr="00316B7B" w:rsidDel="003905DE">
          <w:rPr>
            <w:rFonts w:ascii="Times New Roman" w:hAnsi="Times New Roman" w:cs="Times New Roman"/>
            <w:rPrChange w:id="1783" w:author="SB" w:date="2019-01-13T08:33:00Z">
              <w:rPr/>
            </w:rPrChange>
          </w:rPr>
          <w:delText xml:space="preserve"> will</w:delText>
        </w:r>
      </w:del>
      <w:r w:rsidR="0071524C" w:rsidRPr="00316B7B">
        <w:rPr>
          <w:rFonts w:ascii="Times New Roman" w:hAnsi="Times New Roman" w:cs="Times New Roman"/>
          <w:rPrChange w:id="1784" w:author="SB" w:date="2019-01-13T08:33:00Z">
            <w:rPr/>
          </w:rPrChange>
        </w:rPr>
        <w:t xml:space="preserve"> output the sequence composed by the prediction results of </w:t>
      </w:r>
      <w:ins w:id="1785" w:author="SB" w:date="2019-01-12T17:52:00Z">
        <w:r w:rsidR="003905DE" w:rsidRPr="00316B7B">
          <w:rPr>
            <w:rFonts w:ascii="Times New Roman" w:hAnsi="Times New Roman" w:cs="Times New Roman"/>
            <w:rPrChange w:id="1786" w:author="SB" w:date="2019-01-13T08:33:00Z">
              <w:rPr/>
            </w:rPrChange>
          </w:rPr>
          <w:t xml:space="preserve">the </w:t>
        </w:r>
      </w:ins>
      <w:r w:rsidR="0017490F" w:rsidRPr="00316B7B">
        <w:rPr>
          <w:rFonts w:ascii="Times New Roman" w:hAnsi="Times New Roman" w:cs="Times New Roman"/>
          <w:rPrChange w:id="1787" w:author="SB" w:date="2019-01-13T08:33:00Z">
            <w:rPr/>
          </w:rPrChange>
        </w:rPr>
        <w:t>10</w:t>
      </w:r>
      <w:ins w:id="1788" w:author="SB" w:date="2019-01-12T17:52:00Z">
        <w:r w:rsidR="003905DE" w:rsidRPr="00316B7B">
          <w:rPr>
            <w:rFonts w:ascii="Times New Roman" w:hAnsi="Times New Roman" w:cs="Times New Roman"/>
            <w:rPrChange w:id="1789" w:author="SB" w:date="2019-01-13T08:33:00Z">
              <w:rPr/>
            </w:rPrChange>
          </w:rPr>
          <w:t xml:space="preserve"> </w:t>
        </w:r>
      </w:ins>
      <w:r w:rsidR="0017490F" w:rsidRPr="00316B7B">
        <w:rPr>
          <w:rFonts w:ascii="Times New Roman" w:hAnsi="Times New Roman" w:cs="Times New Roman"/>
          <w:rPrChange w:id="1790" w:author="SB" w:date="2019-01-13T08:33:00Z">
            <w:rPr/>
          </w:rPrChange>
        </w:rPr>
        <w:t>s</w:t>
      </w:r>
      <w:r w:rsidR="0071524C" w:rsidRPr="00316B7B">
        <w:rPr>
          <w:rFonts w:ascii="Times New Roman" w:hAnsi="Times New Roman" w:cs="Times New Roman"/>
          <w:rPrChange w:id="1791" w:author="SB" w:date="2019-01-13T08:33:00Z">
            <w:rPr/>
          </w:rPrChange>
        </w:rPr>
        <w:t xml:space="preserve"> segments. The </w:t>
      </w:r>
      <w:r w:rsidR="0017490F" w:rsidRPr="00316B7B">
        <w:rPr>
          <w:rFonts w:ascii="Times New Roman" w:hAnsi="Times New Roman" w:cs="Times New Roman"/>
          <w:rPrChange w:id="1792" w:author="SB" w:date="2019-01-13T08:33:00Z">
            <w:rPr/>
          </w:rPrChange>
        </w:rPr>
        <w:t>detector</w:t>
      </w:r>
      <w:r w:rsidR="0071524C" w:rsidRPr="00316B7B">
        <w:rPr>
          <w:rFonts w:ascii="Times New Roman" w:hAnsi="Times New Roman" w:cs="Times New Roman"/>
          <w:rPrChange w:id="1793" w:author="SB" w:date="2019-01-13T08:33:00Z">
            <w:rPr/>
          </w:rPrChange>
        </w:rPr>
        <w:t xml:space="preserve"> was trained on a computer with an i5-7600k CPU and 8</w:t>
      </w:r>
      <w:ins w:id="1794" w:author="SB" w:date="2019-01-12T17:52:00Z">
        <w:r w:rsidR="003905DE" w:rsidRPr="00316B7B">
          <w:rPr>
            <w:rFonts w:ascii="Times New Roman" w:hAnsi="Times New Roman" w:cs="Times New Roman"/>
            <w:rPrChange w:id="1795" w:author="SB" w:date="2019-01-13T08:33:00Z">
              <w:rPr/>
            </w:rPrChange>
          </w:rPr>
          <w:t xml:space="preserve"> </w:t>
        </w:r>
      </w:ins>
      <w:r w:rsidR="0071524C" w:rsidRPr="00316B7B">
        <w:rPr>
          <w:rFonts w:ascii="Times New Roman" w:hAnsi="Times New Roman" w:cs="Times New Roman"/>
          <w:rPrChange w:id="1796" w:author="SB" w:date="2019-01-13T08:33:00Z">
            <w:rPr/>
          </w:rPrChange>
        </w:rPr>
        <w:t>G RAM.</w:t>
      </w:r>
    </w:p>
    <w:p w14:paraId="7C443931" w14:textId="77777777" w:rsidR="00310DE6" w:rsidRPr="00316B7B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797" w:author="SB" w:date="2019-01-13T08:33:00Z">
            <w:rPr/>
          </w:rPrChange>
        </w:rPr>
      </w:pPr>
    </w:p>
    <w:p w14:paraId="60530CB4" w14:textId="448555FA" w:rsidR="00310DE6" w:rsidRPr="00316B7B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1798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799" w:author="SB" w:date="2019-01-13T08:33:00Z">
            <w:rPr>
              <w:b/>
            </w:rPr>
          </w:rPrChange>
        </w:rPr>
        <w:t xml:space="preserve">Design of </w:t>
      </w:r>
      <w:ins w:id="1800" w:author="SB" w:date="2019-01-12T17:52:00Z">
        <w:r w:rsidR="00DC0919" w:rsidRPr="00316B7B">
          <w:rPr>
            <w:rFonts w:ascii="Times New Roman" w:hAnsi="Times New Roman" w:cs="Times New Roman"/>
            <w:b/>
            <w:rPrChange w:id="1801" w:author="SB" w:date="2019-01-13T08:33:00Z">
              <w:rPr>
                <w:b/>
              </w:rPr>
            </w:rPrChange>
          </w:rPr>
          <w:t>e</w:t>
        </w:r>
      </w:ins>
      <w:del w:id="1802" w:author="SB" w:date="2019-01-12T17:52:00Z">
        <w:r w:rsidRPr="00316B7B" w:rsidDel="00DC0919">
          <w:rPr>
            <w:rFonts w:ascii="Times New Roman" w:hAnsi="Times New Roman" w:cs="Times New Roman"/>
            <w:b/>
            <w:rPrChange w:id="1803" w:author="SB" w:date="2019-01-13T08:33:00Z">
              <w:rPr>
                <w:b/>
              </w:rPr>
            </w:rPrChange>
          </w:rPr>
          <w:delText>E</w:delText>
        </w:r>
      </w:del>
      <w:r w:rsidRPr="00316B7B">
        <w:rPr>
          <w:rFonts w:ascii="Times New Roman" w:hAnsi="Times New Roman" w:cs="Times New Roman"/>
          <w:b/>
          <w:rPrChange w:id="1804" w:author="SB" w:date="2019-01-13T08:33:00Z">
            <w:rPr>
              <w:b/>
            </w:rPr>
          </w:rPrChange>
        </w:rPr>
        <w:t xml:space="preserve">vent </w:t>
      </w:r>
      <w:ins w:id="1805" w:author="SB" w:date="2019-01-12T17:52:00Z">
        <w:r w:rsidR="00DC0919" w:rsidRPr="00316B7B">
          <w:rPr>
            <w:rFonts w:ascii="Times New Roman" w:hAnsi="Times New Roman" w:cs="Times New Roman"/>
            <w:b/>
            <w:rPrChange w:id="1806" w:author="SB" w:date="2019-01-13T08:33:00Z">
              <w:rPr>
                <w:b/>
              </w:rPr>
            </w:rPrChange>
          </w:rPr>
          <w:t>d</w:t>
        </w:r>
      </w:ins>
      <w:del w:id="1807" w:author="SB" w:date="2019-01-12T17:52:00Z">
        <w:r w:rsidRPr="00316B7B" w:rsidDel="00DC0919">
          <w:rPr>
            <w:rFonts w:ascii="Times New Roman" w:hAnsi="Times New Roman" w:cs="Times New Roman"/>
            <w:b/>
            <w:rPrChange w:id="1808" w:author="SB" w:date="2019-01-13T08:33:00Z">
              <w:rPr>
                <w:b/>
              </w:rPr>
            </w:rPrChange>
          </w:rPr>
          <w:delText>D</w:delText>
        </w:r>
      </w:del>
      <w:r w:rsidRPr="00316B7B">
        <w:rPr>
          <w:rFonts w:ascii="Times New Roman" w:hAnsi="Times New Roman" w:cs="Times New Roman"/>
          <w:b/>
          <w:rPrChange w:id="1809" w:author="SB" w:date="2019-01-13T08:33:00Z">
            <w:rPr>
              <w:b/>
            </w:rPr>
          </w:rPrChange>
        </w:rPr>
        <w:t>etector</w:t>
      </w:r>
    </w:p>
    <w:p w14:paraId="6D1B31A0" w14:textId="6DF64AF1" w:rsidR="00310DE6" w:rsidRPr="00316B7B" w:rsidRDefault="00F114FE" w:rsidP="0086369E">
      <w:pPr>
        <w:rPr>
          <w:rFonts w:ascii="Times New Roman" w:hAnsi="Times New Roman" w:cs="Times New Roman"/>
        </w:rPr>
      </w:pPr>
      <w:r w:rsidRPr="00316B7B">
        <w:rPr>
          <w:rFonts w:ascii="Times New Roman" w:hAnsi="Times New Roman" w:cs="Times New Roman"/>
          <w:rPrChange w:id="1810" w:author="SB" w:date="2019-01-13T08:33:00Z">
            <w:rPr/>
          </w:rPrChange>
        </w:rPr>
        <w:t xml:space="preserve">The sequence predicted by </w:t>
      </w:r>
      <w:ins w:id="1811" w:author="SB" w:date="2019-01-12T17:52:00Z">
        <w:r w:rsidR="00FD5500" w:rsidRPr="00316B7B">
          <w:rPr>
            <w:rFonts w:ascii="Times New Roman" w:hAnsi="Times New Roman" w:cs="Times New Roman"/>
            <w:rPrChange w:id="1812" w:author="SB" w:date="2019-01-13T08:33:00Z">
              <w:rPr/>
            </w:rPrChange>
          </w:rPr>
          <w:t xml:space="preserve">the </w:t>
        </w:r>
      </w:ins>
      <w:r w:rsidRPr="00316B7B">
        <w:rPr>
          <w:rFonts w:ascii="Times New Roman" w:hAnsi="Times New Roman" w:cs="Times New Roman"/>
          <w:rPrChange w:id="1813" w:author="SB" w:date="2019-01-13T08:33:00Z">
            <w:rPr/>
          </w:rPrChange>
        </w:rPr>
        <w:t xml:space="preserve">cascading detector </w:t>
      </w:r>
      <w:ins w:id="1814" w:author="SB" w:date="2019-01-12T17:52:00Z">
        <w:r w:rsidR="00FD5500" w:rsidRPr="00316B7B">
          <w:rPr>
            <w:rFonts w:ascii="Times New Roman" w:hAnsi="Times New Roman" w:cs="Times New Roman"/>
            <w:rPrChange w:id="1815" w:author="SB" w:date="2019-01-13T08:33:00Z">
              <w:rPr/>
            </w:rPrChange>
          </w:rPr>
          <w:t>was</w:t>
        </w:r>
      </w:ins>
      <w:del w:id="1816" w:author="SB" w:date="2019-01-12T17:52:00Z">
        <w:r w:rsidRPr="00316B7B" w:rsidDel="00FD5500">
          <w:rPr>
            <w:rFonts w:ascii="Times New Roman" w:hAnsi="Times New Roman" w:cs="Times New Roman"/>
            <w:rPrChange w:id="1817" w:author="SB" w:date="2019-01-13T08:33:00Z">
              <w:rPr/>
            </w:rPrChange>
          </w:rPr>
          <w:delText>will</w:delText>
        </w:r>
      </w:del>
      <w:r w:rsidRPr="00316B7B">
        <w:rPr>
          <w:rFonts w:ascii="Times New Roman" w:hAnsi="Times New Roman" w:cs="Times New Roman"/>
          <w:rPrChange w:id="1818" w:author="SB" w:date="2019-01-13T08:33:00Z">
            <w:rPr/>
          </w:rPrChange>
        </w:rPr>
        <w:t xml:space="preserve"> then</w:t>
      </w:r>
      <w:del w:id="1819" w:author="SB" w:date="2019-01-12T17:52:00Z">
        <w:r w:rsidRPr="00316B7B" w:rsidDel="00FD5500">
          <w:rPr>
            <w:rFonts w:ascii="Times New Roman" w:hAnsi="Times New Roman" w:cs="Times New Roman"/>
            <w:rPrChange w:id="1820" w:author="SB" w:date="2019-01-13T08:33:00Z">
              <w:rPr/>
            </w:rPrChange>
          </w:rPr>
          <w:delText xml:space="preserve"> be</w:delText>
        </w:r>
      </w:del>
      <w:r w:rsidRPr="00316B7B">
        <w:rPr>
          <w:rFonts w:ascii="Times New Roman" w:hAnsi="Times New Roman" w:cs="Times New Roman"/>
          <w:rPrChange w:id="1821" w:author="SB" w:date="2019-01-13T08:33:00Z">
            <w:rPr/>
          </w:rPrChange>
        </w:rPr>
        <w:t xml:space="preserve"> fed into </w:t>
      </w:r>
      <w:ins w:id="1822" w:author="SB" w:date="2019-01-12T17:52:00Z">
        <w:r w:rsidR="00FD5500" w:rsidRPr="00316B7B">
          <w:rPr>
            <w:rFonts w:ascii="Times New Roman" w:hAnsi="Times New Roman" w:cs="Times New Roman"/>
            <w:rPrChange w:id="1823" w:author="SB" w:date="2019-01-13T08:33:00Z">
              <w:rPr/>
            </w:rPrChange>
          </w:rPr>
          <w:t xml:space="preserve">the </w:t>
        </w:r>
      </w:ins>
      <w:r w:rsidRPr="00316B7B">
        <w:rPr>
          <w:rFonts w:ascii="Times New Roman" w:hAnsi="Times New Roman" w:cs="Times New Roman"/>
          <w:rPrChange w:id="1824" w:author="SB" w:date="2019-01-13T08:33:00Z">
            <w:rPr/>
          </w:rPrChange>
        </w:rPr>
        <w:t>event detector to correct</w:t>
      </w:r>
      <w:del w:id="1825" w:author="SB" w:date="2019-01-12T17:52:00Z">
        <w:r w:rsidRPr="00316B7B" w:rsidDel="00FD5500">
          <w:rPr>
            <w:rFonts w:ascii="Times New Roman" w:hAnsi="Times New Roman" w:cs="Times New Roman"/>
            <w:rPrChange w:id="1826" w:author="SB" w:date="2019-01-13T08:33:00Z">
              <w:rPr/>
            </w:rPrChange>
          </w:rPr>
          <w:delText xml:space="preserve"> the</w:delText>
        </w:r>
      </w:del>
      <w:r w:rsidRPr="00316B7B">
        <w:rPr>
          <w:rFonts w:ascii="Times New Roman" w:hAnsi="Times New Roman" w:cs="Times New Roman"/>
          <w:rPrChange w:id="1827" w:author="SB" w:date="2019-01-13T08:33:00Z">
            <w:rPr/>
          </w:rPrChange>
        </w:rPr>
        <w:t xml:space="preserve"> invalid results </w:t>
      </w:r>
      <w:ins w:id="1828" w:author="SB" w:date="2019-01-12T17:52:00Z">
        <w:r w:rsidR="00FD5500" w:rsidRPr="00316B7B">
          <w:rPr>
            <w:rFonts w:ascii="Times New Roman" w:hAnsi="Times New Roman" w:cs="Times New Roman"/>
            <w:rPrChange w:id="1829" w:author="SB" w:date="2019-01-13T08:33:00Z">
              <w:rPr/>
            </w:rPrChange>
          </w:rPr>
          <w:t xml:space="preserve">using the </w:t>
        </w:r>
      </w:ins>
      <w:r w:rsidRPr="00316B7B">
        <w:rPr>
          <w:rFonts w:ascii="Times New Roman" w:hAnsi="Times New Roman" w:cs="Times New Roman"/>
          <w:rPrChange w:id="1830" w:author="SB" w:date="2019-01-13T08:33:00Z">
            <w:rPr/>
          </w:rPrChange>
        </w:rPr>
        <w:t>following</w:t>
      </w:r>
      <w:del w:id="1831" w:author="SB" w:date="2019-01-12T17:52:00Z">
        <w:r w:rsidRPr="00316B7B" w:rsidDel="00FD5500">
          <w:rPr>
            <w:rFonts w:ascii="Times New Roman" w:hAnsi="Times New Roman" w:cs="Times New Roman"/>
            <w:rPrChange w:id="1832" w:author="SB" w:date="2019-01-13T08:33:00Z">
              <w:rPr/>
            </w:rPrChange>
          </w:rPr>
          <w:delText xml:space="preserve"> the</w:delText>
        </w:r>
      </w:del>
      <w:r w:rsidRPr="00316B7B">
        <w:rPr>
          <w:rFonts w:ascii="Times New Roman" w:hAnsi="Times New Roman" w:cs="Times New Roman"/>
          <w:rPrChange w:id="1833" w:author="SB" w:date="2019-01-13T08:33:00Z">
            <w:rPr/>
          </w:rPrChange>
        </w:rPr>
        <w:t xml:space="preserve"> two rules</w:t>
      </w:r>
      <w:ins w:id="1834" w:author="SB" w:date="2019-01-12T17:52:00Z">
        <w:r w:rsidR="00FD5500" w:rsidRPr="00316B7B">
          <w:rPr>
            <w:rFonts w:ascii="Times New Roman" w:hAnsi="Times New Roman" w:cs="Times New Roman"/>
            <w:rPrChange w:id="1835" w:author="SB" w:date="2019-01-13T08:33:00Z">
              <w:rPr/>
            </w:rPrChange>
          </w:rPr>
          <w:t>.</w:t>
        </w:r>
      </w:ins>
      <w:del w:id="1836" w:author="SB" w:date="2019-01-12T17:52:00Z">
        <w:r w:rsidRPr="00316B7B" w:rsidDel="00FD5500">
          <w:rPr>
            <w:rFonts w:ascii="Times New Roman" w:hAnsi="Times New Roman" w:cs="Times New Roman"/>
            <w:rPrChange w:id="1837" w:author="SB" w:date="2019-01-13T08:33:00Z">
              <w:rPr/>
            </w:rPrChange>
          </w:rPr>
          <w:delText>:</w:delText>
        </w:r>
      </w:del>
      <w:r w:rsidR="0072180B" w:rsidRPr="00316B7B">
        <w:rPr>
          <w:rFonts w:ascii="Times New Roman" w:hAnsi="Times New Roman" w:cs="Times New Roman"/>
          <w:rPrChange w:id="1838" w:author="SB" w:date="2019-01-13T08:33:00Z">
            <w:rPr/>
          </w:rPrChange>
        </w:rPr>
        <w:t xml:space="preserve"> 1) </w:t>
      </w:r>
      <w:r w:rsidR="001310CE" w:rsidRPr="00316B7B">
        <w:rPr>
          <w:rFonts w:ascii="Times New Roman" w:hAnsi="Times New Roman" w:cs="Times New Roman"/>
          <w:rPrChange w:id="1839" w:author="SB" w:date="2019-01-13T08:33:00Z">
            <w:rPr/>
          </w:rPrChange>
        </w:rPr>
        <w:t>Only</w:t>
      </w:r>
      <w:ins w:id="1840" w:author="SB" w:date="2019-01-12T18:02:00Z">
        <w:r w:rsidR="0037429B" w:rsidRPr="00316B7B">
          <w:rPr>
            <w:rFonts w:ascii="Times New Roman" w:hAnsi="Times New Roman" w:cs="Times New Roman"/>
            <w:rPrChange w:id="1841" w:author="SB" w:date="2019-01-13T08:33:00Z">
              <w:rPr/>
            </w:rPrChange>
          </w:rPr>
          <w:t xml:space="preserve"> an event lasting</w:t>
        </w:r>
      </w:ins>
      <w:r w:rsidR="001310CE" w:rsidRPr="00316B7B">
        <w:rPr>
          <w:rFonts w:ascii="Times New Roman" w:hAnsi="Times New Roman" w:cs="Times New Roman"/>
          <w:rPrChange w:id="1842" w:author="SB" w:date="2019-01-13T08:33:00Z">
            <w:rPr/>
          </w:rPrChange>
        </w:rPr>
        <w:t xml:space="preserve"> l</w:t>
      </w:r>
      <w:r w:rsidR="004A1F9F" w:rsidRPr="00316B7B">
        <w:rPr>
          <w:rFonts w:ascii="Times New Roman" w:hAnsi="Times New Roman" w:cs="Times New Roman"/>
          <w:rPrChange w:id="1843" w:author="SB" w:date="2019-01-13T08:33:00Z">
            <w:rPr/>
          </w:rPrChange>
        </w:rPr>
        <w:t>onger than</w:t>
      </w:r>
      <w:r w:rsidR="0072180B" w:rsidRPr="00316B7B">
        <w:rPr>
          <w:rFonts w:ascii="Times New Roman" w:hAnsi="Times New Roman" w:cs="Times New Roman"/>
          <w:rPrChange w:id="1844" w:author="SB" w:date="2019-01-13T08:33:00Z">
            <w:rPr/>
          </w:rPrChange>
        </w:rPr>
        <w:t xml:space="preserve"> </w:t>
      </w:r>
      <w:del w:id="1845" w:author="Owner" w:date="2019-01-14T08:23:00Z">
        <w:r w:rsidR="0072180B" w:rsidRPr="00316B7B" w:rsidDel="00F85593">
          <w:rPr>
            <w:rFonts w:ascii="Times New Roman" w:hAnsi="Times New Roman" w:cs="Times New Roman"/>
            <w:rPrChange w:id="1846" w:author="SB" w:date="2019-01-13T08:33:00Z">
              <w:rPr/>
            </w:rPrChange>
          </w:rPr>
          <w:delText xml:space="preserve">ten </w:delText>
        </w:r>
      </w:del>
      <w:ins w:id="1847" w:author="Owner" w:date="2019-01-14T08:23:00Z">
        <w:r w:rsidR="00F85593">
          <w:rPr>
            <w:rFonts w:ascii="Times New Roman" w:hAnsi="Times New Roman" w:cs="Times New Roman"/>
          </w:rPr>
          <w:t>10</w:t>
        </w:r>
        <w:r w:rsidR="00F85593" w:rsidRPr="00316B7B">
          <w:rPr>
            <w:rFonts w:ascii="Times New Roman" w:hAnsi="Times New Roman" w:cs="Times New Roman"/>
            <w:rPrChange w:id="1848" w:author="SB" w:date="2019-01-13T08:33:00Z">
              <w:rPr/>
            </w:rPrChange>
          </w:rPr>
          <w:t xml:space="preserve"> </w:t>
        </w:r>
      </w:ins>
      <w:r w:rsidR="0072180B" w:rsidRPr="00316B7B">
        <w:rPr>
          <w:rFonts w:ascii="Times New Roman" w:hAnsi="Times New Roman" w:cs="Times New Roman"/>
          <w:rPrChange w:id="1849" w:author="SB" w:date="2019-01-13T08:33:00Z">
            <w:rPr/>
          </w:rPrChange>
        </w:rPr>
        <w:t xml:space="preserve">consecutive AH segments </w:t>
      </w:r>
      <w:ins w:id="1850" w:author="SB" w:date="2019-01-12T18:02:00Z">
        <w:r w:rsidR="0037429B" w:rsidRPr="00316B7B">
          <w:rPr>
            <w:rFonts w:ascii="Times New Roman" w:hAnsi="Times New Roman" w:cs="Times New Roman"/>
            <w:rPrChange w:id="1851" w:author="SB" w:date="2019-01-13T08:33:00Z">
              <w:rPr/>
            </w:rPrChange>
          </w:rPr>
          <w:t>was</w:t>
        </w:r>
      </w:ins>
      <w:del w:id="1852" w:author="SB" w:date="2019-01-12T18:02:00Z">
        <w:r w:rsidR="00A70AD3" w:rsidRPr="00316B7B" w:rsidDel="0037429B">
          <w:rPr>
            <w:rFonts w:ascii="Times New Roman" w:hAnsi="Times New Roman" w:cs="Times New Roman"/>
            <w:rPrChange w:id="1853" w:author="SB" w:date="2019-01-13T08:33:00Z">
              <w:rPr/>
            </w:rPrChange>
          </w:rPr>
          <w:delText>were</w:delText>
        </w:r>
      </w:del>
      <w:r w:rsidR="0072180B" w:rsidRPr="00316B7B">
        <w:rPr>
          <w:rFonts w:ascii="Times New Roman" w:hAnsi="Times New Roman" w:cs="Times New Roman"/>
          <w:rPrChange w:id="1854" w:author="SB" w:date="2019-01-13T08:33:00Z">
            <w:rPr/>
          </w:rPrChange>
        </w:rPr>
        <w:t xml:space="preserve"> considered to be a valid </w:t>
      </w:r>
      <w:r w:rsidR="003C5026" w:rsidRPr="00316B7B">
        <w:rPr>
          <w:rFonts w:ascii="Times New Roman" w:hAnsi="Times New Roman" w:cs="Times New Roman"/>
          <w:rPrChange w:id="1855" w:author="SB" w:date="2019-01-13T08:33:00Z">
            <w:rPr/>
          </w:rPrChange>
        </w:rPr>
        <w:t>AH event</w:t>
      </w:r>
      <w:r w:rsidR="0072180B" w:rsidRPr="00316B7B">
        <w:rPr>
          <w:rFonts w:ascii="Times New Roman" w:hAnsi="Times New Roman" w:cs="Times New Roman"/>
          <w:rPrChange w:id="1856" w:author="SB" w:date="2019-01-13T08:33:00Z">
            <w:rPr/>
          </w:rPrChange>
        </w:rPr>
        <w:t xml:space="preserve">. </w:t>
      </w:r>
      <w:ins w:id="1857" w:author="SB" w:date="2019-01-12T18:02:00Z">
        <w:r w:rsidR="0037429B" w:rsidRPr="00316B7B">
          <w:rPr>
            <w:rFonts w:ascii="Times New Roman" w:hAnsi="Times New Roman" w:cs="Times New Roman"/>
            <w:rPrChange w:id="1858" w:author="SB" w:date="2019-01-13T08:33:00Z">
              <w:rPr/>
            </w:rPrChange>
          </w:rPr>
          <w:t>As</w:t>
        </w:r>
      </w:ins>
      <w:del w:id="1859" w:author="SB" w:date="2019-01-12T18:02:00Z">
        <w:r w:rsidR="0072180B" w:rsidRPr="00316B7B" w:rsidDel="0037429B">
          <w:rPr>
            <w:rFonts w:ascii="Times New Roman" w:hAnsi="Times New Roman" w:cs="Times New Roman"/>
            <w:rPrChange w:id="1860" w:author="SB" w:date="2019-01-13T08:33:00Z">
              <w:rPr/>
            </w:rPrChange>
          </w:rPr>
          <w:delText>Since</w:delText>
        </w:r>
      </w:del>
      <w:r w:rsidR="0072180B" w:rsidRPr="00316B7B">
        <w:rPr>
          <w:rFonts w:ascii="Times New Roman" w:hAnsi="Times New Roman" w:cs="Times New Roman"/>
          <w:rPrChange w:id="1861" w:author="SB" w:date="2019-01-13T08:33:00Z">
            <w:rPr/>
          </w:rPrChange>
        </w:rPr>
        <w:t xml:space="preserve"> the original data </w:t>
      </w:r>
      <w:ins w:id="1862" w:author="SB" w:date="2019-01-12T18:03:00Z">
        <w:r w:rsidR="0037429B" w:rsidRPr="00316B7B">
          <w:rPr>
            <w:rFonts w:ascii="Times New Roman" w:hAnsi="Times New Roman" w:cs="Times New Roman"/>
            <w:rPrChange w:id="1863" w:author="SB" w:date="2019-01-13T08:33:00Z">
              <w:rPr/>
            </w:rPrChange>
          </w:rPr>
          <w:t>were</w:t>
        </w:r>
      </w:ins>
      <w:del w:id="1864" w:author="SB" w:date="2019-01-12T18:03:00Z">
        <w:r w:rsidRPr="00316B7B" w:rsidDel="0037429B">
          <w:rPr>
            <w:rFonts w:ascii="Times New Roman" w:hAnsi="Times New Roman" w:cs="Times New Roman"/>
            <w:rPrChange w:id="1865" w:author="SB" w:date="2019-01-13T08:33:00Z">
              <w:rPr/>
            </w:rPrChange>
          </w:rPr>
          <w:delText>was</w:delText>
        </w:r>
      </w:del>
      <w:r w:rsidR="0072180B" w:rsidRPr="00316B7B">
        <w:rPr>
          <w:rFonts w:ascii="Times New Roman" w:hAnsi="Times New Roman" w:cs="Times New Roman"/>
          <w:rPrChange w:id="1866" w:author="SB" w:date="2019-01-13T08:33:00Z">
            <w:rPr/>
          </w:rPrChange>
        </w:rPr>
        <w:t xml:space="preserve"> segmented by a 10</w:t>
      </w:r>
      <w:ins w:id="1867" w:author="SB" w:date="2019-01-12T18:03:00Z">
        <w:r w:rsidR="0037429B" w:rsidRPr="00316B7B">
          <w:rPr>
            <w:rFonts w:ascii="Times New Roman" w:hAnsi="Times New Roman" w:cs="Times New Roman"/>
            <w:rPrChange w:id="1868" w:author="SB" w:date="2019-01-13T08:33:00Z">
              <w:rPr/>
            </w:rPrChange>
          </w:rPr>
          <w:t xml:space="preserve"> </w:t>
        </w:r>
      </w:ins>
      <w:r w:rsidR="0072180B" w:rsidRPr="00316B7B">
        <w:rPr>
          <w:rFonts w:ascii="Times New Roman" w:hAnsi="Times New Roman" w:cs="Times New Roman"/>
          <w:rPrChange w:id="1869" w:author="SB" w:date="2019-01-13T08:33:00Z">
            <w:rPr/>
          </w:rPrChange>
        </w:rPr>
        <w:t>s window</w:t>
      </w:r>
      <w:ins w:id="1870" w:author="SB" w:date="2019-01-12T18:03:00Z">
        <w:r w:rsidR="0037429B" w:rsidRPr="00316B7B">
          <w:rPr>
            <w:rFonts w:ascii="Times New Roman" w:hAnsi="Times New Roman" w:cs="Times New Roman"/>
            <w:rPrChange w:id="1871" w:author="SB" w:date="2019-01-13T08:33:00Z">
              <w:rPr/>
            </w:rPrChange>
          </w:rPr>
          <w:t>, and</w:t>
        </w:r>
      </w:ins>
      <w:del w:id="1872" w:author="SB" w:date="2019-01-12T18:03:00Z">
        <w:r w:rsidR="0072180B" w:rsidRPr="00316B7B" w:rsidDel="0037429B">
          <w:rPr>
            <w:rFonts w:ascii="Times New Roman" w:hAnsi="Times New Roman" w:cs="Times New Roman"/>
            <w:rPrChange w:id="1873" w:author="SB" w:date="2019-01-13T08:33:00Z">
              <w:rPr/>
            </w:rPrChange>
          </w:rPr>
          <w:delText xml:space="preserve"> while</w:delText>
        </w:r>
      </w:del>
      <w:r w:rsidR="0072180B" w:rsidRPr="00316B7B">
        <w:rPr>
          <w:rFonts w:ascii="Times New Roman" w:hAnsi="Times New Roman" w:cs="Times New Roman"/>
          <w:rPrChange w:id="1874" w:author="SB" w:date="2019-01-13T08:33:00Z">
            <w:rPr/>
          </w:rPrChange>
        </w:rPr>
        <w:t xml:space="preserve"> one </w:t>
      </w:r>
      <w:r w:rsidR="003C5026" w:rsidRPr="00316B7B">
        <w:rPr>
          <w:rFonts w:ascii="Times New Roman" w:hAnsi="Times New Roman" w:cs="Times New Roman"/>
          <w:rPrChange w:id="1875" w:author="SB" w:date="2019-01-13T08:33:00Z">
            <w:rPr/>
          </w:rPrChange>
        </w:rPr>
        <w:t>AH event</w:t>
      </w:r>
      <w:r w:rsidR="0072180B" w:rsidRPr="00316B7B">
        <w:rPr>
          <w:rFonts w:ascii="Times New Roman" w:hAnsi="Times New Roman" w:cs="Times New Roman"/>
          <w:rPrChange w:id="1876" w:author="SB" w:date="2019-01-13T08:33:00Z">
            <w:rPr/>
          </w:rPrChange>
        </w:rPr>
        <w:t xml:space="preserve"> lasts at least </w:t>
      </w:r>
      <w:ins w:id="1877" w:author="SB" w:date="2019-01-12T18:03:00Z">
        <w:r w:rsidR="0037429B" w:rsidRPr="00316B7B">
          <w:rPr>
            <w:rFonts w:ascii="Times New Roman" w:hAnsi="Times New Roman" w:cs="Times New Roman"/>
            <w:rPrChange w:id="1878" w:author="SB" w:date="2019-01-13T08:33:00Z">
              <w:rPr/>
            </w:rPrChange>
          </w:rPr>
          <w:t>10</w:t>
        </w:r>
      </w:ins>
      <w:del w:id="1879" w:author="SB" w:date="2019-01-12T18:03:00Z">
        <w:r w:rsidR="0072180B" w:rsidRPr="00316B7B" w:rsidDel="0037429B">
          <w:rPr>
            <w:rFonts w:ascii="Times New Roman" w:hAnsi="Times New Roman" w:cs="Times New Roman"/>
            <w:rPrChange w:id="1880" w:author="SB" w:date="2019-01-13T08:33:00Z">
              <w:rPr/>
            </w:rPrChange>
          </w:rPr>
          <w:delText>ten</w:delText>
        </w:r>
      </w:del>
      <w:r w:rsidR="0072180B" w:rsidRPr="00316B7B">
        <w:rPr>
          <w:rFonts w:ascii="Times New Roman" w:hAnsi="Times New Roman" w:cs="Times New Roman"/>
          <w:rPrChange w:id="1881" w:author="SB" w:date="2019-01-13T08:33:00Z">
            <w:rPr/>
          </w:rPrChange>
        </w:rPr>
        <w:t xml:space="preserve"> s</w:t>
      </w:r>
      <w:del w:id="1882" w:author="SB" w:date="2019-01-12T18:03:00Z">
        <w:r w:rsidR="0072180B" w:rsidRPr="00316B7B" w:rsidDel="0037429B">
          <w:rPr>
            <w:rFonts w:ascii="Times New Roman" w:hAnsi="Times New Roman" w:cs="Times New Roman"/>
            <w:rPrChange w:id="1883" w:author="SB" w:date="2019-01-13T08:33:00Z">
              <w:rPr/>
            </w:rPrChange>
          </w:rPr>
          <w:delText>econd</w:delText>
        </w:r>
      </w:del>
      <w:r w:rsidR="0072180B" w:rsidRPr="00316B7B">
        <w:rPr>
          <w:rFonts w:ascii="Times New Roman" w:hAnsi="Times New Roman" w:cs="Times New Roman"/>
          <w:rPrChange w:id="1884" w:author="SB" w:date="2019-01-13T08:33:00Z">
            <w:rPr/>
          </w:rPrChange>
        </w:rPr>
        <w:t>,</w:t>
      </w:r>
      <w:del w:id="1885" w:author="SB" w:date="2019-01-12T18:03:00Z">
        <w:r w:rsidR="0072180B" w:rsidRPr="00316B7B" w:rsidDel="00375BB2">
          <w:rPr>
            <w:rFonts w:ascii="Times New Roman" w:hAnsi="Times New Roman" w:cs="Times New Roman"/>
            <w:rPrChange w:id="1886" w:author="SB" w:date="2019-01-13T08:33:00Z">
              <w:rPr/>
            </w:rPrChange>
          </w:rPr>
          <w:delText xml:space="preserve"> which determines that</w:delText>
        </w:r>
      </w:del>
      <w:r w:rsidR="0072180B" w:rsidRPr="00316B7B">
        <w:rPr>
          <w:rFonts w:ascii="Times New Roman" w:hAnsi="Times New Roman" w:cs="Times New Roman"/>
          <w:rPrChange w:id="1887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888" w:author="SB" w:date="2019-01-13T08:33:00Z">
            <w:rPr/>
          </w:rPrChange>
        </w:rPr>
        <w:t xml:space="preserve">one </w:t>
      </w:r>
      <w:r w:rsidR="003C5026" w:rsidRPr="00316B7B">
        <w:rPr>
          <w:rFonts w:ascii="Times New Roman" w:hAnsi="Times New Roman" w:cs="Times New Roman"/>
          <w:rPrChange w:id="1889" w:author="SB" w:date="2019-01-13T08:33:00Z">
            <w:rPr/>
          </w:rPrChange>
        </w:rPr>
        <w:t>AH event</w:t>
      </w:r>
      <w:r w:rsidRPr="00316B7B">
        <w:rPr>
          <w:rFonts w:ascii="Times New Roman" w:hAnsi="Times New Roman" w:cs="Times New Roman"/>
          <w:rPrChange w:id="1890" w:author="SB" w:date="2019-01-13T08:33:00Z">
            <w:rPr/>
          </w:rPrChange>
        </w:rPr>
        <w:t xml:space="preserve"> correspond</w:t>
      </w:r>
      <w:ins w:id="1891" w:author="SB" w:date="2019-01-12T18:03:00Z">
        <w:r w:rsidR="00375BB2" w:rsidRPr="00316B7B">
          <w:rPr>
            <w:rFonts w:ascii="Times New Roman" w:hAnsi="Times New Roman" w:cs="Times New Roman"/>
            <w:rPrChange w:id="1892" w:author="SB" w:date="2019-01-13T08:33:00Z">
              <w:rPr/>
            </w:rPrChange>
          </w:rPr>
          <w:t>ed</w:t>
        </w:r>
      </w:ins>
      <w:del w:id="1893" w:author="SB" w:date="2019-01-12T18:03:00Z">
        <w:r w:rsidRPr="00316B7B" w:rsidDel="00375BB2">
          <w:rPr>
            <w:rFonts w:ascii="Times New Roman" w:hAnsi="Times New Roman" w:cs="Times New Roman"/>
            <w:rPrChange w:id="1894" w:author="SB" w:date="2019-01-13T08:33:00Z">
              <w:rPr/>
            </w:rPrChange>
          </w:rPr>
          <w:delText>s</w:delText>
        </w:r>
      </w:del>
      <w:r w:rsidRPr="00316B7B">
        <w:rPr>
          <w:rFonts w:ascii="Times New Roman" w:hAnsi="Times New Roman" w:cs="Times New Roman"/>
          <w:rPrChange w:id="1895" w:author="SB" w:date="2019-01-13T08:33:00Z">
            <w:rPr/>
          </w:rPrChange>
        </w:rPr>
        <w:t xml:space="preserve"> to at least </w:t>
      </w:r>
      <w:ins w:id="1896" w:author="SB" w:date="2019-01-12T18:03:00Z">
        <w:r w:rsidR="00375BB2" w:rsidRPr="00316B7B">
          <w:rPr>
            <w:rFonts w:ascii="Times New Roman" w:hAnsi="Times New Roman" w:cs="Times New Roman"/>
            <w:rPrChange w:id="1897" w:author="SB" w:date="2019-01-13T08:33:00Z">
              <w:rPr/>
            </w:rPrChange>
          </w:rPr>
          <w:t>10</w:t>
        </w:r>
      </w:ins>
      <w:del w:id="1898" w:author="SB" w:date="2019-01-12T18:03:00Z">
        <w:r w:rsidRPr="00316B7B" w:rsidDel="00375BB2">
          <w:rPr>
            <w:rFonts w:ascii="Times New Roman" w:hAnsi="Times New Roman" w:cs="Times New Roman"/>
            <w:rPrChange w:id="1899" w:author="SB" w:date="2019-01-13T08:33:00Z">
              <w:rPr/>
            </w:rPrChange>
          </w:rPr>
          <w:delText xml:space="preserve">ten </w:delText>
        </w:r>
      </w:del>
      <w:ins w:id="1900" w:author="SB" w:date="2019-01-12T18:03:00Z">
        <w:r w:rsidR="00375BB2" w:rsidRPr="00316B7B">
          <w:rPr>
            <w:rFonts w:ascii="Times New Roman" w:hAnsi="Times New Roman" w:cs="Times New Roman"/>
            <w:rPrChange w:id="1901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1902" w:author="SB" w:date="2019-01-13T08:33:00Z">
            <w:rPr/>
          </w:rPrChange>
        </w:rPr>
        <w:t>consecutive AH segments</w:t>
      </w:r>
      <w:r w:rsidR="00A70AD3" w:rsidRPr="00316B7B">
        <w:rPr>
          <w:rFonts w:ascii="Times New Roman" w:hAnsi="Times New Roman" w:cs="Times New Roman"/>
          <w:rPrChange w:id="1903" w:author="SB" w:date="2019-01-13T08:33:00Z">
            <w:rPr/>
          </w:rPrChange>
        </w:rPr>
        <w:t>.</w:t>
      </w:r>
      <w:r w:rsidRPr="00316B7B">
        <w:rPr>
          <w:rFonts w:ascii="Times New Roman" w:hAnsi="Times New Roman" w:cs="Times New Roman"/>
          <w:rPrChange w:id="1904" w:author="SB" w:date="2019-01-13T08:33:00Z">
            <w:rPr/>
          </w:rPrChange>
        </w:rPr>
        <w:t xml:space="preserve"> </w:t>
      </w:r>
      <w:r w:rsidR="00A70AD3" w:rsidRPr="00316B7B">
        <w:rPr>
          <w:rFonts w:ascii="Times New Roman" w:hAnsi="Times New Roman" w:cs="Times New Roman"/>
          <w:rPrChange w:id="1905" w:author="SB" w:date="2019-01-13T08:33:00Z">
            <w:rPr/>
          </w:rPrChange>
        </w:rPr>
        <w:t xml:space="preserve">Any AH segment which did not meet the above rule was </w:t>
      </w:r>
      <w:r w:rsidR="0072180B" w:rsidRPr="00316B7B">
        <w:rPr>
          <w:rFonts w:ascii="Times New Roman" w:hAnsi="Times New Roman" w:cs="Times New Roman"/>
          <w:rPrChange w:id="1906" w:author="SB" w:date="2019-01-13T08:33:00Z">
            <w:rPr/>
          </w:rPrChange>
        </w:rPr>
        <w:t xml:space="preserve">modified to </w:t>
      </w:r>
      <w:r w:rsidR="00555C91" w:rsidRPr="00316B7B">
        <w:rPr>
          <w:rFonts w:ascii="Times New Roman" w:hAnsi="Times New Roman" w:cs="Times New Roman"/>
          <w:rPrChange w:id="1907" w:author="SB" w:date="2019-01-13T08:33:00Z">
            <w:rPr/>
          </w:rPrChange>
        </w:rPr>
        <w:t xml:space="preserve">N. 2) The </w:t>
      </w:r>
      <w:r w:rsidR="00A70AD3" w:rsidRPr="00316B7B">
        <w:rPr>
          <w:rFonts w:ascii="Times New Roman" w:hAnsi="Times New Roman" w:cs="Times New Roman"/>
          <w:rPrChange w:id="1908" w:author="SB" w:date="2019-01-13T08:33:00Z">
            <w:rPr/>
          </w:rPrChange>
        </w:rPr>
        <w:t>N segments</w:t>
      </w:r>
      <w:r w:rsidR="00555C91" w:rsidRPr="00316B7B">
        <w:rPr>
          <w:rFonts w:ascii="Times New Roman" w:hAnsi="Times New Roman" w:cs="Times New Roman"/>
          <w:rPrChange w:id="1909" w:author="SB" w:date="2019-01-13T08:33:00Z">
            <w:rPr/>
          </w:rPrChange>
        </w:rPr>
        <w:t xml:space="preserve"> between two adjacent AH </w:t>
      </w:r>
      <w:r w:rsidRPr="00316B7B">
        <w:rPr>
          <w:rFonts w:ascii="Times New Roman" w:hAnsi="Times New Roman" w:cs="Times New Roman"/>
          <w:rPrChange w:id="1910" w:author="SB" w:date="2019-01-13T08:33:00Z">
            <w:rPr/>
          </w:rPrChange>
        </w:rPr>
        <w:t>segments</w:t>
      </w:r>
      <w:r w:rsidR="00555C91" w:rsidRPr="00316B7B">
        <w:rPr>
          <w:rFonts w:ascii="Times New Roman" w:hAnsi="Times New Roman" w:cs="Times New Roman"/>
          <w:rPrChange w:id="1911" w:author="SB" w:date="2019-01-13T08:33:00Z">
            <w:rPr/>
          </w:rPrChange>
        </w:rPr>
        <w:t xml:space="preserve"> </w:t>
      </w:r>
      <w:ins w:id="1912" w:author="SB" w:date="2019-01-12T18:03:00Z">
        <w:r w:rsidR="00FC4144" w:rsidRPr="00316B7B">
          <w:rPr>
            <w:rFonts w:ascii="Times New Roman" w:hAnsi="Times New Roman" w:cs="Times New Roman"/>
            <w:rPrChange w:id="1913" w:author="SB" w:date="2019-01-13T08:33:00Z">
              <w:rPr/>
            </w:rPrChange>
          </w:rPr>
          <w:t>were required to</w:t>
        </w:r>
      </w:ins>
      <w:del w:id="1914" w:author="SB" w:date="2019-01-12T18:03:00Z">
        <w:r w:rsidR="00555C91" w:rsidRPr="00316B7B" w:rsidDel="00FC4144">
          <w:rPr>
            <w:rFonts w:ascii="Times New Roman" w:hAnsi="Times New Roman" w:cs="Times New Roman"/>
            <w:rPrChange w:id="1915" w:author="SB" w:date="2019-01-13T08:33:00Z">
              <w:rPr/>
            </w:rPrChange>
          </w:rPr>
          <w:delText>shou</w:delText>
        </w:r>
      </w:del>
      <w:del w:id="1916" w:author="SB" w:date="2019-01-12T18:04:00Z">
        <w:r w:rsidR="00555C91" w:rsidRPr="00316B7B" w:rsidDel="00FC4144">
          <w:rPr>
            <w:rFonts w:ascii="Times New Roman" w:hAnsi="Times New Roman" w:cs="Times New Roman"/>
            <w:rPrChange w:id="1917" w:author="SB" w:date="2019-01-13T08:33:00Z">
              <w:rPr/>
            </w:rPrChange>
          </w:rPr>
          <w:delText>ld</w:delText>
        </w:r>
      </w:del>
      <w:r w:rsidR="00555C91" w:rsidRPr="00316B7B">
        <w:rPr>
          <w:rFonts w:ascii="Times New Roman" w:hAnsi="Times New Roman" w:cs="Times New Roman"/>
          <w:rPrChange w:id="1918" w:author="SB" w:date="2019-01-13T08:33:00Z">
            <w:rPr/>
          </w:rPrChange>
        </w:rPr>
        <w:t xml:space="preserve"> be </w:t>
      </w:r>
      <w:commentRangeStart w:id="1919"/>
      <w:r w:rsidR="00555C91" w:rsidRPr="00316B7B">
        <w:rPr>
          <w:rFonts w:ascii="Times New Roman" w:hAnsi="Times New Roman" w:cs="Times New Roman"/>
          <w:rPrChange w:id="1920" w:author="SB" w:date="2019-01-13T08:33:00Z">
            <w:rPr/>
          </w:rPrChange>
        </w:rPr>
        <w:t>longer than five</w:t>
      </w:r>
      <w:commentRangeEnd w:id="1919"/>
      <w:r w:rsidR="00804683" w:rsidRPr="00316B7B">
        <w:rPr>
          <w:rStyle w:val="af"/>
          <w:rFonts w:ascii="Times New Roman" w:hAnsi="Times New Roman" w:cs="Times New Roman"/>
          <w:rPrChange w:id="1921" w:author="SB" w:date="2019-01-13T08:33:00Z">
            <w:rPr>
              <w:rStyle w:val="af"/>
            </w:rPr>
          </w:rPrChange>
        </w:rPr>
        <w:commentReference w:id="1919"/>
      </w:r>
      <w:r w:rsidR="00555C91" w:rsidRPr="00316B7B">
        <w:rPr>
          <w:rFonts w:ascii="Times New Roman" w:hAnsi="Times New Roman" w:cs="Times New Roman"/>
          <w:rPrChange w:id="1922" w:author="SB" w:date="2019-01-13T08:33:00Z">
            <w:rPr/>
          </w:rPrChange>
        </w:rPr>
        <w:t xml:space="preserve">. This </w:t>
      </w:r>
      <w:ins w:id="1923" w:author="SB" w:date="2019-01-12T18:04:00Z">
        <w:r w:rsidR="007152B8" w:rsidRPr="00316B7B">
          <w:rPr>
            <w:rFonts w:ascii="Times New Roman" w:hAnsi="Times New Roman" w:cs="Times New Roman"/>
            <w:rPrChange w:id="1924" w:author="SB" w:date="2019-01-13T08:33:00Z">
              <w:rPr/>
            </w:rPrChange>
          </w:rPr>
          <w:t>was</w:t>
        </w:r>
      </w:ins>
      <w:del w:id="1925" w:author="SB" w:date="2019-01-12T18:04:00Z">
        <w:r w:rsidR="00555C91" w:rsidRPr="00316B7B" w:rsidDel="007152B8">
          <w:rPr>
            <w:rFonts w:ascii="Times New Roman" w:hAnsi="Times New Roman" w:cs="Times New Roman"/>
            <w:rPrChange w:id="1926" w:author="SB" w:date="2019-01-13T08:33:00Z">
              <w:rPr/>
            </w:rPrChange>
          </w:rPr>
          <w:delText>is</w:delText>
        </w:r>
      </w:del>
      <w:r w:rsidR="00555C91" w:rsidRPr="00316B7B">
        <w:rPr>
          <w:rFonts w:ascii="Times New Roman" w:hAnsi="Times New Roman" w:cs="Times New Roman"/>
          <w:rPrChange w:id="1927" w:author="SB" w:date="2019-01-13T08:33:00Z">
            <w:rPr/>
          </w:rPrChange>
        </w:rPr>
        <w:t xml:space="preserve"> also determined by the </w:t>
      </w:r>
      <w:ins w:id="1928" w:author="SB" w:date="2019-01-12T18:04:00Z">
        <w:r w:rsidR="007152B8" w:rsidRPr="00316B7B">
          <w:rPr>
            <w:rFonts w:ascii="Times New Roman" w:hAnsi="Times New Roman" w:cs="Times New Roman"/>
            <w:rPrChange w:id="1929" w:author="SB" w:date="2019-01-13T08:33:00Z">
              <w:rPr/>
            </w:rPrChange>
          </w:rPr>
          <w:t>nature of the</w:t>
        </w:r>
      </w:ins>
      <w:del w:id="1930" w:author="SB" w:date="2019-01-12T18:04:00Z">
        <w:r w:rsidR="00555C91" w:rsidRPr="00316B7B" w:rsidDel="007152B8">
          <w:rPr>
            <w:rFonts w:ascii="Times New Roman" w:hAnsi="Times New Roman" w:cs="Times New Roman"/>
            <w:rPrChange w:id="1931" w:author="SB" w:date="2019-01-13T08:33:00Z">
              <w:rPr/>
            </w:rPrChange>
          </w:rPr>
          <w:delText>way of</w:delText>
        </w:r>
      </w:del>
      <w:r w:rsidR="00555C91" w:rsidRPr="00316B7B">
        <w:rPr>
          <w:rFonts w:ascii="Times New Roman" w:hAnsi="Times New Roman" w:cs="Times New Roman"/>
          <w:rPrChange w:id="1932" w:author="SB" w:date="2019-01-13T08:33:00Z">
            <w:rPr/>
          </w:rPrChange>
        </w:rPr>
        <w:t xml:space="preserve"> data segmentation. </w:t>
      </w:r>
      <w:r w:rsidRPr="00316B7B">
        <w:rPr>
          <w:rFonts w:ascii="Times New Roman" w:hAnsi="Times New Roman" w:cs="Times New Roman"/>
          <w:rPrChange w:id="1933" w:author="SB" w:date="2019-01-13T08:33:00Z">
            <w:rPr/>
          </w:rPrChange>
        </w:rPr>
        <w:t>Any segment</w:t>
      </w:r>
      <w:r w:rsidR="00555C91" w:rsidRPr="00316B7B">
        <w:rPr>
          <w:rFonts w:ascii="Times New Roman" w:hAnsi="Times New Roman" w:cs="Times New Roman"/>
          <w:rPrChange w:id="1934" w:author="SB" w:date="2019-01-13T08:33:00Z">
            <w:rPr/>
          </w:rPrChange>
        </w:rPr>
        <w:t xml:space="preserve"> </w:t>
      </w:r>
      <w:ins w:id="1935" w:author="SB" w:date="2019-01-12T18:04:00Z">
        <w:r w:rsidR="007152B8" w:rsidRPr="00316B7B">
          <w:rPr>
            <w:rFonts w:ascii="Times New Roman" w:hAnsi="Times New Roman" w:cs="Times New Roman"/>
            <w:rPrChange w:id="1936" w:author="SB" w:date="2019-01-13T08:33:00Z">
              <w:rPr/>
            </w:rPrChange>
          </w:rPr>
          <w:t>that did</w:t>
        </w:r>
      </w:ins>
      <w:del w:id="1937" w:author="SB" w:date="2019-01-12T18:04:00Z">
        <w:r w:rsidR="00555C91" w:rsidRPr="00316B7B" w:rsidDel="007152B8">
          <w:rPr>
            <w:rFonts w:ascii="Times New Roman" w:hAnsi="Times New Roman" w:cs="Times New Roman"/>
            <w:rPrChange w:id="1938" w:author="SB" w:date="2019-01-13T08:33:00Z">
              <w:rPr/>
            </w:rPrChange>
          </w:rPr>
          <w:delText>does n</w:delText>
        </w:r>
      </w:del>
      <w:ins w:id="1939" w:author="SB" w:date="2019-01-12T18:04:00Z">
        <w:r w:rsidR="007152B8" w:rsidRPr="00316B7B">
          <w:rPr>
            <w:rFonts w:ascii="Times New Roman" w:hAnsi="Times New Roman" w:cs="Times New Roman"/>
            <w:rPrChange w:id="1940" w:author="SB" w:date="2019-01-13T08:33:00Z">
              <w:rPr/>
            </w:rPrChange>
          </w:rPr>
          <w:t xml:space="preserve"> n</w:t>
        </w:r>
      </w:ins>
      <w:r w:rsidR="00555C91" w:rsidRPr="00316B7B">
        <w:rPr>
          <w:rFonts w:ascii="Times New Roman" w:hAnsi="Times New Roman" w:cs="Times New Roman"/>
          <w:rPrChange w:id="1941" w:author="SB" w:date="2019-01-13T08:33:00Z">
            <w:rPr/>
          </w:rPrChange>
        </w:rPr>
        <w:t xml:space="preserve">ot meet the rule </w:t>
      </w:r>
      <w:r w:rsidRPr="00316B7B">
        <w:rPr>
          <w:rFonts w:ascii="Times New Roman" w:hAnsi="Times New Roman" w:cs="Times New Roman"/>
          <w:rPrChange w:id="1942" w:author="SB" w:date="2019-01-13T08:33:00Z">
            <w:rPr/>
          </w:rPrChange>
        </w:rPr>
        <w:t>was</w:t>
      </w:r>
      <w:r w:rsidR="00555C91" w:rsidRPr="00316B7B">
        <w:rPr>
          <w:rFonts w:ascii="Times New Roman" w:hAnsi="Times New Roman" w:cs="Times New Roman"/>
          <w:rPrChange w:id="1943" w:author="SB" w:date="2019-01-13T08:33:00Z">
            <w:rPr/>
          </w:rPrChange>
        </w:rPr>
        <w:t xml:space="preserve"> reset to AH. The total number of AH sequence</w:t>
      </w:r>
      <w:ins w:id="1944" w:author="SB" w:date="2019-01-12T18:05:00Z">
        <w:r w:rsidR="007152B8" w:rsidRPr="00316B7B">
          <w:rPr>
            <w:rFonts w:ascii="Times New Roman" w:hAnsi="Times New Roman" w:cs="Times New Roman"/>
            <w:rPrChange w:id="1945" w:author="SB" w:date="2019-01-13T08:33:00Z">
              <w:rPr/>
            </w:rPrChange>
          </w:rPr>
          <w:t>s</w:t>
        </w:r>
      </w:ins>
      <w:r w:rsidR="00555C91" w:rsidRPr="00316B7B">
        <w:rPr>
          <w:rFonts w:ascii="Times New Roman" w:hAnsi="Times New Roman" w:cs="Times New Roman"/>
          <w:rPrChange w:id="1946" w:author="SB" w:date="2019-01-13T08:33:00Z">
            <w:rPr/>
          </w:rPrChange>
        </w:rPr>
        <w:t xml:space="preserve"> after</w:t>
      </w:r>
      <w:del w:id="1947" w:author="SB" w:date="2019-01-12T18:05:00Z">
        <w:r w:rsidR="00555C91" w:rsidRPr="00316B7B" w:rsidDel="007152B8">
          <w:rPr>
            <w:rFonts w:ascii="Times New Roman" w:hAnsi="Times New Roman" w:cs="Times New Roman"/>
            <w:rPrChange w:id="1948" w:author="SB" w:date="2019-01-13T08:33:00Z">
              <w:rPr/>
            </w:rPrChange>
          </w:rPr>
          <w:delText xml:space="preserve"> the </w:delText>
        </w:r>
      </w:del>
      <w:ins w:id="1949" w:author="SB" w:date="2019-01-12T18:05:00Z">
        <w:r w:rsidR="007152B8" w:rsidRPr="00316B7B">
          <w:rPr>
            <w:rFonts w:ascii="Times New Roman" w:hAnsi="Times New Roman" w:cs="Times New Roman"/>
            <w:rPrChange w:id="1950" w:author="SB" w:date="2019-01-13T08:33:00Z">
              <w:rPr/>
            </w:rPrChange>
          </w:rPr>
          <w:t xml:space="preserve"> </w:t>
        </w:r>
      </w:ins>
      <w:r w:rsidR="00555C91" w:rsidRPr="00316B7B">
        <w:rPr>
          <w:rFonts w:ascii="Times New Roman" w:hAnsi="Times New Roman" w:cs="Times New Roman"/>
          <w:rPrChange w:id="1951" w:author="SB" w:date="2019-01-13T08:33:00Z">
            <w:rPr/>
          </w:rPrChange>
        </w:rPr>
        <w:t>event detect</w:t>
      </w:r>
      <w:ins w:id="1952" w:author="SB" w:date="2019-01-12T18:05:00Z">
        <w:r w:rsidR="007152B8" w:rsidRPr="00316B7B">
          <w:rPr>
            <w:rFonts w:ascii="Times New Roman" w:hAnsi="Times New Roman" w:cs="Times New Roman"/>
            <w:rPrChange w:id="1953" w:author="SB" w:date="2019-01-13T08:33:00Z">
              <w:rPr/>
            </w:rPrChange>
          </w:rPr>
          <w:t>ion</w:t>
        </w:r>
      </w:ins>
      <w:del w:id="1954" w:author="SB" w:date="2019-01-12T18:05:00Z">
        <w:r w:rsidR="00555C91" w:rsidRPr="00316B7B" w:rsidDel="007152B8">
          <w:rPr>
            <w:rFonts w:ascii="Times New Roman" w:hAnsi="Times New Roman" w:cs="Times New Roman"/>
            <w:rPrChange w:id="1955" w:author="SB" w:date="2019-01-13T08:33:00Z">
              <w:rPr/>
            </w:rPrChange>
          </w:rPr>
          <w:delText>or</w:delText>
        </w:r>
      </w:del>
      <w:r w:rsidR="00555C91" w:rsidRPr="00316B7B">
        <w:rPr>
          <w:rFonts w:ascii="Times New Roman" w:hAnsi="Times New Roman" w:cs="Times New Roman"/>
          <w:rPrChange w:id="1956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957" w:author="SB" w:date="2019-01-13T08:33:00Z">
            <w:rPr/>
          </w:rPrChange>
        </w:rPr>
        <w:t>was</w:t>
      </w:r>
      <w:r w:rsidR="00555C91" w:rsidRPr="00316B7B">
        <w:rPr>
          <w:rFonts w:ascii="Times New Roman" w:hAnsi="Times New Roman" w:cs="Times New Roman"/>
          <w:rPrChange w:id="1958" w:author="SB" w:date="2019-01-13T08:33:00Z">
            <w:rPr/>
          </w:rPrChange>
        </w:rPr>
        <w:t xml:space="preserve"> considered to be the number of </w:t>
      </w:r>
      <w:r w:rsidR="003C5026" w:rsidRPr="00316B7B">
        <w:rPr>
          <w:rFonts w:ascii="Times New Roman" w:hAnsi="Times New Roman" w:cs="Times New Roman"/>
          <w:rPrChange w:id="1959" w:author="SB" w:date="2019-01-13T08:33:00Z">
            <w:rPr/>
          </w:rPrChange>
        </w:rPr>
        <w:t>AH events</w:t>
      </w:r>
      <w:r w:rsidR="00555C91" w:rsidRPr="00316B7B">
        <w:rPr>
          <w:rFonts w:ascii="Times New Roman" w:hAnsi="Times New Roman" w:cs="Times New Roman"/>
          <w:rPrChange w:id="1960" w:author="SB" w:date="2019-01-13T08:33:00Z">
            <w:rPr/>
          </w:rPrChange>
        </w:rPr>
        <w:t xml:space="preserve">, </w:t>
      </w:r>
      <w:r w:rsidRPr="00316B7B">
        <w:rPr>
          <w:rFonts w:ascii="Times New Roman" w:hAnsi="Times New Roman" w:cs="Times New Roman"/>
          <w:rPrChange w:id="1961" w:author="SB" w:date="2019-01-13T08:33:00Z">
            <w:rPr/>
          </w:rPrChange>
        </w:rPr>
        <w:t>while</w:t>
      </w:r>
      <w:r w:rsidR="00555C91" w:rsidRPr="00316B7B">
        <w:rPr>
          <w:rFonts w:ascii="Times New Roman" w:hAnsi="Times New Roman" w:cs="Times New Roman"/>
          <w:rPrChange w:id="1962" w:author="SB" w:date="2019-01-13T08:33:00Z">
            <w:rPr/>
          </w:rPrChange>
        </w:rPr>
        <w:t xml:space="preserve"> the first and last segment </w:t>
      </w:r>
      <w:ins w:id="1963" w:author="SB" w:date="2019-01-12T18:05:00Z">
        <w:r w:rsidR="007152B8" w:rsidRPr="00316B7B">
          <w:rPr>
            <w:rFonts w:ascii="Times New Roman" w:hAnsi="Times New Roman" w:cs="Times New Roman"/>
            <w:rPrChange w:id="1964" w:author="SB" w:date="2019-01-13T08:33:00Z">
              <w:rPr/>
            </w:rPrChange>
          </w:rPr>
          <w:t>of</w:t>
        </w:r>
      </w:ins>
      <w:del w:id="1965" w:author="SB" w:date="2019-01-12T18:05:00Z">
        <w:r w:rsidR="00555C91" w:rsidRPr="00316B7B" w:rsidDel="007152B8">
          <w:rPr>
            <w:rFonts w:ascii="Times New Roman" w:hAnsi="Times New Roman" w:cs="Times New Roman"/>
            <w:rPrChange w:id="1966" w:author="SB" w:date="2019-01-13T08:33:00Z">
              <w:rPr/>
            </w:rPrChange>
          </w:rPr>
          <w:delText>in</w:delText>
        </w:r>
      </w:del>
      <w:r w:rsidR="00555C91" w:rsidRPr="00316B7B">
        <w:rPr>
          <w:rFonts w:ascii="Times New Roman" w:hAnsi="Times New Roman" w:cs="Times New Roman"/>
          <w:rPrChange w:id="1967" w:author="SB" w:date="2019-01-13T08:33:00Z">
            <w:rPr/>
          </w:rPrChange>
        </w:rPr>
        <w:t xml:space="preserve"> each AH sequence </w:t>
      </w:r>
      <w:r w:rsidR="00A70AD3" w:rsidRPr="00316B7B">
        <w:rPr>
          <w:rFonts w:ascii="Times New Roman" w:hAnsi="Times New Roman" w:cs="Times New Roman"/>
          <w:rPrChange w:id="1968" w:author="SB" w:date="2019-01-13T08:33:00Z">
            <w:rPr/>
          </w:rPrChange>
        </w:rPr>
        <w:lastRenderedPageBreak/>
        <w:t>were</w:t>
      </w:r>
      <w:r w:rsidR="00555C91" w:rsidRPr="00316B7B">
        <w:rPr>
          <w:rFonts w:ascii="Times New Roman" w:hAnsi="Times New Roman" w:cs="Times New Roman"/>
          <w:rPrChange w:id="1969" w:author="SB" w:date="2019-01-13T08:33:00Z">
            <w:rPr/>
          </w:rPrChange>
        </w:rPr>
        <w:t xml:space="preserve"> considered to </w:t>
      </w:r>
      <w:ins w:id="1970" w:author="SB" w:date="2019-01-12T18:05:00Z">
        <w:r w:rsidR="007152B8" w:rsidRPr="00316B7B">
          <w:rPr>
            <w:rFonts w:ascii="Times New Roman" w:hAnsi="Times New Roman" w:cs="Times New Roman"/>
            <w:rPrChange w:id="1971" w:author="SB" w:date="2019-01-13T08:33:00Z">
              <w:rPr/>
            </w:rPrChange>
          </w:rPr>
          <w:t>indicate</w:t>
        </w:r>
      </w:ins>
      <w:del w:id="1972" w:author="SB" w:date="2019-01-12T18:05:00Z">
        <w:r w:rsidR="00555C91" w:rsidRPr="00316B7B" w:rsidDel="007152B8">
          <w:rPr>
            <w:rFonts w:ascii="Times New Roman" w:hAnsi="Times New Roman" w:cs="Times New Roman"/>
            <w:rPrChange w:id="1973" w:author="SB" w:date="2019-01-13T08:33:00Z">
              <w:rPr/>
            </w:rPrChange>
          </w:rPr>
          <w:delText>be</w:delText>
        </w:r>
      </w:del>
      <w:r w:rsidR="00555C91" w:rsidRPr="00316B7B">
        <w:rPr>
          <w:rFonts w:ascii="Times New Roman" w:hAnsi="Times New Roman" w:cs="Times New Roman"/>
          <w:rPrChange w:id="1974" w:author="SB" w:date="2019-01-13T08:33:00Z">
            <w:rPr/>
          </w:rPrChange>
        </w:rPr>
        <w:t xml:space="preserve"> the start and end time</w:t>
      </w:r>
      <w:ins w:id="1975" w:author="SB" w:date="2019-01-12T18:05:00Z">
        <w:r w:rsidR="007152B8" w:rsidRPr="00316B7B">
          <w:rPr>
            <w:rFonts w:ascii="Times New Roman" w:hAnsi="Times New Roman" w:cs="Times New Roman"/>
            <w:rPrChange w:id="1976" w:author="SB" w:date="2019-01-13T08:33:00Z">
              <w:rPr/>
            </w:rPrChange>
          </w:rPr>
          <w:t>s</w:t>
        </w:r>
      </w:ins>
      <w:r w:rsidR="00555C91" w:rsidRPr="00316B7B">
        <w:rPr>
          <w:rFonts w:ascii="Times New Roman" w:hAnsi="Times New Roman" w:cs="Times New Roman"/>
          <w:rPrChange w:id="1977" w:author="SB" w:date="2019-01-13T08:33:00Z">
            <w:rPr/>
          </w:rPrChange>
        </w:rPr>
        <w:t xml:space="preserve"> of </w:t>
      </w:r>
      <w:ins w:id="1978" w:author="SB" w:date="2019-01-12T18:05:00Z">
        <w:r w:rsidR="007152B8" w:rsidRPr="00316B7B">
          <w:rPr>
            <w:rFonts w:ascii="Times New Roman" w:hAnsi="Times New Roman" w:cs="Times New Roman"/>
            <w:rPrChange w:id="1979" w:author="SB" w:date="2019-01-13T08:33:00Z">
              <w:rPr/>
            </w:rPrChange>
          </w:rPr>
          <w:t xml:space="preserve">the </w:t>
        </w:r>
      </w:ins>
      <w:r w:rsidR="003C5026" w:rsidRPr="00316B7B">
        <w:rPr>
          <w:rFonts w:ascii="Times New Roman" w:hAnsi="Times New Roman" w:cs="Times New Roman"/>
          <w:rPrChange w:id="1980" w:author="SB" w:date="2019-01-13T08:33:00Z">
            <w:rPr/>
          </w:rPrChange>
        </w:rPr>
        <w:t>AH event</w:t>
      </w:r>
      <w:r w:rsidR="00555C91" w:rsidRPr="00316B7B">
        <w:rPr>
          <w:rFonts w:ascii="Times New Roman" w:hAnsi="Times New Roman" w:cs="Times New Roman"/>
          <w:rPrChange w:id="1981" w:author="SB" w:date="2019-01-13T08:33:00Z">
            <w:rPr/>
          </w:rPrChange>
        </w:rPr>
        <w:t>.</w:t>
      </w:r>
      <w:r w:rsidR="00EB110B" w:rsidRPr="00316B7B">
        <w:rPr>
          <w:rFonts w:ascii="Times New Roman" w:hAnsi="Times New Roman" w:cs="Times New Roman"/>
        </w:rPr>
        <w:t xml:space="preserve"> </w:t>
      </w:r>
    </w:p>
    <w:p w14:paraId="0E495A3E" w14:textId="6A041670" w:rsidR="00310DE6" w:rsidRPr="00316B7B" w:rsidRDefault="00310DE6">
      <w:pPr>
        <w:rPr>
          <w:rFonts w:ascii="Times New Roman" w:hAnsi="Times New Roman" w:cs="Times New Roman"/>
          <w:rPrChange w:id="1982" w:author="SB" w:date="2019-01-13T08:33:00Z">
            <w:rPr/>
          </w:rPrChange>
        </w:rPr>
      </w:pPr>
    </w:p>
    <w:p w14:paraId="2F17BF70" w14:textId="43A68F65" w:rsidR="00310DE6" w:rsidRPr="00316B7B" w:rsidRDefault="001372E3">
      <w:pPr>
        <w:rPr>
          <w:rFonts w:ascii="Times New Roman" w:hAnsi="Times New Roman" w:cs="Times New Roman"/>
          <w:b/>
          <w:rPrChange w:id="1983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984" w:author="SB" w:date="2019-01-13T08:33:00Z">
            <w:rPr>
              <w:b/>
            </w:rPr>
          </w:rPrChange>
        </w:rPr>
        <w:t>Results</w:t>
      </w:r>
    </w:p>
    <w:p w14:paraId="3D17E708" w14:textId="5CDB117C" w:rsidR="00310DE6" w:rsidRPr="00316B7B" w:rsidRDefault="00BC104A" w:rsidP="00DD601F">
      <w:pPr>
        <w:rPr>
          <w:rFonts w:ascii="Times New Roman" w:hAnsi="Times New Roman" w:cs="Times New Roman"/>
          <w:rPrChange w:id="198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986" w:author="SB" w:date="2019-01-13T08:33:00Z">
            <w:rPr/>
          </w:rPrChange>
        </w:rPr>
        <w:t xml:space="preserve">The cascading detection model </w:t>
      </w:r>
      <w:ins w:id="1987" w:author="SB" w:date="2019-01-12T18:05:00Z">
        <w:r w:rsidR="00E913B5" w:rsidRPr="00316B7B">
          <w:rPr>
            <w:rFonts w:ascii="Times New Roman" w:hAnsi="Times New Roman" w:cs="Times New Roman"/>
            <w:rPrChange w:id="1988" w:author="SB" w:date="2019-01-13T08:33:00Z">
              <w:rPr/>
            </w:rPrChange>
          </w:rPr>
          <w:t>was</w:t>
        </w:r>
      </w:ins>
      <w:del w:id="1989" w:author="SB" w:date="2019-01-12T18:05:00Z">
        <w:r w:rsidRPr="00316B7B" w:rsidDel="00E913B5">
          <w:rPr>
            <w:rFonts w:ascii="Times New Roman" w:hAnsi="Times New Roman" w:cs="Times New Roman"/>
            <w:rPrChange w:id="1990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1991" w:author="SB" w:date="2019-01-13T08:33:00Z">
            <w:rPr/>
          </w:rPrChange>
        </w:rPr>
        <w:t xml:space="preserve"> able to </w:t>
      </w:r>
      <w:r w:rsidR="001310CE" w:rsidRPr="00316B7B">
        <w:rPr>
          <w:rFonts w:ascii="Times New Roman" w:hAnsi="Times New Roman" w:cs="Times New Roman"/>
          <w:rPrChange w:id="1992" w:author="SB" w:date="2019-01-13T08:33:00Z">
            <w:rPr/>
          </w:rPrChange>
        </w:rPr>
        <w:t>estimate</w:t>
      </w:r>
      <w:r w:rsidR="00597131" w:rsidRPr="00316B7B">
        <w:rPr>
          <w:rFonts w:ascii="Times New Roman" w:hAnsi="Times New Roman" w:cs="Times New Roman"/>
          <w:rPrChange w:id="1993" w:author="SB" w:date="2019-01-13T08:33:00Z">
            <w:rPr/>
          </w:rPrChange>
        </w:rPr>
        <w:t xml:space="preserve"> AHI and provide a diagnosis of SAHS severity</w:t>
      </w:r>
      <w:r w:rsidR="00A70AD3" w:rsidRPr="00316B7B">
        <w:rPr>
          <w:rFonts w:ascii="Times New Roman" w:hAnsi="Times New Roman" w:cs="Times New Roman"/>
          <w:rPrChange w:id="1994" w:author="SB" w:date="2019-01-13T08:33:00Z">
            <w:rPr/>
          </w:rPrChange>
        </w:rPr>
        <w:t xml:space="preserve"> based on AH event</w:t>
      </w:r>
      <w:del w:id="1995" w:author="SB" w:date="2019-01-12T18:05:00Z">
        <w:r w:rsidR="00A70AD3" w:rsidRPr="00316B7B" w:rsidDel="00E913B5">
          <w:rPr>
            <w:rFonts w:ascii="Times New Roman" w:hAnsi="Times New Roman" w:cs="Times New Roman"/>
            <w:rPrChange w:id="1996" w:author="SB" w:date="2019-01-13T08:33:00Z">
              <w:rPr/>
            </w:rPrChange>
          </w:rPr>
          <w:delText>s</w:delText>
        </w:r>
      </w:del>
      <w:r w:rsidR="00A70AD3" w:rsidRPr="00316B7B">
        <w:rPr>
          <w:rFonts w:ascii="Times New Roman" w:hAnsi="Times New Roman" w:cs="Times New Roman"/>
          <w:rPrChange w:id="1997" w:author="SB" w:date="2019-01-13T08:33:00Z">
            <w:rPr/>
          </w:rPrChange>
        </w:rPr>
        <w:t xml:space="preserve"> detection</w:t>
      </w:r>
      <w:r w:rsidR="00597131" w:rsidRPr="00316B7B">
        <w:rPr>
          <w:rFonts w:ascii="Times New Roman" w:hAnsi="Times New Roman" w:cs="Times New Roman"/>
          <w:rPrChange w:id="1998" w:author="SB" w:date="2019-01-13T08:33:00Z">
            <w:rPr/>
          </w:rPrChange>
        </w:rPr>
        <w:t xml:space="preserve">. We analyzed </w:t>
      </w:r>
      <w:ins w:id="1999" w:author="SB" w:date="2019-01-12T18:05:00Z">
        <w:r w:rsidR="00E913B5" w:rsidRPr="00316B7B">
          <w:rPr>
            <w:rFonts w:ascii="Times New Roman" w:hAnsi="Times New Roman" w:cs="Times New Roman"/>
            <w:rPrChange w:id="2000" w:author="SB" w:date="2019-01-13T08:33:00Z">
              <w:rPr/>
            </w:rPrChange>
          </w:rPr>
          <w:t>its</w:t>
        </w:r>
      </w:ins>
      <w:del w:id="2001" w:author="SB" w:date="2019-01-12T18:05:00Z">
        <w:r w:rsidR="00597131" w:rsidRPr="00316B7B" w:rsidDel="00E913B5">
          <w:rPr>
            <w:rFonts w:ascii="Times New Roman" w:hAnsi="Times New Roman" w:cs="Times New Roman"/>
            <w:rPrChange w:id="2002" w:author="SB" w:date="2019-01-13T08:33:00Z">
              <w:rPr/>
            </w:rPrChange>
          </w:rPr>
          <w:delText>the</w:delText>
        </w:r>
      </w:del>
      <w:r w:rsidR="00597131" w:rsidRPr="00316B7B">
        <w:rPr>
          <w:rFonts w:ascii="Times New Roman" w:hAnsi="Times New Roman" w:cs="Times New Roman"/>
          <w:rPrChange w:id="2003" w:author="SB" w:date="2019-01-13T08:33:00Z">
            <w:rPr/>
          </w:rPrChange>
        </w:rPr>
        <w:t xml:space="preserve"> performance </w:t>
      </w:r>
      <w:ins w:id="2004" w:author="SB" w:date="2019-01-12T18:05:00Z">
        <w:r w:rsidR="00E913B5" w:rsidRPr="00316B7B">
          <w:rPr>
            <w:rFonts w:ascii="Times New Roman" w:hAnsi="Times New Roman" w:cs="Times New Roman"/>
            <w:rPrChange w:id="2005" w:author="SB" w:date="2019-01-13T08:33:00Z">
              <w:rPr/>
            </w:rPrChange>
          </w:rPr>
          <w:t>with respect to</w:t>
        </w:r>
      </w:ins>
      <w:del w:id="2006" w:author="SB" w:date="2019-01-12T18:05:00Z">
        <w:r w:rsidR="00597131" w:rsidRPr="00316B7B" w:rsidDel="00E913B5">
          <w:rPr>
            <w:rFonts w:ascii="Times New Roman" w:hAnsi="Times New Roman" w:cs="Times New Roman"/>
            <w:rPrChange w:id="2007" w:author="SB" w:date="2019-01-13T08:33:00Z">
              <w:rPr/>
            </w:rPrChange>
          </w:rPr>
          <w:delText xml:space="preserve">of </w:delText>
        </w:r>
        <w:r w:rsidR="00A70AD3" w:rsidRPr="00316B7B" w:rsidDel="00E913B5">
          <w:rPr>
            <w:rFonts w:ascii="Times New Roman" w:hAnsi="Times New Roman" w:cs="Times New Roman"/>
            <w:rPrChange w:id="2008" w:author="SB" w:date="2019-01-13T08:33:00Z">
              <w:rPr/>
            </w:rPrChange>
          </w:rPr>
          <w:delText xml:space="preserve">it </w:delText>
        </w:r>
        <w:r w:rsidR="00597131" w:rsidRPr="00316B7B" w:rsidDel="00E913B5">
          <w:rPr>
            <w:rFonts w:ascii="Times New Roman" w:hAnsi="Times New Roman" w:cs="Times New Roman"/>
            <w:rPrChange w:id="2009" w:author="SB" w:date="2019-01-13T08:33:00Z">
              <w:rPr/>
            </w:rPrChange>
          </w:rPr>
          <w:delText>in</w:delText>
        </w:r>
      </w:del>
      <w:r w:rsidR="00597131" w:rsidRPr="00316B7B">
        <w:rPr>
          <w:rFonts w:ascii="Times New Roman" w:hAnsi="Times New Roman" w:cs="Times New Roman"/>
          <w:rPrChange w:id="2010" w:author="SB" w:date="2019-01-13T08:33:00Z">
            <w:rPr/>
          </w:rPrChange>
        </w:rPr>
        <w:t xml:space="preserve"> two aspects: segments and AHI. </w:t>
      </w:r>
    </w:p>
    <w:p w14:paraId="5906F259" w14:textId="5F5E04FC" w:rsidR="00310DE6" w:rsidRPr="00316B7B" w:rsidRDefault="00597131">
      <w:pPr>
        <w:rPr>
          <w:rFonts w:ascii="Times New Roman" w:hAnsi="Times New Roman" w:cs="Times New Roman"/>
          <w:b/>
          <w:rPrChange w:id="2011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2012" w:author="SB" w:date="2019-01-13T08:33:00Z">
            <w:rPr>
              <w:b/>
            </w:rPr>
          </w:rPrChange>
        </w:rPr>
        <w:t>Segment</w:t>
      </w:r>
      <w:del w:id="2013" w:author="SB" w:date="2019-01-12T18:05:00Z">
        <w:r w:rsidRPr="00316B7B" w:rsidDel="00906399">
          <w:rPr>
            <w:rFonts w:ascii="Times New Roman" w:hAnsi="Times New Roman" w:cs="Times New Roman"/>
            <w:b/>
            <w:rPrChange w:id="2014" w:author="SB" w:date="2019-01-13T08:33:00Z">
              <w:rPr>
                <w:b/>
              </w:rPr>
            </w:rPrChange>
          </w:rPr>
          <w:delText>s</w:delText>
        </w:r>
      </w:del>
      <w:r w:rsidRPr="00316B7B">
        <w:rPr>
          <w:rFonts w:ascii="Times New Roman" w:hAnsi="Times New Roman" w:cs="Times New Roman"/>
          <w:b/>
          <w:rPrChange w:id="2015" w:author="SB" w:date="2019-01-13T08:33:00Z">
            <w:rPr>
              <w:b/>
            </w:rPr>
          </w:rPrChange>
        </w:rPr>
        <w:t xml:space="preserve"> analysis</w:t>
      </w:r>
    </w:p>
    <w:p w14:paraId="30F6B178" w14:textId="506B6626" w:rsidR="00597131" w:rsidRPr="00316B7B" w:rsidRDefault="00597131" w:rsidP="00597131">
      <w:pPr>
        <w:pStyle w:val="a7"/>
        <w:keepNext/>
        <w:jc w:val="center"/>
        <w:rPr>
          <w:rFonts w:ascii="Times New Roman" w:hAnsi="Times New Roman" w:cs="Times New Roman"/>
          <w:rPrChange w:id="2016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2017" w:author="SB" w:date="2019-01-13T08:33:00Z">
            <w:rPr/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2018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2019" w:author="SB" w:date="2019-01-13T08:33:00Z">
            <w:rPr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2020" w:author="SB" w:date="2019-01-13T08:33:00Z">
            <w:rPr>
              <w:noProof/>
            </w:rPr>
          </w:rPrChange>
        </w:rPr>
        <w:fldChar w:fldCharType="separate"/>
      </w:r>
      <w:r w:rsidR="001A4AB1" w:rsidRPr="00316B7B">
        <w:rPr>
          <w:rFonts w:ascii="Times New Roman" w:hAnsi="Times New Roman" w:cs="Times New Roman"/>
          <w:rPrChange w:id="2021" w:author="SB" w:date="2019-01-13T08:33:00Z">
            <w:rPr>
              <w:noProof/>
            </w:rPr>
          </w:rPrChange>
        </w:rPr>
        <w:t>3</w:t>
      </w:r>
      <w:r w:rsidR="009B6D6C" w:rsidRPr="00316B7B">
        <w:rPr>
          <w:rFonts w:ascii="Times New Roman" w:hAnsi="Times New Roman" w:cs="Times New Roman"/>
          <w:rPrChange w:id="2022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/>
          <w:rPrChange w:id="2023" w:author="SB" w:date="2019-01-13T08:33:00Z">
            <w:rPr/>
          </w:rPrChange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072"/>
        <w:gridCol w:w="548"/>
        <w:gridCol w:w="561"/>
        <w:gridCol w:w="546"/>
        <w:gridCol w:w="392"/>
        <w:gridCol w:w="643"/>
        <w:gridCol w:w="735"/>
        <w:gridCol w:w="614"/>
        <w:gridCol w:w="739"/>
        <w:gridCol w:w="527"/>
        <w:gridCol w:w="1017"/>
        <w:gridCol w:w="1017"/>
      </w:tblGrid>
      <w:tr w:rsidR="00310DE6" w:rsidRPr="00316B7B" w14:paraId="72BD35C4" w14:textId="77777777" w:rsidTr="007E1C56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3DD3BBCF" w14:textId="2F8FA2B3" w:rsidR="00310DE6" w:rsidRPr="00316B7B" w:rsidRDefault="00F114F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2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bookmarkStart w:id="2025" w:name="_Hlk534792995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Segments</w:t>
            </w:r>
          </w:p>
        </w:tc>
        <w:tc>
          <w:tcPr>
            <w:tcW w:w="0" w:type="auto"/>
            <w:gridSpan w:val="3"/>
            <w:vMerge w:val="restart"/>
            <w:shd w:val="clear" w:color="auto" w:fill="auto"/>
            <w:vAlign w:val="center"/>
          </w:tcPr>
          <w:p w14:paraId="7ED8B801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2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5B180D53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2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Reference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44C418DF" w14:textId="0BD1E472" w:rsidR="00310DE6" w:rsidRPr="00316B7B" w:rsidRDefault="00310FC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CC</w:t>
            </w:r>
            <w:ins w:id="2032" w:author="SB" w:date="2019-01-12T18:06:00Z">
              <w:r w:rsidR="0086325E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2033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1FAF62F" w14:textId="0E3595C6" w:rsidR="00310DE6" w:rsidRPr="00316B7B" w:rsidRDefault="00310FC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SEN</w:t>
            </w:r>
            <w:ins w:id="2039" w:author="SB" w:date="2019-01-12T18:06:00Z">
              <w:r w:rsidR="0086325E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2040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4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4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4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03C33462" w14:textId="38BF94C9" w:rsidR="00310DE6" w:rsidRPr="00316B7B" w:rsidRDefault="00F114F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4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4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S</w:t>
            </w:r>
            <w:r w:rsidR="00310FC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4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PE</w:t>
            </w:r>
            <w:ins w:id="2047" w:author="SB" w:date="2019-01-12T18:06:00Z">
              <w:r w:rsidR="0086325E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2048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4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</w:tr>
      <w:tr w:rsidR="00310DE6" w:rsidRPr="00316B7B" w14:paraId="6F8F0D22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FC499CF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vMerge/>
            <w:shd w:val="clear" w:color="auto" w:fill="auto"/>
            <w:vAlign w:val="center"/>
          </w:tcPr>
          <w:p w14:paraId="144D92E9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F09C005" w14:textId="564C76F6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41875AE" w14:textId="77777777" w:rsidR="00310DE6" w:rsidRPr="00316B7B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9676369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5D8CC1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EDD19B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</w:tr>
      <w:tr w:rsidR="00310DE6" w:rsidRPr="00316B7B" w14:paraId="6E419A24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DF7CBC8" w14:textId="77777777" w:rsidR="00310DE6" w:rsidRPr="00316B7B" w:rsidRDefault="00310DE6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0651B05F" w14:textId="77777777" w:rsidR="00310DE6" w:rsidRPr="00316B7B" w:rsidRDefault="009A2410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06E7D188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065DF78C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5942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5DEE5E9E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1898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1CB0CC69" w14:textId="064E8C85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9.0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459E9908" w14:textId="79840D5A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3.</w:t>
            </w:r>
            <w:r w:rsidR="005E68B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7061AD48" w14:textId="5A012689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1.2</w:t>
            </w:r>
          </w:p>
        </w:tc>
      </w:tr>
      <w:tr w:rsidR="00310DE6" w:rsidRPr="00316B7B" w14:paraId="1392270C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5C34200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/>
            <w:shd w:val="clear" w:color="auto" w:fill="auto"/>
            <w:vAlign w:val="center"/>
          </w:tcPr>
          <w:p w14:paraId="0EC7DBA3" w14:textId="77777777" w:rsidR="00310DE6" w:rsidRPr="00316B7B" w:rsidRDefault="00310DE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441A354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0523A051" w14:textId="137388C0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367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42C9EBE3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28079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576B4099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489A2551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5C96784E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310DE6" w:rsidRPr="00316B7B" w14:paraId="4973D5F6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 w:val="restart"/>
            <w:vAlign w:val="center"/>
          </w:tcPr>
          <w:p w14:paraId="77407E19" w14:textId="7D26BD95" w:rsidR="00310DE6" w:rsidRPr="00316B7B" w:rsidRDefault="003C5026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 events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00326BAA" w14:textId="38A6F765" w:rsidR="00310DE6" w:rsidRPr="00316B7B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Wrong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2958FF7F" w14:textId="4E9E4314" w:rsidR="00310DE6" w:rsidRPr="00316B7B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8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Right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64E8174" w14:textId="50EBAC51" w:rsidR="00310DE6" w:rsidRPr="00316B7B" w:rsidRDefault="007E1C56" w:rsidP="007E1C56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Total events</w:t>
            </w:r>
          </w:p>
        </w:tc>
        <w:tc>
          <w:tcPr>
            <w:tcW w:w="0" w:type="auto"/>
            <w:gridSpan w:val="2"/>
            <w:vAlign w:val="center"/>
          </w:tcPr>
          <w:p w14:paraId="1CC930F6" w14:textId="4D593DAD" w:rsidR="00310DE6" w:rsidRPr="00316B7B" w:rsidRDefault="00262AD1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PPV</w:t>
            </w:r>
            <w:ins w:id="2095" w:author="SB" w:date="2019-01-12T18:06:00Z">
              <w:r w:rsidR="00E857BA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2096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  <w:tc>
          <w:tcPr>
            <w:tcW w:w="0" w:type="auto"/>
            <w:vAlign w:val="center"/>
          </w:tcPr>
          <w:p w14:paraId="6D67FD78" w14:textId="73A005DD" w:rsidR="00310DE6" w:rsidRPr="00316B7B" w:rsidRDefault="00F114F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S</w:t>
            </w:r>
            <w:r w:rsidR="00310FC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EN</w:t>
            </w:r>
            <w:ins w:id="2103" w:author="SB" w:date="2019-01-12T18:06:00Z">
              <w:r w:rsidR="00E857BA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2104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</w:tr>
      <w:tr w:rsidR="00310DE6" w:rsidRPr="00316B7B" w14:paraId="264E37BA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/>
            <w:vAlign w:val="center"/>
          </w:tcPr>
          <w:p w14:paraId="7BE41176" w14:textId="77777777" w:rsidR="00310DE6" w:rsidRPr="00316B7B" w:rsidRDefault="00310DE6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777EC690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9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5947554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1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3B65EA76" w14:textId="77777777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828</w:t>
            </w:r>
          </w:p>
        </w:tc>
        <w:tc>
          <w:tcPr>
            <w:tcW w:w="0" w:type="auto"/>
            <w:gridSpan w:val="2"/>
            <w:vAlign w:val="center"/>
          </w:tcPr>
          <w:p w14:paraId="4FE08DA1" w14:textId="0F92C2FA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1.8</w:t>
            </w:r>
          </w:p>
        </w:tc>
        <w:tc>
          <w:tcPr>
            <w:tcW w:w="0" w:type="auto"/>
            <w:vAlign w:val="center"/>
          </w:tcPr>
          <w:p w14:paraId="74A62E61" w14:textId="77519374" w:rsidR="00310DE6" w:rsidRPr="00316B7B" w:rsidRDefault="009A2410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</w:t>
            </w:r>
            <w:r w:rsidR="005E68B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</w:t>
            </w:r>
          </w:p>
        </w:tc>
      </w:tr>
      <w:bookmarkEnd w:id="2025"/>
    </w:tbl>
    <w:p w14:paraId="21BC910C" w14:textId="5AD3EFB9" w:rsidR="00310DE6" w:rsidRPr="00316B7B" w:rsidRDefault="00310DE6">
      <w:pPr>
        <w:rPr>
          <w:rFonts w:ascii="Times New Roman" w:hAnsi="Times New Roman" w:cs="Times New Roman"/>
          <w:rPrChange w:id="2120" w:author="SB" w:date="2019-01-13T08:33:00Z">
            <w:rPr/>
          </w:rPrChange>
        </w:rPr>
      </w:pPr>
    </w:p>
    <w:p w14:paraId="6EF7FCA8" w14:textId="252AE8C0" w:rsidR="00DE51CB" w:rsidRPr="00316B7B" w:rsidRDefault="00597131">
      <w:pPr>
        <w:rPr>
          <w:rFonts w:ascii="Times New Roman" w:hAnsi="Times New Roman" w:cs="Times New Roman"/>
          <w:rPrChange w:id="2121" w:author="SB" w:date="2019-01-13T08:33:00Z">
            <w:rPr/>
          </w:rPrChange>
        </w:rPr>
      </w:pPr>
      <w:bookmarkStart w:id="2122" w:name="OLE_LINK3"/>
      <w:bookmarkStart w:id="2123" w:name="OLE_LINK4"/>
      <w:r w:rsidRPr="00316B7B">
        <w:rPr>
          <w:rFonts w:ascii="Times New Roman" w:hAnsi="Times New Roman" w:cs="Times New Roman"/>
          <w:rPrChange w:id="2124" w:author="SB" w:date="2019-01-13T08:33:00Z">
            <w:rPr>
              <w:noProof/>
            </w:rPr>
          </w:rPrChange>
        </w:rPr>
        <w:t>The test set contain</w:t>
      </w:r>
      <w:ins w:id="2125" w:author="SB" w:date="2019-01-12T18:06:00Z">
        <w:r w:rsidR="007F62E0" w:rsidRPr="00316B7B">
          <w:rPr>
            <w:rFonts w:ascii="Times New Roman" w:hAnsi="Times New Roman" w:cs="Times New Roman"/>
            <w:rPrChange w:id="2126" w:author="SB" w:date="2019-01-13T08:33:00Z">
              <w:rPr>
                <w:noProof/>
              </w:rPr>
            </w:rPrChange>
          </w:rPr>
          <w:t>ed data for 15</w:t>
        </w:r>
      </w:ins>
      <w:del w:id="2127" w:author="SB" w:date="2019-01-12T18:06:00Z">
        <w:r w:rsidRPr="00316B7B" w:rsidDel="007F62E0">
          <w:rPr>
            <w:rFonts w:ascii="Times New Roman" w:hAnsi="Times New Roman" w:cs="Times New Roman"/>
            <w:rPrChange w:id="2128" w:author="SB" w:date="2019-01-13T08:33:00Z">
              <w:rPr>
                <w:noProof/>
              </w:rPr>
            </w:rPrChange>
          </w:rPr>
          <w:delText>s fifteen</w:delText>
        </w:r>
      </w:del>
      <w:r w:rsidRPr="00316B7B">
        <w:rPr>
          <w:rFonts w:ascii="Times New Roman" w:hAnsi="Times New Roman" w:cs="Times New Roman"/>
          <w:rPrChange w:id="2129" w:author="SB" w:date="2019-01-13T08:33:00Z">
            <w:rPr>
              <w:noProof/>
            </w:rPr>
          </w:rPrChange>
        </w:rPr>
        <w:t xml:space="preserve"> subjects</w:t>
      </w:r>
      <w:ins w:id="2130" w:author="SB" w:date="2019-01-12T18:06:00Z">
        <w:r w:rsidR="007F62E0" w:rsidRPr="00316B7B">
          <w:rPr>
            <w:rFonts w:ascii="Times New Roman" w:hAnsi="Times New Roman" w:cs="Times New Roman"/>
            <w:rPrChange w:id="2131" w:author="SB" w:date="2019-01-13T08:33:00Z">
              <w:rPr>
                <w:noProof/>
              </w:rPr>
            </w:rPrChange>
          </w:rPr>
          <w:t xml:space="preserve"> and more than 100</w:t>
        </w:r>
      </w:ins>
      <w:del w:id="2132" w:author="SB" w:date="2019-01-12T18:06:00Z">
        <w:r w:rsidRPr="00316B7B" w:rsidDel="007F62E0">
          <w:rPr>
            <w:rFonts w:ascii="Times New Roman" w:hAnsi="Times New Roman" w:cs="Times New Roman" w:hint="eastAsia"/>
            <w:rPrChange w:id="2133" w:author="SB" w:date="2019-01-13T08:33:00Z">
              <w:rPr>
                <w:rFonts w:hint="eastAsia"/>
                <w:noProof/>
              </w:rPr>
            </w:rPrChange>
          </w:rPr>
          <w:delText>’</w:delText>
        </w:r>
        <w:r w:rsidRPr="00316B7B" w:rsidDel="007F62E0">
          <w:rPr>
            <w:rFonts w:ascii="Times New Roman" w:hAnsi="Times New Roman" w:cs="Times New Roman"/>
            <w:rPrChange w:id="2134" w:author="SB" w:date="2019-01-13T08:33:00Z">
              <w:rPr>
                <w:noProof/>
              </w:rPr>
            </w:rPrChange>
          </w:rPr>
          <w:delText xml:space="preserve"> over one hundred </w:delText>
        </w:r>
      </w:del>
      <w:ins w:id="2135" w:author="SB" w:date="2019-01-12T18:06:00Z">
        <w:r w:rsidR="007F62E0" w:rsidRPr="00316B7B">
          <w:rPr>
            <w:rFonts w:ascii="Times New Roman" w:hAnsi="Times New Roman" w:cs="Times New Roman"/>
            <w:rPrChange w:id="2136" w:author="SB" w:date="2019-01-13T08:33:00Z">
              <w:rPr>
                <w:noProof/>
              </w:rPr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2137" w:author="SB" w:date="2019-01-13T08:33:00Z">
            <w:rPr>
              <w:noProof/>
            </w:rPr>
          </w:rPrChange>
        </w:rPr>
        <w:t>h</w:t>
      </w:r>
      <w:del w:id="2138" w:author="SB" w:date="2019-01-13T08:17:00Z">
        <w:r w:rsidRPr="00316B7B" w:rsidDel="00AC0CF4">
          <w:rPr>
            <w:rFonts w:ascii="Times New Roman" w:hAnsi="Times New Roman" w:cs="Times New Roman"/>
            <w:rPrChange w:id="2139" w:author="SB" w:date="2019-01-13T08:33:00Z">
              <w:rPr>
                <w:noProof/>
              </w:rPr>
            </w:rPrChange>
          </w:rPr>
          <w:delText>ours</w:delText>
        </w:r>
      </w:del>
      <w:del w:id="2140" w:author="SB" w:date="2019-01-12T18:06:00Z">
        <w:r w:rsidRPr="00316B7B" w:rsidDel="007F62E0">
          <w:rPr>
            <w:rFonts w:ascii="Times New Roman" w:hAnsi="Times New Roman" w:cs="Times New Roman"/>
            <w:rPrChange w:id="2141" w:author="SB" w:date="2019-01-13T08:33:00Z">
              <w:rPr>
                <w:noProof/>
              </w:rPr>
            </w:rPrChange>
          </w:rPr>
          <w:delText xml:space="preserve"> of data</w:delText>
        </w:r>
      </w:del>
      <w:r w:rsidRPr="00316B7B">
        <w:rPr>
          <w:rFonts w:ascii="Times New Roman" w:hAnsi="Times New Roman" w:cs="Times New Roman"/>
          <w:rPrChange w:id="2142" w:author="SB" w:date="2019-01-13T08:33:00Z">
            <w:rPr>
              <w:noProof/>
            </w:rPr>
          </w:rPrChange>
        </w:rPr>
        <w:t xml:space="preserve">, </w:t>
      </w:r>
      <w:ins w:id="2143" w:author="SB" w:date="2019-01-12T18:06:00Z">
        <w:r w:rsidR="007F62E0" w:rsidRPr="00316B7B">
          <w:rPr>
            <w:rFonts w:ascii="Times New Roman" w:hAnsi="Times New Roman" w:cs="Times New Roman"/>
            <w:rPrChange w:id="2144" w:author="SB" w:date="2019-01-13T08:33:00Z">
              <w:rPr>
                <w:noProof/>
              </w:rPr>
            </w:rPrChange>
          </w:rPr>
          <w:t>a total of</w:t>
        </w:r>
      </w:ins>
      <w:del w:id="2145" w:author="SB" w:date="2019-01-12T18:06:00Z">
        <w:r w:rsidRPr="00316B7B" w:rsidDel="007F62E0">
          <w:rPr>
            <w:rFonts w:ascii="Times New Roman" w:hAnsi="Times New Roman" w:cs="Times New Roman"/>
            <w:rPrChange w:id="2146" w:author="SB" w:date="2019-01-13T08:33:00Z">
              <w:rPr>
                <w:noProof/>
              </w:rPr>
            </w:rPrChange>
          </w:rPr>
          <w:delText>totally</w:delText>
        </w:r>
      </w:del>
      <w:r w:rsidRPr="00316B7B">
        <w:rPr>
          <w:rFonts w:ascii="Times New Roman" w:hAnsi="Times New Roman" w:cs="Times New Roman"/>
          <w:rPrChange w:id="2147" w:author="SB" w:date="2019-01-13T08:33:00Z">
            <w:rPr>
              <w:noProof/>
            </w:rPr>
          </w:rPrChange>
        </w:rPr>
        <w:t xml:space="preserve"> 285,286 </w:t>
      </w:r>
      <w:ins w:id="2148" w:author="SB" w:date="2019-01-12T18:06:00Z">
        <w:r w:rsidR="007F62E0" w:rsidRPr="00316B7B">
          <w:rPr>
            <w:rFonts w:ascii="Times New Roman" w:hAnsi="Times New Roman" w:cs="Times New Roman"/>
            <w:rPrChange w:id="2149" w:author="SB" w:date="2019-01-13T08:33:00Z">
              <w:rPr>
                <w:noProof/>
              </w:rPr>
            </w:rPrChange>
          </w:rPr>
          <w:t>10</w:t>
        </w:r>
      </w:ins>
      <w:del w:id="2150" w:author="SB" w:date="2019-01-12T18:06:00Z">
        <w:r w:rsidR="007E1C56" w:rsidRPr="00316B7B" w:rsidDel="007F62E0">
          <w:rPr>
            <w:rFonts w:ascii="Times New Roman" w:hAnsi="Times New Roman" w:cs="Times New Roman"/>
            <w:rPrChange w:id="2151" w:author="SB" w:date="2019-01-13T08:33:00Z">
              <w:rPr>
                <w:noProof/>
              </w:rPr>
            </w:rPrChange>
          </w:rPr>
          <w:delText>ten</w:delText>
        </w:r>
      </w:del>
      <w:r w:rsidRPr="00316B7B">
        <w:rPr>
          <w:rFonts w:ascii="Times New Roman" w:hAnsi="Times New Roman" w:cs="Times New Roman"/>
          <w:rPrChange w:id="2152" w:author="SB" w:date="2019-01-13T08:33:00Z">
            <w:rPr>
              <w:noProof/>
            </w:rPr>
          </w:rPrChange>
        </w:rPr>
        <w:t>-s</w:t>
      </w:r>
      <w:del w:id="2153" w:author="SB" w:date="2019-01-13T08:20:00Z">
        <w:r w:rsidRPr="00316B7B" w:rsidDel="00655B4A">
          <w:rPr>
            <w:rFonts w:ascii="Times New Roman" w:hAnsi="Times New Roman" w:cs="Times New Roman"/>
            <w:rPrChange w:id="2154" w:author="SB" w:date="2019-01-13T08:33:00Z">
              <w:rPr>
                <w:noProof/>
              </w:rPr>
            </w:rPrChange>
          </w:rPr>
          <w:delText>econd</w:delText>
        </w:r>
      </w:del>
      <w:r w:rsidRPr="00316B7B">
        <w:rPr>
          <w:rFonts w:ascii="Times New Roman" w:hAnsi="Times New Roman" w:cs="Times New Roman"/>
          <w:rPrChange w:id="2155" w:author="SB" w:date="2019-01-13T08:33:00Z">
            <w:rPr>
              <w:noProof/>
            </w:rPr>
          </w:rPrChange>
        </w:rPr>
        <w:t xml:space="preserve"> segments. The prediction results for the above data are shown in Table 3. </w:t>
      </w:r>
      <w:r w:rsidR="00AD3567" w:rsidRPr="00316B7B">
        <w:rPr>
          <w:rFonts w:ascii="Times New Roman" w:hAnsi="Times New Roman" w:cs="Times New Roman"/>
          <w:rPrChange w:id="2156" w:author="SB" w:date="2019-01-13T08:33:00Z">
            <w:rPr>
              <w:noProof/>
            </w:rPr>
          </w:rPrChange>
        </w:rPr>
        <w:t xml:space="preserve">The cascading detection model achieved an </w:t>
      </w:r>
      <w:commentRangeStart w:id="2157"/>
      <w:r w:rsidR="00AD3567" w:rsidRPr="00316B7B">
        <w:rPr>
          <w:rFonts w:ascii="Times New Roman" w:hAnsi="Times New Roman" w:cs="Times New Roman"/>
          <w:rPrChange w:id="2158" w:author="SB" w:date="2019-01-13T08:33:00Z">
            <w:rPr>
              <w:noProof/>
            </w:rPr>
          </w:rPrChange>
        </w:rPr>
        <w:t>accuracy</w:t>
      </w:r>
      <w:r w:rsidR="001A4AB1" w:rsidRPr="00316B7B">
        <w:rPr>
          <w:rFonts w:ascii="Times New Roman" w:hAnsi="Times New Roman" w:cs="Times New Roman"/>
          <w:rPrChange w:id="2159" w:author="SB" w:date="2019-01-13T08:33:00Z">
            <w:rPr>
              <w:noProof/>
            </w:rPr>
          </w:rPrChange>
        </w:rPr>
        <w:t xml:space="preserve"> (ACC)</w:t>
      </w:r>
      <w:r w:rsidR="00AD3567" w:rsidRPr="00316B7B">
        <w:rPr>
          <w:rFonts w:ascii="Times New Roman" w:hAnsi="Times New Roman" w:cs="Times New Roman"/>
          <w:rPrChange w:id="2160" w:author="SB" w:date="2019-01-13T08:33:00Z">
            <w:rPr>
              <w:noProof/>
            </w:rPr>
          </w:rPrChange>
        </w:rPr>
        <w:t xml:space="preserve"> of 89.0%, a sensitivity </w:t>
      </w:r>
      <w:r w:rsidR="001A4AB1" w:rsidRPr="00316B7B">
        <w:rPr>
          <w:rFonts w:ascii="Times New Roman" w:hAnsi="Times New Roman" w:cs="Times New Roman"/>
          <w:rPrChange w:id="2161" w:author="SB" w:date="2019-01-13T08:33:00Z">
            <w:rPr>
              <w:noProof/>
            </w:rPr>
          </w:rPrChange>
        </w:rPr>
        <w:t xml:space="preserve">(SEN) </w:t>
      </w:r>
      <w:r w:rsidR="00AD3567" w:rsidRPr="00316B7B">
        <w:rPr>
          <w:rFonts w:ascii="Times New Roman" w:hAnsi="Times New Roman" w:cs="Times New Roman"/>
          <w:rPrChange w:id="2162" w:author="SB" w:date="2019-01-13T08:33:00Z">
            <w:rPr>
              <w:noProof/>
            </w:rPr>
          </w:rPrChange>
        </w:rPr>
        <w:t>of 73.</w:t>
      </w:r>
      <w:r w:rsidR="004844C5" w:rsidRPr="00316B7B">
        <w:rPr>
          <w:rFonts w:ascii="Times New Roman" w:hAnsi="Times New Roman" w:cs="Times New Roman"/>
          <w:rPrChange w:id="2163" w:author="SB" w:date="2019-01-13T08:33:00Z">
            <w:rPr>
              <w:noProof/>
            </w:rPr>
          </w:rPrChange>
        </w:rPr>
        <w:t>5</w:t>
      </w:r>
      <w:r w:rsidR="00AD3567" w:rsidRPr="00316B7B">
        <w:rPr>
          <w:rFonts w:ascii="Times New Roman" w:hAnsi="Times New Roman" w:cs="Times New Roman"/>
          <w:rPrChange w:id="2164" w:author="SB" w:date="2019-01-13T08:33:00Z">
            <w:rPr>
              <w:noProof/>
            </w:rPr>
          </w:rPrChange>
        </w:rPr>
        <w:t xml:space="preserve">%, and a specificity </w:t>
      </w:r>
      <w:r w:rsidR="001A4AB1" w:rsidRPr="00316B7B">
        <w:rPr>
          <w:rFonts w:ascii="Times New Roman" w:hAnsi="Times New Roman" w:cs="Times New Roman"/>
          <w:rPrChange w:id="2165" w:author="SB" w:date="2019-01-13T08:33:00Z">
            <w:rPr>
              <w:noProof/>
            </w:rPr>
          </w:rPrChange>
        </w:rPr>
        <w:t xml:space="preserve">(SPE) </w:t>
      </w:r>
      <w:commentRangeEnd w:id="2157"/>
      <w:r w:rsidR="007F62E0" w:rsidRPr="00316B7B">
        <w:rPr>
          <w:rStyle w:val="af"/>
          <w:rFonts w:ascii="Times New Roman" w:hAnsi="Times New Roman" w:cs="Times New Roman"/>
          <w:rPrChange w:id="2166" w:author="SB" w:date="2019-01-13T08:33:00Z">
            <w:rPr>
              <w:rStyle w:val="af"/>
            </w:rPr>
          </w:rPrChange>
        </w:rPr>
        <w:commentReference w:id="2157"/>
      </w:r>
      <w:r w:rsidR="00AD3567" w:rsidRPr="00316B7B">
        <w:rPr>
          <w:rFonts w:ascii="Times New Roman" w:hAnsi="Times New Roman" w:cs="Times New Roman"/>
          <w:rPrChange w:id="2167" w:author="SB" w:date="2019-01-13T08:33:00Z">
            <w:rPr>
              <w:noProof/>
            </w:rPr>
          </w:rPrChange>
        </w:rPr>
        <w:t>of 91.2%. Table 3 also summarizes the predic</w:t>
      </w:r>
      <w:del w:id="2168" w:author="SB" w:date="2019-01-13T08:33:00Z">
        <w:r w:rsidR="00AD3567" w:rsidRPr="00316B7B" w:rsidDel="00316B7B">
          <w:rPr>
            <w:rFonts w:ascii="Times New Roman" w:hAnsi="Times New Roman" w:cs="Times New Roman"/>
            <w:rPrChange w:id="2169" w:author="SB" w:date="2019-01-13T08:33:00Z">
              <w:rPr>
                <w:noProof/>
              </w:rPr>
            </w:rPrChange>
          </w:rPr>
          <w:delText>i</w:delText>
        </w:r>
      </w:del>
      <w:r w:rsidR="00AD3567" w:rsidRPr="00316B7B">
        <w:rPr>
          <w:rFonts w:ascii="Times New Roman" w:hAnsi="Times New Roman" w:cs="Times New Roman"/>
          <w:rPrChange w:id="2170" w:author="SB" w:date="2019-01-13T08:33:00Z">
            <w:rPr>
              <w:noProof/>
            </w:rPr>
          </w:rPrChange>
        </w:rPr>
        <w:t xml:space="preserve">tion results for </w:t>
      </w:r>
      <w:r w:rsidR="003C5026" w:rsidRPr="00316B7B">
        <w:rPr>
          <w:rFonts w:ascii="Times New Roman" w:hAnsi="Times New Roman" w:cs="Times New Roman"/>
          <w:rPrChange w:id="2171" w:author="SB" w:date="2019-01-13T08:33:00Z">
            <w:rPr>
              <w:noProof/>
            </w:rPr>
          </w:rPrChange>
        </w:rPr>
        <w:t>AH events</w:t>
      </w:r>
      <w:r w:rsidR="00AD3567" w:rsidRPr="00316B7B">
        <w:rPr>
          <w:rFonts w:ascii="Times New Roman" w:hAnsi="Times New Roman" w:cs="Times New Roman"/>
          <w:rPrChange w:id="2172" w:author="SB" w:date="2019-01-13T08:33:00Z">
            <w:rPr>
              <w:noProof/>
            </w:rPr>
          </w:rPrChange>
        </w:rPr>
        <w:t xml:space="preserve">. The cascading detection model detected 1513 </w:t>
      </w:r>
      <w:ins w:id="2173" w:author="SB" w:date="2019-01-12T18:08:00Z">
        <w:r w:rsidR="00D0152B" w:rsidRPr="00316B7B">
          <w:rPr>
            <w:rFonts w:ascii="Times New Roman" w:hAnsi="Times New Roman" w:cs="Times New Roman"/>
            <w:rPrChange w:id="2174" w:author="SB" w:date="2019-01-13T08:33:00Z">
              <w:rPr>
                <w:noProof/>
              </w:rPr>
            </w:rPrChange>
          </w:rPr>
          <w:t>of</w:t>
        </w:r>
      </w:ins>
      <w:del w:id="2175" w:author="SB" w:date="2019-01-12T18:08:00Z">
        <w:r w:rsidR="00AD3567" w:rsidRPr="00316B7B" w:rsidDel="00D0152B">
          <w:rPr>
            <w:rFonts w:ascii="Times New Roman" w:hAnsi="Times New Roman" w:cs="Times New Roman"/>
            <w:rPrChange w:id="2176" w:author="SB" w:date="2019-01-13T08:33:00Z">
              <w:rPr>
                <w:noProof/>
              </w:rPr>
            </w:rPrChange>
          </w:rPr>
          <w:delText xml:space="preserve">from </w:delText>
        </w:r>
      </w:del>
      <w:ins w:id="2177" w:author="SB" w:date="2019-01-12T18:08:00Z">
        <w:r w:rsidR="00D0152B" w:rsidRPr="00316B7B">
          <w:rPr>
            <w:rFonts w:ascii="Times New Roman" w:hAnsi="Times New Roman" w:cs="Times New Roman"/>
            <w:rPrChange w:id="2178" w:author="SB" w:date="2019-01-13T08:33:00Z">
              <w:rPr>
                <w:noProof/>
              </w:rPr>
            </w:rPrChange>
          </w:rPr>
          <w:t xml:space="preserve"> </w:t>
        </w:r>
      </w:ins>
      <w:r w:rsidR="00AD3567" w:rsidRPr="00316B7B">
        <w:rPr>
          <w:rFonts w:ascii="Times New Roman" w:hAnsi="Times New Roman" w:cs="Times New Roman"/>
          <w:rPrChange w:id="2179" w:author="SB" w:date="2019-01-13T08:33:00Z">
            <w:rPr>
              <w:noProof/>
            </w:rPr>
          </w:rPrChange>
        </w:rPr>
        <w:t xml:space="preserve">1828 </w:t>
      </w:r>
      <w:r w:rsidR="003C5026" w:rsidRPr="00316B7B">
        <w:rPr>
          <w:rFonts w:ascii="Times New Roman" w:hAnsi="Times New Roman" w:cs="Times New Roman"/>
          <w:rPrChange w:id="2180" w:author="SB" w:date="2019-01-13T08:33:00Z">
            <w:rPr>
              <w:noProof/>
            </w:rPr>
          </w:rPrChange>
        </w:rPr>
        <w:t>AH events</w:t>
      </w:r>
      <w:r w:rsidR="00AD3567" w:rsidRPr="00316B7B">
        <w:rPr>
          <w:rFonts w:ascii="Times New Roman" w:hAnsi="Times New Roman" w:cs="Times New Roman"/>
          <w:rPrChange w:id="2181" w:author="SB" w:date="2019-01-13T08:33:00Z">
            <w:rPr>
              <w:noProof/>
            </w:rPr>
          </w:rPrChange>
        </w:rPr>
        <w:t>, achiev</w:t>
      </w:r>
      <w:ins w:id="2182" w:author="SB" w:date="2019-01-12T18:08:00Z">
        <w:r w:rsidR="00D0152B" w:rsidRPr="00316B7B">
          <w:rPr>
            <w:rFonts w:ascii="Times New Roman" w:hAnsi="Times New Roman" w:cs="Times New Roman"/>
            <w:rPrChange w:id="2183" w:author="SB" w:date="2019-01-13T08:33:00Z">
              <w:rPr>
                <w:noProof/>
              </w:rPr>
            </w:rPrChange>
          </w:rPr>
          <w:t>ing</w:t>
        </w:r>
      </w:ins>
      <w:del w:id="2184" w:author="SB" w:date="2019-01-12T18:08:00Z">
        <w:r w:rsidR="00AD3567" w:rsidRPr="00316B7B" w:rsidDel="00D0152B">
          <w:rPr>
            <w:rFonts w:ascii="Times New Roman" w:hAnsi="Times New Roman" w:cs="Times New Roman"/>
            <w:rPrChange w:id="2185" w:author="SB" w:date="2019-01-13T08:33:00Z">
              <w:rPr>
                <w:noProof/>
              </w:rPr>
            </w:rPrChange>
          </w:rPr>
          <w:delText>ed</w:delText>
        </w:r>
      </w:del>
      <w:r w:rsidR="00AD3567" w:rsidRPr="00316B7B">
        <w:rPr>
          <w:rFonts w:ascii="Times New Roman" w:hAnsi="Times New Roman" w:cs="Times New Roman"/>
          <w:rPrChange w:id="2186" w:author="SB" w:date="2019-01-13T08:33:00Z">
            <w:rPr>
              <w:noProof/>
            </w:rPr>
          </w:rPrChange>
        </w:rPr>
        <w:t xml:space="preserve"> a sensitivity of 82.8% </w:t>
      </w:r>
      <w:ins w:id="2187" w:author="SB" w:date="2019-01-12T18:08:00Z">
        <w:r w:rsidR="00D0152B" w:rsidRPr="00316B7B">
          <w:rPr>
            <w:rFonts w:ascii="Times New Roman" w:hAnsi="Times New Roman" w:cs="Times New Roman"/>
            <w:rPrChange w:id="2188" w:author="SB" w:date="2019-01-13T08:33:00Z">
              <w:rPr>
                <w:noProof/>
              </w:rPr>
            </w:rPrChange>
          </w:rPr>
          <w:t>with</w:t>
        </w:r>
      </w:ins>
      <w:del w:id="2189" w:author="SB" w:date="2019-01-12T18:08:00Z">
        <w:r w:rsidR="00AD3567" w:rsidRPr="00316B7B" w:rsidDel="00D0152B">
          <w:rPr>
            <w:rFonts w:ascii="Times New Roman" w:hAnsi="Times New Roman" w:cs="Times New Roman"/>
            <w:rPrChange w:id="2190" w:author="SB" w:date="2019-01-13T08:33:00Z">
              <w:rPr>
                <w:noProof/>
              </w:rPr>
            </w:rPrChange>
          </w:rPr>
          <w:delText xml:space="preserve">accompanied by </w:delText>
        </w:r>
      </w:del>
      <w:ins w:id="2191" w:author="SB" w:date="2019-01-12T18:08:00Z">
        <w:r w:rsidR="00D0152B" w:rsidRPr="00316B7B">
          <w:rPr>
            <w:rFonts w:ascii="Times New Roman" w:hAnsi="Times New Roman" w:cs="Times New Roman"/>
            <w:rPrChange w:id="2192" w:author="SB" w:date="2019-01-13T08:33:00Z">
              <w:rPr>
                <w:noProof/>
              </w:rPr>
            </w:rPrChange>
          </w:rPr>
          <w:t xml:space="preserve"> </w:t>
        </w:r>
      </w:ins>
      <w:r w:rsidR="00AD3567" w:rsidRPr="00316B7B">
        <w:rPr>
          <w:rFonts w:ascii="Times New Roman" w:hAnsi="Times New Roman" w:cs="Times New Roman"/>
          <w:rPrChange w:id="2193" w:author="SB" w:date="2019-01-13T08:33:00Z">
            <w:rPr>
              <w:noProof/>
            </w:rPr>
          </w:rPrChange>
        </w:rPr>
        <w:t>a positive predictive value</w:t>
      </w:r>
      <w:r w:rsidR="00FF21AE" w:rsidRPr="00316B7B">
        <w:rPr>
          <w:rFonts w:ascii="Times New Roman" w:hAnsi="Times New Roman" w:cs="Times New Roman"/>
          <w:rPrChange w:id="2194" w:author="SB" w:date="2019-01-13T08:33:00Z">
            <w:rPr>
              <w:noProof/>
            </w:rPr>
          </w:rPrChange>
        </w:rPr>
        <w:t xml:space="preserve"> (PPV)</w:t>
      </w:r>
      <w:r w:rsidR="00AD3567" w:rsidRPr="00316B7B">
        <w:rPr>
          <w:rFonts w:ascii="Times New Roman" w:hAnsi="Times New Roman" w:cs="Times New Roman"/>
          <w:rPrChange w:id="2195" w:author="SB" w:date="2019-01-13T08:33:00Z">
            <w:rPr>
              <w:noProof/>
            </w:rPr>
          </w:rPrChange>
        </w:rPr>
        <w:t xml:space="preserve"> of 71.8%. </w:t>
      </w:r>
      <w:bookmarkEnd w:id="2122"/>
      <w:bookmarkEnd w:id="2123"/>
    </w:p>
    <w:p w14:paraId="0AB3B8E7" w14:textId="77777777" w:rsidR="001F273F" w:rsidRPr="00316B7B" w:rsidRDefault="001F273F">
      <w:pPr>
        <w:rPr>
          <w:rFonts w:ascii="Times New Roman" w:hAnsi="Times New Roman" w:cs="Times New Roman"/>
          <w:rPrChange w:id="2196" w:author="SB" w:date="2019-01-13T08:33:00Z">
            <w:rPr/>
          </w:rPrChange>
        </w:rPr>
      </w:pPr>
    </w:p>
    <w:p w14:paraId="70B86485" w14:textId="496048CC" w:rsidR="00310DE6" w:rsidRPr="00316B7B" w:rsidRDefault="00F26A47">
      <w:pPr>
        <w:rPr>
          <w:rFonts w:ascii="Times New Roman" w:hAnsi="Times New Roman" w:cs="Times New Roman"/>
          <w:b/>
          <w:rPrChange w:id="2197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2198" w:author="SB" w:date="2019-01-13T08:33:00Z">
            <w:rPr>
              <w:b/>
            </w:rPr>
          </w:rPrChange>
        </w:rPr>
        <w:t>AHI analysis</w:t>
      </w:r>
    </w:p>
    <w:p w14:paraId="36571342" w14:textId="0870256B" w:rsidR="00310DE6" w:rsidRPr="00316B7B" w:rsidRDefault="00EE62AF" w:rsidP="00DD601F">
      <w:pPr>
        <w:rPr>
          <w:rFonts w:ascii="Times New Roman" w:hAnsi="Times New Roman" w:cs="Times New Roman"/>
          <w:rPrChange w:id="219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noProof/>
          <w:lang w:eastAsia="en-US"/>
          <w:rPrChange w:id="2200" w:author="Unknown">
            <w:rPr>
              <w:noProof/>
              <w:lang w:eastAsia="en-US"/>
            </w:rPr>
          </w:rPrChange>
        </w:rPr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106774B2" wp14:editId="2B6AA5DA">
                <wp:simplePos x="0" y="0"/>
                <wp:positionH relativeFrom="column">
                  <wp:posOffset>-125083</wp:posOffset>
                </wp:positionH>
                <wp:positionV relativeFrom="paragraph">
                  <wp:posOffset>1089864</wp:posOffset>
                </wp:positionV>
                <wp:extent cx="5612841" cy="2354582"/>
                <wp:effectExtent l="0" t="0" r="6985" b="7620"/>
                <wp:wrapTopAndBottom/>
                <wp:docPr id="34" name="组合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2841" cy="2354582"/>
                          <a:chOff x="0" y="0"/>
                          <a:chExt cx="5612841" cy="2354582"/>
                        </a:xfrm>
                      </wpg:grpSpPr>
                      <wpg:grpSp>
                        <wpg:cNvPr id="33" name="组合 33"/>
                        <wpg:cNvGrpSpPr/>
                        <wpg:grpSpPr>
                          <a:xfrm>
                            <a:off x="0" y="0"/>
                            <a:ext cx="5403706" cy="2104989"/>
                            <a:chOff x="0" y="0"/>
                            <a:chExt cx="5403706" cy="2104989"/>
                          </a:xfrm>
                        </wpg:grpSpPr>
                        <pic:pic xmlns:pic="http://schemas.openxmlformats.org/drawingml/2006/picture">
                          <pic:nvPicPr>
                            <pic:cNvPr id="30" name="图片 3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9396" y="146649"/>
                              <a:ext cx="5274310" cy="195834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1" name="文本框 21"/>
                          <wps:cNvSpPr txBox="1"/>
                          <wps:spPr>
                            <a:xfrm>
                              <a:off x="0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73AEA1E" w14:textId="77777777" w:rsidR="00353B4C" w:rsidRDefault="00353B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22" name="文本框 22"/>
                          <wps:cNvSpPr txBox="1"/>
                          <wps:spPr>
                            <a:xfrm>
                              <a:off x="2665562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2DDE997" w14:textId="77777777" w:rsidR="00353B4C" w:rsidRDefault="00353B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</wpg:grpSp>
                      <wps:wsp>
                        <wps:cNvPr id="27" name="文本框 27"/>
                        <wps:cNvSpPr txBox="1"/>
                        <wps:spPr>
                          <a:xfrm>
                            <a:off x="267411" y="2156462"/>
                            <a:ext cx="534543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0CF395E" w14:textId="076CE481" w:rsidR="00353B4C" w:rsidRPr="00AD2AF3" w:rsidRDefault="00353B4C" w:rsidP="00F26A47">
                              <w:pPr>
                                <w:pStyle w:val="a7"/>
                                <w:rPr>
                                  <w:rFonts w:ascii="Times New Roman" w:hAnsi="Times New Roman" w:cs="Times New Roman"/>
                                  <w:noProof/>
                                  <w:rPrChange w:id="2201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</w:pP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rPrChange w:id="2202" w:author="SB" w:date="2019-01-13T08:22:00Z">
                                    <w:rPr/>
                                  </w:rPrChange>
                                </w:rPr>
                                <w:t>Fig</w:t>
                              </w:r>
                              <w:ins w:id="2203" w:author="SB" w:date="2019-01-13T08:22:00Z">
                                <w:r w:rsidRPr="00AD2AF3">
                                  <w:rPr>
                                    <w:rFonts w:ascii="Times New Roman" w:hAnsi="Times New Roman" w:cs="Times New Roman"/>
                                    <w:b/>
                                    <w:rPrChange w:id="2204" w:author="SB" w:date="2019-01-13T08:22:00Z">
                                      <w:rPr/>
                                    </w:rPrChange>
                                  </w:rPr>
                                  <w:t>.</w:t>
                                </w:r>
                              </w:ins>
                              <w:del w:id="2205" w:author="SB" w:date="2019-01-13T08:22:00Z">
                                <w:r w:rsidRPr="00AD2AF3" w:rsidDel="00AD2AF3">
                                  <w:rPr>
                                    <w:rFonts w:ascii="Times New Roman" w:hAnsi="Times New Roman" w:cs="Times New Roman"/>
                                    <w:b/>
                                    <w:rPrChange w:id="2206" w:author="SB" w:date="2019-01-13T08:22:00Z">
                                      <w:rPr/>
                                    </w:rPrChange>
                                  </w:rPr>
                                  <w:delText>ure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rPrChange w:id="2207" w:author="SB" w:date="2019-01-13T08:22:00Z">
                                    <w:rPr/>
                                  </w:rPrChange>
                                </w:rPr>
                                <w:t xml:space="preserve"> 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208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begin"/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209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instrText xml:space="preserve"> SEQ Figure \* ARABIC </w:instrTex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210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separate"/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211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t>2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212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end"/>
                              </w:r>
                              <w:del w:id="2213" w:author="SB" w:date="2019-01-13T08:22:00Z">
                                <w:r w:rsidRPr="00AD2AF3" w:rsidDel="00AD2AF3">
                                  <w:rPr>
                                    <w:rFonts w:ascii="Times New Roman" w:hAnsi="Times New Roman" w:cs="Times New Roman"/>
                                    <w:b/>
                                    <w:rPrChange w:id="2214" w:author="SB" w:date="2019-01-13T08:22:00Z">
                                      <w:rPr/>
                                    </w:rPrChange>
                                  </w:rPr>
                                  <w:delText>.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/>
                                  <w:rPrChange w:id="2215" w:author="SB" w:date="2019-01-13T08:22:00Z">
                                    <w:rPr/>
                                  </w:rPrChange>
                                </w:rPr>
                                <w:t xml:space="preserve"> (a) Scatter plot of AHI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vertAlign w:val="subscript"/>
                                  <w:rPrChange w:id="2216" w:author="SB" w:date="2019-01-13T08:22:00Z">
                                    <w:rPr>
                                      <w:vertAlign w:val="subscript"/>
                                    </w:rPr>
                                  </w:rPrChange>
                                </w:rPr>
                                <w:t>est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rPrChange w:id="2217" w:author="SB" w:date="2019-01-13T08:22:00Z">
                                    <w:rPr/>
                                  </w:rPrChange>
                                </w:rPr>
                                <w:t xml:space="preserve"> and AHI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vertAlign w:val="subscript"/>
                                  <w:rPrChange w:id="2218" w:author="SB" w:date="2019-01-13T08:22:00Z">
                                    <w:rPr>
                                      <w:vertAlign w:val="subscript"/>
                                    </w:rPr>
                                  </w:rPrChange>
                                </w:rPr>
                                <w:t>ref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rPrChange w:id="2219" w:author="SB" w:date="2019-01-13T08:22:00Z">
                                    <w:rPr/>
                                  </w:rPrChange>
                                </w:rPr>
                                <w:t>; (b) Bland</w:t>
                              </w:r>
                              <w:ins w:id="2220" w:author="SB" w:date="2019-01-12T18:11:00Z">
                                <w:r w:rsidRPr="00AD2AF3">
                                  <w:rPr>
                                    <w:rFonts w:ascii="Times New Roman" w:hAnsi="Times New Roman" w:cs="Times New Roman" w:hint="eastAsia"/>
                                    <w:rPrChange w:id="2221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t>–</w:t>
                                </w:r>
                              </w:ins>
                              <w:del w:id="2222" w:author="SB" w:date="2019-01-12T18:11:00Z">
                                <w:r w:rsidRPr="00AD2AF3" w:rsidDel="00F13C87">
                                  <w:rPr>
                                    <w:rFonts w:ascii="Times New Roman" w:hAnsi="Times New Roman" w:cs="Times New Roman"/>
                                    <w:rPrChange w:id="2223" w:author="SB" w:date="2019-01-13T08:22:00Z">
                                      <w:rPr/>
                                    </w:rPrChange>
                                  </w:rPr>
                                  <w:delText>-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/>
                                  <w:rPrChange w:id="2224" w:author="SB" w:date="2019-01-13T08:22:00Z">
                                    <w:rPr/>
                                  </w:rPrChange>
                                </w:rPr>
                                <w:t>Altman plot of AHI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vertAlign w:val="subscript"/>
                                  <w:rPrChange w:id="2225" w:author="SB" w:date="2019-01-13T08:22:00Z">
                                    <w:rPr>
                                      <w:vertAlign w:val="subscript"/>
                                    </w:rPr>
                                  </w:rPrChange>
                                </w:rPr>
                                <w:t>est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rPrChange w:id="2226" w:author="SB" w:date="2019-01-13T08:22:00Z">
                                    <w:rPr/>
                                  </w:rPrChange>
                                </w:rPr>
                                <w:t xml:space="preserve"> and AHI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vertAlign w:val="subscript"/>
                                  <w:rPrChange w:id="2227" w:author="SB" w:date="2019-01-13T08:22:00Z">
                                    <w:rPr>
                                      <w:vertAlign w:val="subscript"/>
                                    </w:rPr>
                                  </w:rPrChange>
                                </w:rPr>
                                <w:t>ref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106774B2" id="组合 34" o:spid="_x0000_s1029" style="position:absolute;left:0;text-align:left;margin-left:-9.85pt;margin-top:85.8pt;width:441.95pt;height:185.4pt;z-index:251754496" coordsize="56128,23545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">
                <v:group id="组合 33" o:spid="_x0000_s1030" style="position:absolute;width:54037;height:21049" coordsize="54037,210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">
                  <v:shape id="图片 30" o:spid="_x0000_s1031" type="#_x0000_t75" style="position:absolute;left:1293;top:1466;width:52744;height:195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">
                    <v:imagedata r:id="rId15" o:title=""/>
                  </v:shape>
                  <v:shape id="文本框 21" o:spid="_x0000_s1032" type="#_x0000_t202" style="position:absolute;width:3714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" filled="f" stroked="f" strokeweight=".5pt">
                    <v:textbox>
                      <w:txbxContent>
                        <w:p w14:paraId="773AEA1E" w14:textId="77777777" w:rsidR="00353B4C" w:rsidRDefault="00353B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22" o:spid="_x0000_s1033" type="#_x0000_t202" style="position:absolute;left:26655;width:3715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" filled="f" stroked="f" strokeweight=".5pt">
                    <v:textbox>
                      <w:txbxContent>
                        <w:p w14:paraId="22DDE997" w14:textId="77777777" w:rsidR="00353B4C" w:rsidRDefault="00353B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</v:group>
                <v:shape id="文本框 27" o:spid="_x0000_s1034" type="#_x0000_t202" style="position:absolute;left:2674;top:21564;width:53454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9MkP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V/TJD8YAAADbAAAA&#10;DwAAAAAAAAAAAAAAAAAHAgAAZHJzL2Rvd25yZXYueG1sUEsFBgAAAAADAAMAtwAAAPoCAAAAAA==&#10;" stroked="f">
                  <v:textbox style="mso-fit-shape-to-text:t" inset="0,0,0,0">
                    <w:txbxContent>
                      <w:p w14:paraId="60CF395E" w14:textId="076CE481" w:rsidR="00353B4C" w:rsidRPr="00AD2AF3" w:rsidRDefault="00353B4C" w:rsidP="00F26A47">
                        <w:pPr>
                          <w:pStyle w:val="a7"/>
                          <w:rPr>
                            <w:rFonts w:ascii="Times New Roman" w:hAnsi="Times New Roman" w:cs="Times New Roman"/>
                            <w:noProof/>
                            <w:rPrChange w:id="2228" w:author="SB" w:date="2019-01-13T08:22:00Z">
                              <w:rPr>
                                <w:noProof/>
                              </w:rPr>
                            </w:rPrChange>
                          </w:rPr>
                        </w:pPr>
                        <w:r w:rsidRPr="00AD2AF3">
                          <w:rPr>
                            <w:rFonts w:ascii="Times New Roman" w:hAnsi="Times New Roman" w:cs="Times New Roman"/>
                            <w:b/>
                            <w:rPrChange w:id="2229" w:author="SB" w:date="2019-01-13T08:22:00Z">
                              <w:rPr/>
                            </w:rPrChange>
                          </w:rPr>
                          <w:t>Fig</w:t>
                        </w:r>
                        <w:ins w:id="2230" w:author="SB" w:date="2019-01-13T08:22:00Z">
                          <w:r w:rsidRPr="00AD2AF3">
                            <w:rPr>
                              <w:rFonts w:ascii="Times New Roman" w:hAnsi="Times New Roman" w:cs="Times New Roman"/>
                              <w:b/>
                              <w:rPrChange w:id="2231" w:author="SB" w:date="2019-01-13T08:22:00Z">
                                <w:rPr/>
                              </w:rPrChange>
                            </w:rPr>
                            <w:t>.</w:t>
                          </w:r>
                        </w:ins>
                        <w:del w:id="2232" w:author="SB" w:date="2019-01-13T08:22:00Z">
                          <w:r w:rsidRPr="00AD2AF3" w:rsidDel="00AD2AF3">
                            <w:rPr>
                              <w:rFonts w:ascii="Times New Roman" w:hAnsi="Times New Roman" w:cs="Times New Roman"/>
                              <w:b/>
                              <w:rPrChange w:id="2233" w:author="SB" w:date="2019-01-13T08:22:00Z">
                                <w:rPr/>
                              </w:rPrChange>
                            </w:rPr>
                            <w:delText>ure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b/>
                            <w:rPrChange w:id="2234" w:author="SB" w:date="2019-01-13T08:22:00Z">
                              <w:rPr/>
                            </w:rPrChange>
                          </w:rPr>
                          <w:t xml:space="preserve"> </w:t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235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begin"/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236" w:author="SB" w:date="2019-01-13T08:22:00Z">
                              <w:rPr>
                                <w:noProof/>
                              </w:rPr>
                            </w:rPrChange>
                          </w:rPr>
                          <w:instrText xml:space="preserve"> SEQ Figure \* ARABIC </w:instrText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237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separate"/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238" w:author="SB" w:date="2019-01-13T08:22:00Z">
                              <w:rPr>
                                <w:noProof/>
                              </w:rPr>
                            </w:rPrChange>
                          </w:rPr>
                          <w:t>2</w:t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239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end"/>
                        </w:r>
                        <w:del w:id="2240" w:author="SB" w:date="2019-01-13T08:22:00Z">
                          <w:r w:rsidRPr="00AD2AF3" w:rsidDel="00AD2AF3">
                            <w:rPr>
                              <w:rFonts w:ascii="Times New Roman" w:hAnsi="Times New Roman" w:cs="Times New Roman"/>
                              <w:b/>
                              <w:rPrChange w:id="2241" w:author="SB" w:date="2019-01-13T08:22:00Z">
                                <w:rPr/>
                              </w:rPrChange>
                            </w:rPr>
                            <w:delText>.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rPrChange w:id="2242" w:author="SB" w:date="2019-01-13T08:22:00Z">
                              <w:rPr/>
                            </w:rPrChange>
                          </w:rPr>
                          <w:t xml:space="preserve"> (a) Scatter plot of AHI</w:t>
                        </w:r>
                        <w:r w:rsidRPr="00AD2AF3">
                          <w:rPr>
                            <w:rFonts w:ascii="Times New Roman" w:hAnsi="Times New Roman" w:cs="Times New Roman"/>
                            <w:vertAlign w:val="subscript"/>
                            <w:rPrChange w:id="2243" w:author="SB" w:date="2019-01-13T08:22:00Z">
                              <w:rPr>
                                <w:vertAlign w:val="subscript"/>
                              </w:rPr>
                            </w:rPrChange>
                          </w:rPr>
                          <w:t>est</w:t>
                        </w:r>
                        <w:r w:rsidRPr="00AD2AF3">
                          <w:rPr>
                            <w:rFonts w:ascii="Times New Roman" w:hAnsi="Times New Roman" w:cs="Times New Roman"/>
                            <w:rPrChange w:id="2244" w:author="SB" w:date="2019-01-13T08:22:00Z">
                              <w:rPr/>
                            </w:rPrChange>
                          </w:rPr>
                          <w:t xml:space="preserve"> and AHI</w:t>
                        </w:r>
                        <w:r w:rsidRPr="00AD2AF3">
                          <w:rPr>
                            <w:rFonts w:ascii="Times New Roman" w:hAnsi="Times New Roman" w:cs="Times New Roman"/>
                            <w:vertAlign w:val="subscript"/>
                            <w:rPrChange w:id="2245" w:author="SB" w:date="2019-01-13T08:22:00Z">
                              <w:rPr>
                                <w:vertAlign w:val="subscript"/>
                              </w:rPr>
                            </w:rPrChange>
                          </w:rPr>
                          <w:t>ref</w:t>
                        </w:r>
                        <w:r w:rsidRPr="00AD2AF3">
                          <w:rPr>
                            <w:rFonts w:ascii="Times New Roman" w:hAnsi="Times New Roman" w:cs="Times New Roman"/>
                            <w:rPrChange w:id="2246" w:author="SB" w:date="2019-01-13T08:22:00Z">
                              <w:rPr/>
                            </w:rPrChange>
                          </w:rPr>
                          <w:t>; (b) Bland</w:t>
                        </w:r>
                        <w:ins w:id="2247" w:author="SB" w:date="2019-01-12T18:11:00Z">
                          <w:r w:rsidRPr="00AD2AF3">
                            <w:rPr>
                              <w:rFonts w:ascii="Times New Roman" w:hAnsi="Times New Roman" w:cs="Times New Roman" w:hint="eastAsia"/>
                              <w:rPrChange w:id="2248" w:author="SB" w:date="2019-01-13T08:22:00Z">
                                <w:rPr>
                                  <w:rFonts w:hint="eastAsia"/>
                                </w:rPr>
                              </w:rPrChange>
                            </w:rPr>
                            <w:t>–</w:t>
                          </w:r>
                        </w:ins>
                        <w:del w:id="2249" w:author="SB" w:date="2019-01-12T18:11:00Z">
                          <w:r w:rsidRPr="00AD2AF3" w:rsidDel="00F13C87">
                            <w:rPr>
                              <w:rFonts w:ascii="Times New Roman" w:hAnsi="Times New Roman" w:cs="Times New Roman"/>
                              <w:rPrChange w:id="2250" w:author="SB" w:date="2019-01-13T08:22:00Z">
                                <w:rPr/>
                              </w:rPrChange>
                            </w:rPr>
                            <w:delText>-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rPrChange w:id="2251" w:author="SB" w:date="2019-01-13T08:22:00Z">
                              <w:rPr/>
                            </w:rPrChange>
                          </w:rPr>
                          <w:t>Altman plot of AHI</w:t>
                        </w:r>
                        <w:r w:rsidRPr="00AD2AF3">
                          <w:rPr>
                            <w:rFonts w:ascii="Times New Roman" w:hAnsi="Times New Roman" w:cs="Times New Roman"/>
                            <w:vertAlign w:val="subscript"/>
                            <w:rPrChange w:id="2252" w:author="SB" w:date="2019-01-13T08:22:00Z">
                              <w:rPr>
                                <w:vertAlign w:val="subscript"/>
                              </w:rPr>
                            </w:rPrChange>
                          </w:rPr>
                          <w:t>est</w:t>
                        </w:r>
                        <w:r w:rsidRPr="00AD2AF3">
                          <w:rPr>
                            <w:rFonts w:ascii="Times New Roman" w:hAnsi="Times New Roman" w:cs="Times New Roman"/>
                            <w:rPrChange w:id="2253" w:author="SB" w:date="2019-01-13T08:22:00Z">
                              <w:rPr/>
                            </w:rPrChange>
                          </w:rPr>
                          <w:t xml:space="preserve"> and AHI</w:t>
                        </w:r>
                        <w:r w:rsidRPr="00AD2AF3">
                          <w:rPr>
                            <w:rFonts w:ascii="Times New Roman" w:hAnsi="Times New Roman" w:cs="Times New Roman"/>
                            <w:vertAlign w:val="subscript"/>
                            <w:rPrChange w:id="2254" w:author="SB" w:date="2019-01-13T08:22:00Z">
                              <w:rPr>
                                <w:vertAlign w:val="subscript"/>
                              </w:rPr>
                            </w:rPrChange>
                          </w:rPr>
                          <w:t>ref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F26A47" w:rsidRPr="00316B7B">
        <w:rPr>
          <w:rFonts w:ascii="Times New Roman" w:hAnsi="Times New Roman" w:cs="Times New Roman"/>
          <w:rPrChange w:id="2255" w:author="SB" w:date="2019-01-13T08:33:00Z">
            <w:rPr/>
          </w:rPrChange>
        </w:rPr>
        <w:t xml:space="preserve">Fig. </w:t>
      </w:r>
      <w:r w:rsidR="00DA7ADB" w:rsidRPr="00316B7B">
        <w:rPr>
          <w:rFonts w:ascii="Times New Roman" w:hAnsi="Times New Roman" w:cs="Times New Roman"/>
          <w:rPrChange w:id="2256" w:author="SB" w:date="2019-01-13T08:33:00Z">
            <w:rPr/>
          </w:rPrChange>
        </w:rPr>
        <w:t>2</w:t>
      </w:r>
      <w:r w:rsidR="00F26A47" w:rsidRPr="00316B7B">
        <w:rPr>
          <w:rFonts w:ascii="Times New Roman" w:hAnsi="Times New Roman" w:cs="Times New Roman"/>
          <w:rPrChange w:id="2257" w:author="SB" w:date="2019-01-13T08:33:00Z">
            <w:rPr/>
          </w:rPrChange>
        </w:rPr>
        <w:t>(a) shows a scatter plot of the AHI estimated (AHI</w:t>
      </w:r>
      <w:r w:rsidR="00F26A47" w:rsidRPr="00316B7B">
        <w:rPr>
          <w:rFonts w:ascii="Times New Roman" w:hAnsi="Times New Roman" w:cs="Times New Roman"/>
          <w:vertAlign w:val="subscript"/>
          <w:rPrChange w:id="2258" w:author="SB" w:date="2019-01-13T08:34:00Z">
            <w:rPr>
              <w:vertAlign w:val="subscript"/>
            </w:rPr>
          </w:rPrChange>
        </w:rPr>
        <w:t>est</w:t>
      </w:r>
      <w:r w:rsidR="00F26A47" w:rsidRPr="00316B7B">
        <w:rPr>
          <w:rFonts w:ascii="Times New Roman" w:hAnsi="Times New Roman" w:cs="Times New Roman"/>
          <w:rPrChange w:id="2259" w:author="SB" w:date="2019-01-13T08:33:00Z">
            <w:rPr/>
          </w:rPrChange>
        </w:rPr>
        <w:t xml:space="preserve">) by </w:t>
      </w:r>
      <w:r w:rsidR="00262AD1" w:rsidRPr="00316B7B">
        <w:rPr>
          <w:rFonts w:ascii="Times New Roman" w:hAnsi="Times New Roman" w:cs="Times New Roman"/>
          <w:rPrChange w:id="2260" w:author="SB" w:date="2019-01-13T08:33:00Z">
            <w:rPr/>
          </w:rPrChange>
        </w:rPr>
        <w:t>the model</w:t>
      </w:r>
      <w:r w:rsidR="00F26A47" w:rsidRPr="00316B7B">
        <w:rPr>
          <w:rFonts w:ascii="Times New Roman" w:hAnsi="Times New Roman" w:cs="Times New Roman"/>
          <w:rPrChange w:id="2261" w:author="SB" w:date="2019-01-13T08:33:00Z">
            <w:rPr/>
          </w:rPrChange>
        </w:rPr>
        <w:t xml:space="preserve"> and the AHI </w:t>
      </w:r>
      <w:commentRangeStart w:id="2262"/>
      <w:r w:rsidR="00D545C9" w:rsidRPr="00316B7B">
        <w:rPr>
          <w:rFonts w:ascii="Times New Roman" w:hAnsi="Times New Roman" w:cs="Times New Roman"/>
          <w:rPrChange w:id="2263" w:author="SB" w:date="2019-01-13T08:33:00Z">
            <w:rPr/>
          </w:rPrChange>
        </w:rPr>
        <w:t>marked</w:t>
      </w:r>
      <w:commentRangeEnd w:id="2262"/>
      <w:r w:rsidR="00BD1028" w:rsidRPr="00316B7B">
        <w:rPr>
          <w:rStyle w:val="af"/>
          <w:rFonts w:ascii="Times New Roman" w:hAnsi="Times New Roman" w:cs="Times New Roman"/>
          <w:rPrChange w:id="2264" w:author="SB" w:date="2019-01-13T08:33:00Z">
            <w:rPr>
              <w:rStyle w:val="af"/>
            </w:rPr>
          </w:rPrChange>
        </w:rPr>
        <w:commentReference w:id="2262"/>
      </w:r>
      <w:r w:rsidR="00D545C9" w:rsidRPr="00316B7B">
        <w:rPr>
          <w:rFonts w:ascii="Times New Roman" w:hAnsi="Times New Roman" w:cs="Times New Roman"/>
          <w:rPrChange w:id="2265" w:author="SB" w:date="2019-01-13T08:33:00Z">
            <w:rPr/>
          </w:rPrChange>
        </w:rPr>
        <w:t xml:space="preserve"> (AHI</w:t>
      </w:r>
      <w:r w:rsidR="00D545C9" w:rsidRPr="00316B7B">
        <w:rPr>
          <w:rFonts w:ascii="Times New Roman" w:hAnsi="Times New Roman" w:cs="Times New Roman"/>
          <w:vertAlign w:val="subscript"/>
          <w:rPrChange w:id="2266" w:author="SB" w:date="2019-01-13T08:34:00Z">
            <w:rPr>
              <w:vertAlign w:val="subscript"/>
            </w:rPr>
          </w:rPrChange>
        </w:rPr>
        <w:t>ref</w:t>
      </w:r>
      <w:r w:rsidR="00D545C9" w:rsidRPr="00316B7B">
        <w:rPr>
          <w:rFonts w:ascii="Times New Roman" w:hAnsi="Times New Roman" w:cs="Times New Roman"/>
          <w:rPrChange w:id="2267" w:author="SB" w:date="2019-01-13T08:33:00Z">
            <w:rPr/>
          </w:rPrChange>
        </w:rPr>
        <w:t xml:space="preserve">) by PSG. The solid line fitted shows a </w:t>
      </w:r>
      <w:r w:rsidR="00284DC7" w:rsidRPr="00316B7B">
        <w:rPr>
          <w:rFonts w:ascii="Times New Roman" w:hAnsi="Times New Roman" w:cs="Times New Roman"/>
          <w:rPrChange w:id="2268" w:author="SB" w:date="2019-01-13T08:33:00Z">
            <w:rPr/>
          </w:rPrChange>
        </w:rPr>
        <w:t>high</w:t>
      </w:r>
      <w:r w:rsidR="00D545C9" w:rsidRPr="00316B7B">
        <w:rPr>
          <w:rFonts w:ascii="Times New Roman" w:hAnsi="Times New Roman" w:cs="Times New Roman"/>
          <w:rPrChange w:id="2269" w:author="SB" w:date="2019-01-13T08:33:00Z">
            <w:rPr/>
          </w:rPrChange>
        </w:rPr>
        <w:t xml:space="preserve"> correlation (Pearson</w:t>
      </w:r>
      <w:r w:rsidR="00D545C9" w:rsidRPr="00316B7B">
        <w:rPr>
          <w:rFonts w:ascii="Times New Roman" w:hAnsi="Times New Roman" w:cs="Times New Roman" w:hint="eastAsia"/>
          <w:rPrChange w:id="2270" w:author="SB" w:date="2019-01-13T08:33:00Z">
            <w:rPr>
              <w:rFonts w:hint="eastAsia"/>
            </w:rPr>
          </w:rPrChange>
        </w:rPr>
        <w:t>’</w:t>
      </w:r>
      <w:r w:rsidR="00D545C9" w:rsidRPr="00316B7B">
        <w:rPr>
          <w:rFonts w:ascii="Times New Roman" w:hAnsi="Times New Roman" w:cs="Times New Roman"/>
          <w:rPrChange w:id="2271" w:author="SB" w:date="2019-01-13T08:33:00Z">
            <w:rPr/>
          </w:rPrChange>
        </w:rPr>
        <w:t xml:space="preserve">s correlation coefficient </w:t>
      </w:r>
      <w:del w:id="2272" w:author="SB" w:date="2019-01-12T18:10:00Z">
        <w:r w:rsidR="00D545C9" w:rsidRPr="00316B7B" w:rsidDel="000F3FC7">
          <w:rPr>
            <w:rFonts w:ascii="Times New Roman" w:hAnsi="Times New Roman" w:cs="Times New Roman"/>
            <w:rPrChange w:id="2273" w:author="SB" w:date="2019-01-13T08:33:00Z">
              <w:rPr/>
            </w:rPrChange>
          </w:rPr>
          <w:delText xml:space="preserve">= </w:delText>
        </w:r>
      </w:del>
      <w:r w:rsidR="00D545C9" w:rsidRPr="00316B7B">
        <w:rPr>
          <w:rFonts w:ascii="Times New Roman" w:hAnsi="Times New Roman" w:cs="Times New Roman"/>
          <w:rPrChange w:id="2274" w:author="SB" w:date="2019-01-13T08:33:00Z">
            <w:rPr/>
          </w:rPrChange>
        </w:rPr>
        <w:t>0.98) between AHI</w:t>
      </w:r>
      <w:r w:rsidR="00D545C9" w:rsidRPr="00316B7B">
        <w:rPr>
          <w:rFonts w:ascii="Times New Roman" w:hAnsi="Times New Roman" w:cs="Times New Roman"/>
          <w:vertAlign w:val="subscript"/>
          <w:rPrChange w:id="2275" w:author="SB" w:date="2019-01-13T08:34:00Z">
            <w:rPr>
              <w:vertAlign w:val="subscript"/>
            </w:rPr>
          </w:rPrChange>
        </w:rPr>
        <w:t>est</w:t>
      </w:r>
      <w:r w:rsidR="00D545C9" w:rsidRPr="00316B7B">
        <w:rPr>
          <w:rFonts w:ascii="Times New Roman" w:hAnsi="Times New Roman" w:cs="Times New Roman"/>
          <w:rPrChange w:id="2276" w:author="SB" w:date="2019-01-13T08:33:00Z">
            <w:rPr/>
          </w:rPrChange>
        </w:rPr>
        <w:t xml:space="preserve"> and AHI</w:t>
      </w:r>
      <w:r w:rsidR="00D545C9" w:rsidRPr="00316B7B">
        <w:rPr>
          <w:rFonts w:ascii="Times New Roman" w:hAnsi="Times New Roman" w:cs="Times New Roman"/>
          <w:vertAlign w:val="subscript"/>
          <w:rPrChange w:id="2277" w:author="SB" w:date="2019-01-13T08:34:00Z">
            <w:rPr>
              <w:vertAlign w:val="subscript"/>
            </w:rPr>
          </w:rPrChange>
        </w:rPr>
        <w:t>ref</w:t>
      </w:r>
      <w:r w:rsidR="00D545C9" w:rsidRPr="00316B7B">
        <w:rPr>
          <w:rFonts w:ascii="Times New Roman" w:hAnsi="Times New Roman" w:cs="Times New Roman"/>
          <w:rPrChange w:id="2278" w:author="SB" w:date="2019-01-13T08:33:00Z">
            <w:rPr/>
          </w:rPrChange>
        </w:rPr>
        <w:t xml:space="preserve">. Fig. </w:t>
      </w:r>
      <w:r w:rsidR="00DA7ADB" w:rsidRPr="00316B7B">
        <w:rPr>
          <w:rFonts w:ascii="Times New Roman" w:hAnsi="Times New Roman" w:cs="Times New Roman"/>
          <w:rPrChange w:id="2279" w:author="SB" w:date="2019-01-13T08:33:00Z">
            <w:rPr/>
          </w:rPrChange>
        </w:rPr>
        <w:t>2</w:t>
      </w:r>
      <w:r w:rsidR="00D545C9" w:rsidRPr="00316B7B">
        <w:rPr>
          <w:rFonts w:ascii="Times New Roman" w:hAnsi="Times New Roman" w:cs="Times New Roman"/>
          <w:rPrChange w:id="2280" w:author="SB" w:date="2019-01-13T08:33:00Z">
            <w:rPr/>
          </w:rPrChange>
        </w:rPr>
        <w:t>(b) shows the Bland</w:t>
      </w:r>
      <w:ins w:id="2281" w:author="SB" w:date="2019-01-12T18:10:00Z">
        <w:r w:rsidR="000F3FC7" w:rsidRPr="00316B7B">
          <w:rPr>
            <w:rFonts w:ascii="Times New Roman" w:hAnsi="Times New Roman" w:cs="Times New Roman" w:hint="eastAsia"/>
            <w:rPrChange w:id="2282" w:author="SB" w:date="2019-01-13T08:33:00Z">
              <w:rPr>
                <w:rFonts w:hint="eastAsia"/>
              </w:rPr>
            </w:rPrChange>
          </w:rPr>
          <w:t>–</w:t>
        </w:r>
      </w:ins>
      <w:del w:id="2283" w:author="SB" w:date="2019-01-12T18:10:00Z">
        <w:r w:rsidR="00D545C9" w:rsidRPr="00316B7B" w:rsidDel="000F3FC7">
          <w:rPr>
            <w:rFonts w:ascii="Times New Roman" w:hAnsi="Times New Roman" w:cs="Times New Roman"/>
            <w:rPrChange w:id="2284" w:author="SB" w:date="2019-01-13T08:33:00Z">
              <w:rPr/>
            </w:rPrChange>
          </w:rPr>
          <w:delText>-</w:delText>
        </w:r>
      </w:del>
      <w:r w:rsidR="00D545C9" w:rsidRPr="00316B7B">
        <w:rPr>
          <w:rFonts w:ascii="Times New Roman" w:hAnsi="Times New Roman" w:cs="Times New Roman"/>
          <w:rPrChange w:id="2285" w:author="SB" w:date="2019-01-13T08:33:00Z">
            <w:rPr/>
          </w:rPrChange>
        </w:rPr>
        <w:t>Altman plot of AHI</w:t>
      </w:r>
      <w:r w:rsidR="00D545C9" w:rsidRPr="00316B7B">
        <w:rPr>
          <w:rFonts w:ascii="Times New Roman" w:hAnsi="Times New Roman" w:cs="Times New Roman"/>
          <w:vertAlign w:val="subscript"/>
          <w:rPrChange w:id="2286" w:author="SB" w:date="2019-01-13T08:34:00Z">
            <w:rPr>
              <w:vertAlign w:val="subscript"/>
            </w:rPr>
          </w:rPrChange>
        </w:rPr>
        <w:t>est</w:t>
      </w:r>
      <w:r w:rsidR="00D545C9" w:rsidRPr="00316B7B">
        <w:rPr>
          <w:rFonts w:ascii="Times New Roman" w:hAnsi="Times New Roman" w:cs="Times New Roman"/>
          <w:rPrChange w:id="2287" w:author="SB" w:date="2019-01-13T08:33:00Z">
            <w:rPr/>
          </w:rPrChange>
        </w:rPr>
        <w:t xml:space="preserve"> and AHI</w:t>
      </w:r>
      <w:r w:rsidR="00D545C9" w:rsidRPr="00316B7B">
        <w:rPr>
          <w:rFonts w:ascii="Times New Roman" w:hAnsi="Times New Roman" w:cs="Times New Roman"/>
          <w:vertAlign w:val="subscript"/>
          <w:rPrChange w:id="2288" w:author="SB" w:date="2019-01-13T08:34:00Z">
            <w:rPr>
              <w:vertAlign w:val="subscript"/>
            </w:rPr>
          </w:rPrChange>
        </w:rPr>
        <w:t>ref</w:t>
      </w:r>
      <w:r w:rsidR="00D545C9" w:rsidRPr="00316B7B">
        <w:rPr>
          <w:rFonts w:ascii="Times New Roman" w:hAnsi="Times New Roman" w:cs="Times New Roman"/>
          <w:rPrChange w:id="2289" w:author="SB" w:date="2019-01-13T08:33:00Z">
            <w:rPr/>
          </w:rPrChange>
        </w:rPr>
        <w:t>. The average error of AHI</w:t>
      </w:r>
      <w:r w:rsidR="00D545C9" w:rsidRPr="00316B7B">
        <w:rPr>
          <w:rFonts w:ascii="Times New Roman" w:hAnsi="Times New Roman" w:cs="Times New Roman"/>
          <w:vertAlign w:val="subscript"/>
          <w:rPrChange w:id="2290" w:author="SB" w:date="2019-01-13T08:34:00Z">
            <w:rPr>
              <w:vertAlign w:val="subscript"/>
            </w:rPr>
          </w:rPrChange>
        </w:rPr>
        <w:t>est</w:t>
      </w:r>
      <w:r w:rsidR="00D545C9" w:rsidRPr="00316B7B">
        <w:rPr>
          <w:rFonts w:ascii="Times New Roman" w:hAnsi="Times New Roman" w:cs="Times New Roman"/>
          <w:rPrChange w:id="2291" w:author="SB" w:date="2019-01-13T08:33:00Z">
            <w:rPr/>
          </w:rPrChange>
        </w:rPr>
        <w:t xml:space="preserve"> and AHI</w:t>
      </w:r>
      <w:r w:rsidR="00D545C9" w:rsidRPr="00316B7B">
        <w:rPr>
          <w:rFonts w:ascii="Times New Roman" w:hAnsi="Times New Roman" w:cs="Times New Roman"/>
          <w:vertAlign w:val="subscript"/>
          <w:rPrChange w:id="2292" w:author="SB" w:date="2019-01-13T08:34:00Z">
            <w:rPr>
              <w:vertAlign w:val="subscript"/>
            </w:rPr>
          </w:rPrChange>
        </w:rPr>
        <w:t>ref</w:t>
      </w:r>
      <w:r w:rsidR="00D545C9" w:rsidRPr="00316B7B">
        <w:rPr>
          <w:rFonts w:ascii="Times New Roman" w:hAnsi="Times New Roman" w:cs="Times New Roman"/>
          <w:rPrChange w:id="2293" w:author="SB" w:date="2019-01-13T08:33:00Z">
            <w:rPr/>
          </w:rPrChange>
        </w:rPr>
        <w:t xml:space="preserve"> </w:t>
      </w:r>
      <w:ins w:id="2294" w:author="SB" w:date="2019-01-12T18:10:00Z">
        <w:r w:rsidR="000F3FC7" w:rsidRPr="00316B7B">
          <w:rPr>
            <w:rFonts w:ascii="Times New Roman" w:hAnsi="Times New Roman" w:cs="Times New Roman"/>
            <w:rPrChange w:id="2295" w:author="SB" w:date="2019-01-13T08:33:00Z">
              <w:rPr/>
            </w:rPrChange>
          </w:rPr>
          <w:t>was</w:t>
        </w:r>
      </w:ins>
      <w:del w:id="2296" w:author="SB" w:date="2019-01-12T18:10:00Z">
        <w:r w:rsidR="00D545C9" w:rsidRPr="00316B7B" w:rsidDel="000F3FC7">
          <w:rPr>
            <w:rFonts w:ascii="Times New Roman" w:hAnsi="Times New Roman" w:cs="Times New Roman"/>
            <w:rPrChange w:id="2297" w:author="SB" w:date="2019-01-13T08:33:00Z">
              <w:rPr/>
            </w:rPrChange>
          </w:rPr>
          <w:delText>is</w:delText>
        </w:r>
      </w:del>
      <w:r w:rsidR="00D545C9" w:rsidRPr="00316B7B">
        <w:rPr>
          <w:rFonts w:ascii="Times New Roman" w:hAnsi="Times New Roman" w:cs="Times New Roman"/>
          <w:rPrChange w:id="2298" w:author="SB" w:date="2019-01-13T08:33:00Z">
            <w:rPr/>
          </w:rPrChange>
        </w:rPr>
        <w:t xml:space="preserve"> -1.7 events/h, and the error range </w:t>
      </w:r>
      <w:ins w:id="2299" w:author="SB" w:date="2019-01-12T18:10:00Z">
        <w:r w:rsidR="000F3FC7" w:rsidRPr="00316B7B">
          <w:rPr>
            <w:rFonts w:ascii="Times New Roman" w:hAnsi="Times New Roman" w:cs="Times New Roman"/>
            <w:rPrChange w:id="2300" w:author="SB" w:date="2019-01-13T08:33:00Z">
              <w:rPr/>
            </w:rPrChange>
          </w:rPr>
          <w:t>was</w:t>
        </w:r>
      </w:ins>
      <w:del w:id="2301" w:author="SB" w:date="2019-01-12T18:10:00Z">
        <w:r w:rsidR="00D545C9" w:rsidRPr="00316B7B" w:rsidDel="000F3FC7">
          <w:rPr>
            <w:rFonts w:ascii="Times New Roman" w:hAnsi="Times New Roman" w:cs="Times New Roman"/>
            <w:rPrChange w:id="2302" w:author="SB" w:date="2019-01-13T08:33:00Z">
              <w:rPr/>
            </w:rPrChange>
          </w:rPr>
          <w:delText>is</w:delText>
        </w:r>
      </w:del>
      <w:r w:rsidR="00D545C9" w:rsidRPr="00316B7B">
        <w:rPr>
          <w:rFonts w:ascii="Times New Roman" w:hAnsi="Times New Roman" w:cs="Times New Roman"/>
          <w:rPrChange w:id="2303" w:author="SB" w:date="2019-01-13T08:33:00Z">
            <w:rPr/>
          </w:rPrChange>
        </w:rPr>
        <w:t xml:space="preserve"> -5.7</w:t>
      </w:r>
      <w:r w:rsidR="00262AD1" w:rsidRPr="00316B7B">
        <w:rPr>
          <w:rFonts w:ascii="Times New Roman" w:hAnsi="Times New Roman" w:cs="Times New Roman"/>
          <w:rPrChange w:id="2304" w:author="SB" w:date="2019-01-13T08:33:00Z">
            <w:rPr/>
          </w:rPrChange>
        </w:rPr>
        <w:t xml:space="preserve"> </w:t>
      </w:r>
      <w:r w:rsidR="00D545C9" w:rsidRPr="00316B7B">
        <w:rPr>
          <w:rFonts w:ascii="Times New Roman" w:hAnsi="Times New Roman" w:cs="Times New Roman"/>
          <w:rPrChange w:id="2305" w:author="SB" w:date="2019-01-13T08:33:00Z">
            <w:rPr/>
          </w:rPrChange>
        </w:rPr>
        <w:t xml:space="preserve">to 2.3 events/h with a 95% </w:t>
      </w:r>
      <w:commentRangeStart w:id="2306"/>
      <w:r w:rsidR="00D545C9" w:rsidRPr="00316B7B">
        <w:rPr>
          <w:rFonts w:ascii="Times New Roman" w:hAnsi="Times New Roman" w:cs="Times New Roman"/>
          <w:rPrChange w:id="2307" w:author="SB" w:date="2019-01-13T08:33:00Z">
            <w:rPr/>
          </w:rPrChange>
        </w:rPr>
        <w:t>confidential coefficient</w:t>
      </w:r>
      <w:commentRangeEnd w:id="2306"/>
      <w:r w:rsidR="006E6287" w:rsidRPr="00316B7B">
        <w:rPr>
          <w:rStyle w:val="af"/>
          <w:rFonts w:ascii="Times New Roman" w:hAnsi="Times New Roman" w:cs="Times New Roman"/>
          <w:rPrChange w:id="2308" w:author="SB" w:date="2019-01-13T08:33:00Z">
            <w:rPr>
              <w:rStyle w:val="af"/>
            </w:rPr>
          </w:rPrChange>
        </w:rPr>
        <w:commentReference w:id="2306"/>
      </w:r>
      <w:r w:rsidR="00D545C9" w:rsidRPr="00316B7B">
        <w:rPr>
          <w:rFonts w:ascii="Times New Roman" w:hAnsi="Times New Roman" w:cs="Times New Roman"/>
          <w:rPrChange w:id="2309" w:author="SB" w:date="2019-01-13T08:33:00Z">
            <w:rPr/>
          </w:rPrChange>
        </w:rPr>
        <w:t xml:space="preserve">. </w:t>
      </w:r>
    </w:p>
    <w:p w14:paraId="79AEF16E" w14:textId="1CA5E84E" w:rsidR="00310DE6" w:rsidRPr="00316B7B" w:rsidRDefault="00D545C9" w:rsidP="00DD601F">
      <w:pPr>
        <w:rPr>
          <w:rFonts w:ascii="Times New Roman" w:hAnsi="Times New Roman" w:cs="Times New Roman"/>
          <w:rPrChange w:id="2310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2311" w:author="SB" w:date="2019-01-13T08:33:00Z">
            <w:rPr/>
          </w:rPrChange>
        </w:rPr>
        <w:t>Table 4 summarizes the classification results for SAHS severity</w:t>
      </w:r>
      <w:r w:rsidR="00431621" w:rsidRPr="00316B7B">
        <w:rPr>
          <w:rFonts w:ascii="Times New Roman" w:hAnsi="Times New Roman" w:cs="Times New Roman"/>
          <w:rPrChange w:id="2312" w:author="SB" w:date="2019-01-13T08:33:00Z">
            <w:rPr/>
          </w:rPrChange>
        </w:rPr>
        <w:t xml:space="preserve">. The mean values for sensitivity, specificity, PPV, </w:t>
      </w:r>
      <w:ins w:id="2313" w:author="SB" w:date="2019-01-12T18:12:00Z">
        <w:r w:rsidR="003F16E9" w:rsidRPr="00316B7B">
          <w:rPr>
            <w:rFonts w:ascii="Times New Roman" w:hAnsi="Times New Roman" w:cs="Times New Roman"/>
            <w:rPrChange w:id="2314" w:author="SB" w:date="2019-01-13T08:33:00Z">
              <w:rPr/>
            </w:rPrChange>
          </w:rPr>
          <w:t xml:space="preserve">and </w:t>
        </w:r>
      </w:ins>
      <w:r w:rsidR="00431621" w:rsidRPr="00316B7B">
        <w:rPr>
          <w:rFonts w:ascii="Times New Roman" w:hAnsi="Times New Roman" w:cs="Times New Roman"/>
          <w:rPrChange w:id="2315" w:author="SB" w:date="2019-01-13T08:33:00Z">
            <w:rPr/>
          </w:rPrChange>
        </w:rPr>
        <w:t xml:space="preserve">accuracy </w:t>
      </w:r>
      <w:ins w:id="2316" w:author="SB" w:date="2019-01-12T18:12:00Z">
        <w:r w:rsidR="003F16E9" w:rsidRPr="00316B7B">
          <w:rPr>
            <w:rFonts w:ascii="Times New Roman" w:hAnsi="Times New Roman" w:cs="Times New Roman"/>
            <w:rPrChange w:id="2317" w:author="SB" w:date="2019-01-13T08:33:00Z">
              <w:rPr/>
            </w:rPrChange>
          </w:rPr>
          <w:t>were</w:t>
        </w:r>
      </w:ins>
      <w:del w:id="2318" w:author="SB" w:date="2019-01-12T18:12:00Z">
        <w:r w:rsidR="00262AD1" w:rsidRPr="00316B7B" w:rsidDel="003F16E9">
          <w:rPr>
            <w:rFonts w:ascii="Times New Roman" w:hAnsi="Times New Roman" w:cs="Times New Roman"/>
            <w:rPrChange w:id="2319" w:author="SB" w:date="2019-01-13T08:33:00Z">
              <w:rPr/>
            </w:rPrChange>
          </w:rPr>
          <w:delText>are</w:delText>
        </w:r>
      </w:del>
      <w:r w:rsidR="00431621" w:rsidRPr="00316B7B">
        <w:rPr>
          <w:rFonts w:ascii="Times New Roman" w:hAnsi="Times New Roman" w:cs="Times New Roman"/>
          <w:rPrChange w:id="2320" w:author="SB" w:date="2019-01-13T08:33:00Z">
            <w:rPr/>
          </w:rPrChange>
        </w:rPr>
        <w:t xml:space="preserve"> 100.0%, 87.8%, 87.1%, </w:t>
      </w:r>
      <w:ins w:id="2321" w:author="Owner" w:date="2019-01-14T08:25:00Z">
        <w:r w:rsidR="00F85593">
          <w:rPr>
            <w:rFonts w:ascii="Times New Roman" w:hAnsi="Times New Roman" w:cs="Times New Roman"/>
          </w:rPr>
          <w:t xml:space="preserve">and </w:t>
        </w:r>
      </w:ins>
      <w:r w:rsidR="00431621" w:rsidRPr="00316B7B">
        <w:rPr>
          <w:rFonts w:ascii="Times New Roman" w:hAnsi="Times New Roman" w:cs="Times New Roman"/>
          <w:rPrChange w:id="2322" w:author="SB" w:date="2019-01-13T08:33:00Z">
            <w:rPr/>
          </w:rPrChange>
        </w:rPr>
        <w:t>93.3%</w:t>
      </w:r>
      <w:ins w:id="2323" w:author="SB" w:date="2019-01-12T18:12:00Z">
        <w:r w:rsidR="003F16E9" w:rsidRPr="00316B7B">
          <w:rPr>
            <w:rFonts w:ascii="Times New Roman" w:hAnsi="Times New Roman" w:cs="Times New Roman"/>
            <w:rPrChange w:id="2324" w:author="SB" w:date="2019-01-13T08:33:00Z">
              <w:rPr/>
            </w:rPrChange>
          </w:rPr>
          <w:t>,</w:t>
        </w:r>
      </w:ins>
      <w:r w:rsidR="00431621" w:rsidRPr="00316B7B">
        <w:rPr>
          <w:rFonts w:ascii="Times New Roman" w:hAnsi="Times New Roman" w:cs="Times New Roman"/>
          <w:rPrChange w:id="2325" w:author="SB" w:date="2019-01-13T08:33:00Z">
            <w:rPr/>
          </w:rPrChange>
        </w:rPr>
        <w:t xml:space="preserve"> </w:t>
      </w:r>
      <w:r w:rsidR="007B574C" w:rsidRPr="00316B7B">
        <w:rPr>
          <w:rFonts w:ascii="Times New Roman" w:hAnsi="Times New Roman" w:cs="Times New Roman"/>
          <w:rPrChange w:id="2326" w:author="SB" w:date="2019-01-13T08:33:00Z">
            <w:rPr/>
          </w:rPrChange>
        </w:rPr>
        <w:t>respectively</w:t>
      </w:r>
      <w:ins w:id="2327" w:author="SB" w:date="2019-01-12T18:12:00Z">
        <w:r w:rsidR="00536B2C" w:rsidRPr="00316B7B">
          <w:rPr>
            <w:rFonts w:ascii="Times New Roman" w:hAnsi="Times New Roman" w:cs="Times New Roman"/>
            <w:rPrChange w:id="2328" w:author="SB" w:date="2019-01-13T08:33:00Z">
              <w:rPr/>
            </w:rPrChange>
          </w:rPr>
          <w:t>,</w:t>
        </w:r>
      </w:ins>
      <w:r w:rsidR="007B574C" w:rsidRPr="00316B7B">
        <w:rPr>
          <w:rFonts w:ascii="Times New Roman" w:hAnsi="Times New Roman" w:cs="Times New Roman"/>
          <w:rPrChange w:id="2329" w:author="SB" w:date="2019-01-13T08:33:00Z">
            <w:rPr/>
          </w:rPrChange>
        </w:rPr>
        <w:t xml:space="preserve"> </w:t>
      </w:r>
      <w:r w:rsidR="00431621" w:rsidRPr="00316B7B">
        <w:rPr>
          <w:rFonts w:ascii="Times New Roman" w:hAnsi="Times New Roman" w:cs="Times New Roman"/>
          <w:rPrChange w:id="2330" w:author="SB" w:date="2019-01-13T08:33:00Z">
            <w:rPr/>
          </w:rPrChange>
        </w:rPr>
        <w:t xml:space="preserve">for </w:t>
      </w:r>
      <w:r w:rsidR="00215236" w:rsidRPr="00316B7B">
        <w:rPr>
          <w:rFonts w:ascii="Times New Roman" w:hAnsi="Times New Roman" w:cs="Times New Roman"/>
          <w:rPrChange w:id="2331" w:author="SB" w:date="2019-01-13T08:33:00Z">
            <w:rPr/>
          </w:rPrChange>
        </w:rPr>
        <w:t>AHI thresholds of 5, 15</w:t>
      </w:r>
      <w:ins w:id="2332" w:author="SB" w:date="2019-01-12T18:12:00Z">
        <w:r w:rsidR="00536B2C" w:rsidRPr="00316B7B">
          <w:rPr>
            <w:rFonts w:ascii="Times New Roman" w:hAnsi="Times New Roman" w:cs="Times New Roman"/>
            <w:rPrChange w:id="2333" w:author="SB" w:date="2019-01-13T08:33:00Z">
              <w:rPr/>
            </w:rPrChange>
          </w:rPr>
          <w:t>,</w:t>
        </w:r>
      </w:ins>
      <w:r w:rsidR="00215236" w:rsidRPr="00316B7B">
        <w:rPr>
          <w:rFonts w:ascii="Times New Roman" w:hAnsi="Times New Roman" w:cs="Times New Roman"/>
          <w:rPrChange w:id="2334" w:author="SB" w:date="2019-01-13T08:33:00Z">
            <w:rPr/>
          </w:rPrChange>
        </w:rPr>
        <w:t xml:space="preserve"> and 30 events/h</w:t>
      </w:r>
      <w:r w:rsidR="00431621" w:rsidRPr="00316B7B">
        <w:rPr>
          <w:rFonts w:ascii="Times New Roman" w:hAnsi="Times New Roman" w:cs="Times New Roman"/>
          <w:rPrChange w:id="2335" w:author="SB" w:date="2019-01-13T08:33:00Z">
            <w:rPr/>
          </w:rPrChange>
        </w:rPr>
        <w:t>.</w:t>
      </w:r>
    </w:p>
    <w:p w14:paraId="14AC898C" w14:textId="77777777" w:rsidR="00F44D82" w:rsidRPr="00316B7B" w:rsidRDefault="00F44D82" w:rsidP="00DD601F">
      <w:pPr>
        <w:rPr>
          <w:rFonts w:ascii="Times New Roman" w:hAnsi="Times New Roman" w:cs="Times New Roman"/>
          <w:rPrChange w:id="2336" w:author="SB" w:date="2019-01-13T08:33:00Z">
            <w:rPr/>
          </w:rPrChange>
        </w:rPr>
      </w:pPr>
    </w:p>
    <w:p w14:paraId="03C37C3E" w14:textId="1E1686A3" w:rsidR="00D545C9" w:rsidRPr="00316B7B" w:rsidRDefault="00D545C9" w:rsidP="00D545C9">
      <w:pPr>
        <w:pStyle w:val="a7"/>
        <w:keepNext/>
        <w:jc w:val="center"/>
        <w:rPr>
          <w:rFonts w:ascii="Times New Roman" w:hAnsi="Times New Roman" w:cs="Times New Roman"/>
          <w:rPrChange w:id="2337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2338" w:author="SB" w:date="2019-01-13T08:33:00Z">
            <w:rPr/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2339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2340" w:author="SB" w:date="2019-01-13T08:33:00Z">
            <w:rPr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2341" w:author="SB" w:date="2019-01-13T08:33:00Z">
            <w:rPr>
              <w:noProof/>
            </w:rPr>
          </w:rPrChange>
        </w:rPr>
        <w:fldChar w:fldCharType="separate"/>
      </w:r>
      <w:r w:rsidR="001A4AB1" w:rsidRPr="00316B7B">
        <w:rPr>
          <w:rFonts w:ascii="Times New Roman" w:hAnsi="Times New Roman" w:cs="Times New Roman"/>
          <w:rPrChange w:id="2342" w:author="SB" w:date="2019-01-13T08:33:00Z">
            <w:rPr>
              <w:noProof/>
            </w:rPr>
          </w:rPrChange>
        </w:rPr>
        <w:t>4</w:t>
      </w:r>
      <w:r w:rsidR="009B6D6C" w:rsidRPr="00316B7B">
        <w:rPr>
          <w:rFonts w:ascii="Times New Roman" w:hAnsi="Times New Roman" w:cs="Times New Roman"/>
          <w:rPrChange w:id="2343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/>
          <w:rPrChange w:id="2344" w:author="SB" w:date="2019-01-13T08:33:00Z">
            <w:rPr/>
          </w:rPrChange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983"/>
        <w:gridCol w:w="561"/>
        <w:gridCol w:w="605"/>
        <w:gridCol w:w="983"/>
        <w:gridCol w:w="761"/>
        <w:gridCol w:w="928"/>
        <w:gridCol w:w="666"/>
        <w:gridCol w:w="666"/>
        <w:gridCol w:w="666"/>
        <w:gridCol w:w="666"/>
      </w:tblGrid>
      <w:tr w:rsidR="00F44D82" w:rsidRPr="00316B7B" w14:paraId="471E0322" w14:textId="77777777" w:rsidTr="003D1DE5">
        <w:tc>
          <w:tcPr>
            <w:tcW w:w="0" w:type="auto"/>
            <w:tcBorders>
              <w:bottom w:val="nil"/>
            </w:tcBorders>
          </w:tcPr>
          <w:p w14:paraId="4993095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45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8DA512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46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gridSpan w:val="4"/>
          </w:tcPr>
          <w:p w14:paraId="5A6748D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4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348" w:author="SB" w:date="2019-01-13T08:33:00Z">
                  <w:rPr>
                    <w:sz w:val="20"/>
                    <w:szCs w:val="20"/>
                  </w:rPr>
                </w:rPrChange>
              </w:rPr>
              <w:t>Determined from PSG</w:t>
            </w:r>
          </w:p>
        </w:tc>
        <w:tc>
          <w:tcPr>
            <w:tcW w:w="0" w:type="auto"/>
            <w:tcBorders>
              <w:bottom w:val="nil"/>
            </w:tcBorders>
          </w:tcPr>
          <w:p w14:paraId="4763130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49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gridSpan w:val="4"/>
          </w:tcPr>
          <w:p w14:paraId="3EDD33EE" w14:textId="3A37F5EE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5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5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AHI cutoff</w:t>
            </w:r>
            <w:ins w:id="2352" w:author="SB" w:date="2019-01-13T08:34:00Z">
              <w:r w:rsidR="00316B7B">
                <w:rPr>
                  <w:rFonts w:ascii="Times New Roman" w:eastAsia="等线" w:hAnsi="Times New Roman" w:cs="Times New Roman"/>
                  <w:color w:val="000000"/>
                  <w:kern w:val="0"/>
                  <w:sz w:val="20"/>
                  <w:szCs w:val="20"/>
                </w:rPr>
                <w:t xml:space="preserve"> </w:t>
              </w:r>
            </w:ins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(events/h)</w:t>
            </w:r>
          </w:p>
        </w:tc>
      </w:tr>
      <w:tr w:rsidR="00F44D82" w:rsidRPr="00316B7B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54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55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5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357" w:author="SB" w:date="2019-01-13T08:33:00Z">
                  <w:rPr>
                    <w:sz w:val="20"/>
                    <w:szCs w:val="20"/>
                  </w:rPr>
                </w:rPrChange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5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359" w:author="SB" w:date="2019-01-13T08:33:00Z">
                  <w:rPr>
                    <w:sz w:val="20"/>
                    <w:szCs w:val="20"/>
                  </w:rPr>
                </w:rPrChange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6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361" w:author="SB" w:date="2019-01-13T08:33:00Z">
                  <w:rPr>
                    <w:sz w:val="20"/>
                    <w:szCs w:val="20"/>
                  </w:rPr>
                </w:rPrChange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6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363" w:author="SB" w:date="2019-01-13T08:33:00Z">
                  <w:rPr>
                    <w:sz w:val="20"/>
                    <w:szCs w:val="20"/>
                  </w:rPr>
                </w:rPrChange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64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6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6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6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7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7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AVE</w:t>
            </w:r>
          </w:p>
        </w:tc>
      </w:tr>
      <w:tr w:rsidR="00F44D82" w:rsidRPr="00316B7B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316B7B" w:rsidRDefault="00F44D82" w:rsidP="003D1DE5">
            <w:pPr>
              <w:ind w:left="113" w:right="113"/>
              <w:rPr>
                <w:rFonts w:ascii="Times New Roman" w:hAnsi="Times New Roman" w:cs="Times New Roman"/>
                <w:sz w:val="20"/>
                <w:szCs w:val="20"/>
                <w:rPrChange w:id="237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374" w:author="SB" w:date="2019-01-13T08:33:00Z">
                  <w:rPr>
                    <w:sz w:val="20"/>
                    <w:szCs w:val="20"/>
                  </w:rPr>
                </w:rPrChange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7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376" w:author="SB" w:date="2019-01-13T08:33:00Z">
                  <w:rPr>
                    <w:sz w:val="20"/>
                    <w:szCs w:val="20"/>
                  </w:rPr>
                </w:rPrChange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7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7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8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8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85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SEN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8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8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8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9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9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9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9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9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3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</w:tr>
      <w:tr w:rsidR="00F44D82" w:rsidRPr="00316B7B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96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9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398" w:author="SB" w:date="2019-01-13T08:33:00Z">
                  <w:rPr>
                    <w:sz w:val="20"/>
                    <w:szCs w:val="20"/>
                  </w:rPr>
                </w:rPrChange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39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0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0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0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0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0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0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07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SPE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1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1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1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1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1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8</w:t>
            </w:r>
          </w:p>
        </w:tc>
      </w:tr>
      <w:tr w:rsidR="00F44D82" w:rsidRPr="00316B7B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18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1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420" w:author="SB" w:date="2019-01-13T08:33:00Z">
                  <w:rPr>
                    <w:sz w:val="20"/>
                    <w:szCs w:val="20"/>
                  </w:rPr>
                </w:rPrChange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2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2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2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2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2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2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29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PPV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3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3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3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3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3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3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3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3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3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1</w:t>
            </w:r>
          </w:p>
        </w:tc>
      </w:tr>
      <w:tr w:rsidR="00F44D82" w:rsidRPr="00316B7B" w14:paraId="078B2F2C" w14:textId="77777777" w:rsidTr="003D1DE5">
        <w:tc>
          <w:tcPr>
            <w:tcW w:w="0" w:type="auto"/>
            <w:vMerge/>
          </w:tcPr>
          <w:p w14:paraId="707589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40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6827E79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4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442" w:author="SB" w:date="2019-01-13T08:33:00Z">
                  <w:rPr>
                    <w:sz w:val="20"/>
                    <w:szCs w:val="20"/>
                  </w:rPr>
                </w:rPrChange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5DED20D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4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4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6D12AC4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4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4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0068128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4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4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339AE2A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4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top w:val="nil"/>
            </w:tcBorders>
          </w:tcPr>
          <w:p w14:paraId="57F65AA4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51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5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ACC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 xml:space="preserve">%) </w:t>
            </w:r>
          </w:p>
        </w:tc>
        <w:tc>
          <w:tcPr>
            <w:tcW w:w="0" w:type="auto"/>
            <w:tcBorders>
              <w:top w:val="nil"/>
            </w:tcBorders>
          </w:tcPr>
          <w:p w14:paraId="210027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5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</w:tcBorders>
          </w:tcPr>
          <w:p w14:paraId="1DF2CFD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5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  <w:tc>
          <w:tcPr>
            <w:tcW w:w="0" w:type="auto"/>
            <w:tcBorders>
              <w:top w:val="nil"/>
            </w:tcBorders>
          </w:tcPr>
          <w:p w14:paraId="071C0F4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5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5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6.6</w:t>
            </w:r>
          </w:p>
        </w:tc>
        <w:tc>
          <w:tcPr>
            <w:tcW w:w="0" w:type="auto"/>
            <w:tcBorders>
              <w:top w:val="nil"/>
            </w:tcBorders>
          </w:tcPr>
          <w:p w14:paraId="5A83A62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46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246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</w:tr>
    </w:tbl>
    <w:p w14:paraId="2C039F34" w14:textId="77777777" w:rsidR="00262AD1" w:rsidRPr="00316B7B" w:rsidRDefault="00262AD1">
      <w:pPr>
        <w:rPr>
          <w:rFonts w:ascii="Times New Roman" w:hAnsi="Times New Roman" w:cs="Times New Roman"/>
          <w:b/>
          <w:rPrChange w:id="2462" w:author="SB" w:date="2019-01-13T08:33:00Z">
            <w:rPr>
              <w:b/>
            </w:rPr>
          </w:rPrChange>
        </w:rPr>
      </w:pPr>
    </w:p>
    <w:p w14:paraId="4770F72E" w14:textId="5F04BAF5" w:rsidR="00310DE6" w:rsidRPr="00316B7B" w:rsidRDefault="003B3CEE">
      <w:pPr>
        <w:rPr>
          <w:rFonts w:ascii="Times New Roman" w:hAnsi="Times New Roman" w:cs="Times New Roman"/>
          <w:b/>
          <w:rPrChange w:id="2463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2464" w:author="SB" w:date="2019-01-13T08:33:00Z">
            <w:rPr>
              <w:b/>
            </w:rPr>
          </w:rPrChange>
        </w:rPr>
        <w:t>Discussion</w:t>
      </w:r>
    </w:p>
    <w:p w14:paraId="3EBB202B" w14:textId="0EDFE6A8" w:rsidR="00796615" w:rsidRPr="00316B7B" w:rsidRDefault="005555BD" w:rsidP="00DD601F">
      <w:pPr>
        <w:rPr>
          <w:rFonts w:ascii="Times New Roman" w:hAnsi="Times New Roman" w:cs="Times New Roman"/>
          <w:rPrChange w:id="246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noProof/>
          <w:lang w:eastAsia="en-US"/>
          <w:rPrChange w:id="2466" w:author="Unknown">
            <w:rPr>
              <w:noProof/>
              <w:lang w:eastAsia="en-US"/>
            </w:rPr>
          </w:rPrChange>
        </w:rPr>
        <mc:AlternateContent>
          <mc:Choice Requires="wpg">
            <w:drawing>
              <wp:anchor distT="0" distB="0" distL="114300" distR="114300" simplePos="0" relativeHeight="251778048" behindDoc="0" locked="0" layoutInCell="1" allowOverlap="1" wp14:anchorId="3FBB2496" wp14:editId="0C8B181D">
                <wp:simplePos x="0" y="0"/>
                <wp:positionH relativeFrom="column">
                  <wp:posOffset>-30480</wp:posOffset>
                </wp:positionH>
                <wp:positionV relativeFrom="paragraph">
                  <wp:posOffset>3713480</wp:posOffset>
                </wp:positionV>
                <wp:extent cx="5307965" cy="2828925"/>
                <wp:effectExtent l="0" t="0" r="6985" b="9525"/>
                <wp:wrapTopAndBottom/>
                <wp:docPr id="5" name="组合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07965" cy="2828925"/>
                          <a:chOff x="0" y="0"/>
                          <a:chExt cx="5697004" cy="2829177"/>
                        </a:xfrm>
                      </wpg:grpSpPr>
                      <wps:wsp>
                        <wps:cNvPr id="41" name="文本框 41"/>
                        <wps:cNvSpPr txBox="1"/>
                        <wps:spPr>
                          <a:xfrm>
                            <a:off x="0" y="2631057"/>
                            <a:ext cx="569595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6FD65F6" w14:textId="2A54CD1D" w:rsidR="00353B4C" w:rsidRPr="00AD2AF3" w:rsidRDefault="00353B4C" w:rsidP="00FC0785">
                              <w:pPr>
                                <w:pStyle w:val="a7"/>
                                <w:rPr>
                                  <w:rFonts w:ascii="Times New Roman" w:hAnsi="Times New Roman" w:cs="Times New Roman"/>
                                  <w:rPrChange w:id="2467" w:author="SB" w:date="2019-01-13T08:22:00Z">
                                    <w:rPr/>
                                  </w:rPrChange>
                                </w:rPr>
                              </w:pP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rPrChange w:id="2468" w:author="SB" w:date="2019-01-13T08:22:00Z">
                                    <w:rPr/>
                                  </w:rPrChange>
                                </w:rPr>
                                <w:t>Fig</w:t>
                              </w:r>
                              <w:ins w:id="2469" w:author="SB" w:date="2019-01-13T08:22:00Z">
                                <w:r w:rsidRPr="000D1A48">
                                  <w:rPr>
                                    <w:rFonts w:ascii="Times New Roman" w:hAnsi="Times New Roman" w:cs="Times New Roman"/>
                                    <w:b/>
                                    <w:rPrChange w:id="2470" w:author="SB" w:date="2019-01-13T08:22:00Z">
                                      <w:rPr>
                                        <w:rFonts w:ascii="Times New Roman" w:hAnsi="Times New Roman" w:cs="Times New Roman"/>
                                      </w:rPr>
                                    </w:rPrChange>
                                  </w:rPr>
                                  <w:t>.</w:t>
                                </w:r>
                              </w:ins>
                              <w:del w:id="2471" w:author="SB" w:date="2019-01-13T08:22:00Z">
                                <w:r w:rsidRPr="000D1A48" w:rsidDel="00AD2AF3">
                                  <w:rPr>
                                    <w:rFonts w:ascii="Times New Roman" w:hAnsi="Times New Roman" w:cs="Times New Roman"/>
                                    <w:b/>
                                    <w:rPrChange w:id="2472" w:author="SB" w:date="2019-01-13T08:22:00Z">
                                      <w:rPr/>
                                    </w:rPrChange>
                                  </w:rPr>
                                  <w:delText>ure</w:delText>
                                </w:r>
                              </w:del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rPrChange w:id="2473" w:author="SB" w:date="2019-01-13T08:22:00Z">
                                    <w:rPr/>
                                  </w:rPrChange>
                                </w:rPr>
                                <w:t xml:space="preserve"> </w:t>
                              </w: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474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begin"/>
                              </w: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475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instrText xml:space="preserve"> SEQ Figure \* ARABIC </w:instrText>
                              </w: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476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separate"/>
                              </w: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477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t>3</w:t>
                              </w: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478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end"/>
                              </w:r>
                              <w:del w:id="2479" w:author="SB" w:date="2019-01-13T08:22:00Z">
                                <w:r w:rsidRPr="000D1A48" w:rsidDel="00AD2AF3">
                                  <w:rPr>
                                    <w:rFonts w:ascii="Times New Roman" w:hAnsi="Times New Roman" w:cs="Times New Roman"/>
                                    <w:b/>
                                    <w:rPrChange w:id="2480" w:author="SB" w:date="2019-01-13T08:22:00Z">
                                      <w:rPr/>
                                    </w:rPrChange>
                                  </w:rPr>
                                  <w:delText>.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/>
                                  <w:rPrChange w:id="2481" w:author="SB" w:date="2019-01-13T08:22:00Z">
                                    <w:rPr/>
                                  </w:rPrChange>
                                </w:rPr>
                                <w:t xml:space="preserve"> (a)</w:t>
                              </w:r>
                              <w:ins w:id="2482" w:author="SB" w:date="2019-01-12T18:18:00Z">
                                <w:r w:rsidRPr="00AD2AF3">
                                  <w:rPr>
                                    <w:rFonts w:ascii="Times New Roman" w:hAnsi="Times New Roman" w:cs="Times New Roman"/>
                                    <w:rPrChange w:id="2483" w:author="SB" w:date="2019-01-13T08:22:00Z">
                                      <w:rPr/>
                                    </w:rPrChange>
                                  </w:rPr>
                                  <w:t xml:space="preserve"> </w:t>
                                </w:r>
                              </w:ins>
                              <w:r w:rsidRPr="00AD2AF3">
                                <w:rPr>
                                  <w:rFonts w:ascii="Times New Roman" w:hAnsi="Times New Roman" w:cs="Times New Roman"/>
                                  <w:rPrChange w:id="2484" w:author="SB" w:date="2019-01-13T08:22:00Z">
                                    <w:rPr/>
                                  </w:rPrChange>
                                </w:rPr>
                                <w:t>False positives in the prediction results</w:t>
                              </w:r>
                              <w:del w:id="2485" w:author="Owner" w:date="2019-01-14T08:26:00Z">
                                <w:r w:rsidRPr="00AD2AF3" w:rsidDel="00F85593">
                                  <w:rPr>
                                    <w:rFonts w:ascii="Times New Roman" w:hAnsi="Times New Roman" w:cs="Times New Roman"/>
                                    <w:rPrChange w:id="2486" w:author="SB" w:date="2019-01-13T08:22:00Z">
                                      <w:rPr/>
                                    </w:rPrChange>
                                  </w:rPr>
                                  <w:delText xml:space="preserve">. </w:delText>
                                </w:r>
                              </w:del>
                              <w:ins w:id="2487" w:author="Owner" w:date="2019-01-14T08:26:00Z">
                                <w:r>
                                  <w:rPr>
                                    <w:rFonts w:ascii="Times New Roman" w:hAnsi="Times New Roman" w:cs="Times New Roman"/>
                                  </w:rPr>
                                  <w:t>;</w:t>
                                </w:r>
                                <w:r w:rsidRPr="00AD2AF3">
                                  <w:rPr>
                                    <w:rFonts w:ascii="Times New Roman" w:hAnsi="Times New Roman" w:cs="Times New Roman"/>
                                    <w:rPrChange w:id="2488" w:author="SB" w:date="2019-01-13T08:22:00Z">
                                      <w:rPr/>
                                    </w:rPrChange>
                                  </w:rPr>
                                  <w:t xml:space="preserve"> </w:t>
                                </w:r>
                              </w:ins>
                              <w:r w:rsidRPr="00AD2AF3">
                                <w:rPr>
                                  <w:rFonts w:ascii="Times New Roman" w:hAnsi="Times New Roman" w:cs="Times New Roman"/>
                                  <w:rPrChange w:id="2489" w:author="SB" w:date="2019-01-13T08:22:00Z">
                                    <w:rPr/>
                                  </w:rPrChange>
                                </w:rPr>
                                <w:t>(b)</w:t>
                              </w:r>
                              <w:ins w:id="2490" w:author="SB" w:date="2019-01-12T18:18:00Z">
                                <w:r w:rsidRPr="00AD2AF3">
                                  <w:rPr>
                                    <w:rFonts w:ascii="Times New Roman" w:hAnsi="Times New Roman" w:cs="Times New Roman"/>
                                    <w:rPrChange w:id="2491" w:author="SB" w:date="2019-01-13T08:22:00Z">
                                      <w:rPr/>
                                    </w:rPrChange>
                                  </w:rPr>
                                  <w:t xml:space="preserve"> </w:t>
                                </w:r>
                              </w:ins>
                              <w:r w:rsidRPr="00AD2AF3">
                                <w:rPr>
                                  <w:rFonts w:ascii="Times New Roman" w:hAnsi="Times New Roman" w:cs="Times New Roman"/>
                                  <w:rPrChange w:id="2492" w:author="SB" w:date="2019-01-13T08:22:00Z">
                                    <w:rPr/>
                                  </w:rPrChange>
                                </w:rPr>
                                <w:t>False negatives in the prediction results</w:t>
                              </w:r>
                              <w:del w:id="2493" w:author="SB" w:date="2019-01-13T08:22:00Z">
                                <w:r w:rsidRPr="00AD2AF3" w:rsidDel="00AD2AF3">
                                  <w:rPr>
                                    <w:rFonts w:ascii="Times New Roman" w:hAnsi="Times New Roman" w:cs="Times New Roman"/>
                                    <w:rPrChange w:id="2494" w:author="SB" w:date="2019-01-13T08:22:00Z">
                                      <w:rPr/>
                                    </w:rPrChange>
                                  </w:rPr>
                                  <w:delText>.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/>
                                  <w:rPrChange w:id="2495" w:author="SB" w:date="2019-01-13T08:22:00Z">
                                    <w:rPr/>
                                  </w:rPrChange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3" name="组合 3"/>
                        <wpg:cNvGrpSpPr/>
                        <wpg:grpSpPr>
                          <a:xfrm>
                            <a:off x="0" y="0"/>
                            <a:ext cx="5697004" cy="2548842"/>
                            <a:chOff x="0" y="0"/>
                            <a:chExt cx="5697004" cy="2548842"/>
                          </a:xfrm>
                        </wpg:grpSpPr>
                        <wps:wsp>
                          <wps:cNvPr id="43" name="文本框 43"/>
                          <wps:cNvSpPr txBox="1"/>
                          <wps:spPr>
                            <a:xfrm>
                              <a:off x="0" y="0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3F47382" w14:textId="34F6D06D" w:rsidR="00353B4C" w:rsidRDefault="00353B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45" name="文本框 45"/>
                          <wps:cNvSpPr txBox="1"/>
                          <wps:spPr>
                            <a:xfrm>
                              <a:off x="0" y="1268083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918D434" w14:textId="7EAD4E17" w:rsidR="00353B4C" w:rsidRDefault="00353B4C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" name="图片 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2694" y="43132"/>
                              <a:ext cx="5274310" cy="250571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3FBB2496" id="组合 5" o:spid="_x0000_s1035" style="position:absolute;left:0;text-align:left;margin-left:-2.4pt;margin-top:292.4pt;width:417.95pt;height:222.75pt;z-index:251778048;mso-width-relative:margin" coordsize="56970,28291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">
                <v:shape id="文本框 41" o:spid="_x0000_s1036" type="#_x0000_t202" style="position:absolute;top:26310;width:56959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3V7YxAAAANsAAAAPAAAAZHJzL2Rvd25yZXYueG1sRI9PawIx&#10;FMTvQr9DeAUvUrMuIr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OXdXtjEAAAA2wAAAA8A&#10;AAAAAAAAAAAAAAAABwIAAGRycy9kb3ducmV2LnhtbFBLBQYAAAAAAwADALcAAAD4AgAAAAA=&#10;" stroked="f">
                  <v:textbox inset="0,0,0,0">
                    <w:txbxContent>
                      <w:p w14:paraId="36FD65F6" w14:textId="2A54CD1D" w:rsidR="00353B4C" w:rsidRPr="00AD2AF3" w:rsidRDefault="00353B4C" w:rsidP="00FC0785">
                        <w:pPr>
                          <w:pStyle w:val="a7"/>
                          <w:rPr>
                            <w:rFonts w:ascii="Times New Roman" w:hAnsi="Times New Roman" w:cs="Times New Roman"/>
                            <w:rPrChange w:id="2496" w:author="SB" w:date="2019-01-13T08:22:00Z">
                              <w:rPr/>
                            </w:rPrChange>
                          </w:rPr>
                        </w:pPr>
                        <w:r w:rsidRPr="000D1A48">
                          <w:rPr>
                            <w:rFonts w:ascii="Times New Roman" w:hAnsi="Times New Roman" w:cs="Times New Roman"/>
                            <w:b/>
                            <w:rPrChange w:id="2497" w:author="SB" w:date="2019-01-13T08:22:00Z">
                              <w:rPr/>
                            </w:rPrChange>
                          </w:rPr>
                          <w:t>Fig</w:t>
                        </w:r>
                        <w:ins w:id="2498" w:author="SB" w:date="2019-01-13T08:22:00Z">
                          <w:r w:rsidRPr="000D1A48">
                            <w:rPr>
                              <w:rFonts w:ascii="Times New Roman" w:hAnsi="Times New Roman" w:cs="Times New Roman"/>
                              <w:b/>
                              <w:rPrChange w:id="2499" w:author="SB" w:date="2019-01-13T08:22:00Z">
                                <w:rPr>
                                  <w:rFonts w:ascii="Times New Roman" w:hAnsi="Times New Roman" w:cs="Times New Roman"/>
                                </w:rPr>
                              </w:rPrChange>
                            </w:rPr>
                            <w:t>.</w:t>
                          </w:r>
                        </w:ins>
                        <w:del w:id="2500" w:author="SB" w:date="2019-01-13T08:22:00Z">
                          <w:r w:rsidRPr="000D1A48" w:rsidDel="00AD2AF3">
                            <w:rPr>
                              <w:rFonts w:ascii="Times New Roman" w:hAnsi="Times New Roman" w:cs="Times New Roman"/>
                              <w:b/>
                              <w:rPrChange w:id="2501" w:author="SB" w:date="2019-01-13T08:22:00Z">
                                <w:rPr/>
                              </w:rPrChange>
                            </w:rPr>
                            <w:delText>ure</w:delText>
                          </w:r>
                        </w:del>
                        <w:r w:rsidRPr="000D1A48">
                          <w:rPr>
                            <w:rFonts w:ascii="Times New Roman" w:hAnsi="Times New Roman" w:cs="Times New Roman"/>
                            <w:b/>
                            <w:rPrChange w:id="2502" w:author="SB" w:date="2019-01-13T08:22:00Z">
                              <w:rPr/>
                            </w:rPrChange>
                          </w:rPr>
                          <w:t xml:space="preserve"> </w:t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503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begin"/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504" w:author="SB" w:date="2019-01-13T08:22:00Z">
                              <w:rPr>
                                <w:noProof/>
                              </w:rPr>
                            </w:rPrChange>
                          </w:rPr>
                          <w:instrText xml:space="preserve"> SEQ Figure \* ARABIC </w:instrText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505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separate"/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506" w:author="SB" w:date="2019-01-13T08:22:00Z">
                              <w:rPr>
                                <w:noProof/>
                              </w:rPr>
                            </w:rPrChange>
                          </w:rPr>
                          <w:t>3</w:t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507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end"/>
                        </w:r>
                        <w:del w:id="2508" w:author="SB" w:date="2019-01-13T08:22:00Z">
                          <w:r w:rsidRPr="000D1A48" w:rsidDel="00AD2AF3">
                            <w:rPr>
                              <w:rFonts w:ascii="Times New Roman" w:hAnsi="Times New Roman" w:cs="Times New Roman"/>
                              <w:b/>
                              <w:rPrChange w:id="2509" w:author="SB" w:date="2019-01-13T08:22:00Z">
                                <w:rPr/>
                              </w:rPrChange>
                            </w:rPr>
                            <w:delText>.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rPrChange w:id="2510" w:author="SB" w:date="2019-01-13T08:22:00Z">
                              <w:rPr/>
                            </w:rPrChange>
                          </w:rPr>
                          <w:t xml:space="preserve"> (a)</w:t>
                        </w:r>
                        <w:ins w:id="2511" w:author="SB" w:date="2019-01-12T18:18:00Z">
                          <w:r w:rsidRPr="00AD2AF3">
                            <w:rPr>
                              <w:rFonts w:ascii="Times New Roman" w:hAnsi="Times New Roman" w:cs="Times New Roman"/>
                              <w:rPrChange w:id="2512" w:author="SB" w:date="2019-01-13T08:22:00Z">
                                <w:rPr/>
                              </w:rPrChange>
                            </w:rPr>
                            <w:t xml:space="preserve"> </w:t>
                          </w:r>
                        </w:ins>
                        <w:r w:rsidRPr="00AD2AF3">
                          <w:rPr>
                            <w:rFonts w:ascii="Times New Roman" w:hAnsi="Times New Roman" w:cs="Times New Roman"/>
                            <w:rPrChange w:id="2513" w:author="SB" w:date="2019-01-13T08:22:00Z">
                              <w:rPr/>
                            </w:rPrChange>
                          </w:rPr>
                          <w:t>False positives in the prediction results</w:t>
                        </w:r>
                        <w:del w:id="2514" w:author="Owner" w:date="2019-01-14T08:26:00Z">
                          <w:r w:rsidRPr="00AD2AF3" w:rsidDel="00F85593">
                            <w:rPr>
                              <w:rFonts w:ascii="Times New Roman" w:hAnsi="Times New Roman" w:cs="Times New Roman"/>
                              <w:rPrChange w:id="2515" w:author="SB" w:date="2019-01-13T08:22:00Z">
                                <w:rPr/>
                              </w:rPrChange>
                            </w:rPr>
                            <w:delText xml:space="preserve">. </w:delText>
                          </w:r>
                        </w:del>
                        <w:ins w:id="2516" w:author="Owner" w:date="2019-01-14T08:26:00Z">
                          <w:r>
                            <w:rPr>
                              <w:rFonts w:ascii="Times New Roman" w:hAnsi="Times New Roman" w:cs="Times New Roman"/>
                            </w:rPr>
                            <w:t>;</w:t>
                          </w:r>
                          <w:r w:rsidRPr="00AD2AF3">
                            <w:rPr>
                              <w:rFonts w:ascii="Times New Roman" w:hAnsi="Times New Roman" w:cs="Times New Roman"/>
                              <w:rPrChange w:id="2517" w:author="SB" w:date="2019-01-13T08:22:00Z">
                                <w:rPr/>
                              </w:rPrChange>
                            </w:rPr>
                            <w:t xml:space="preserve"> </w:t>
                          </w:r>
                        </w:ins>
                        <w:r w:rsidRPr="00AD2AF3">
                          <w:rPr>
                            <w:rFonts w:ascii="Times New Roman" w:hAnsi="Times New Roman" w:cs="Times New Roman"/>
                            <w:rPrChange w:id="2518" w:author="SB" w:date="2019-01-13T08:22:00Z">
                              <w:rPr/>
                            </w:rPrChange>
                          </w:rPr>
                          <w:t>(b)</w:t>
                        </w:r>
                        <w:ins w:id="2519" w:author="SB" w:date="2019-01-12T18:18:00Z">
                          <w:r w:rsidRPr="00AD2AF3">
                            <w:rPr>
                              <w:rFonts w:ascii="Times New Roman" w:hAnsi="Times New Roman" w:cs="Times New Roman"/>
                              <w:rPrChange w:id="2520" w:author="SB" w:date="2019-01-13T08:22:00Z">
                                <w:rPr/>
                              </w:rPrChange>
                            </w:rPr>
                            <w:t xml:space="preserve"> </w:t>
                          </w:r>
                        </w:ins>
                        <w:r w:rsidRPr="00AD2AF3">
                          <w:rPr>
                            <w:rFonts w:ascii="Times New Roman" w:hAnsi="Times New Roman" w:cs="Times New Roman"/>
                            <w:rPrChange w:id="2521" w:author="SB" w:date="2019-01-13T08:22:00Z">
                              <w:rPr/>
                            </w:rPrChange>
                          </w:rPr>
                          <w:t>False negatives in the prediction results</w:t>
                        </w:r>
                        <w:del w:id="2522" w:author="SB" w:date="2019-01-13T08:22:00Z">
                          <w:r w:rsidRPr="00AD2AF3" w:rsidDel="00AD2AF3">
                            <w:rPr>
                              <w:rFonts w:ascii="Times New Roman" w:hAnsi="Times New Roman" w:cs="Times New Roman"/>
                              <w:rPrChange w:id="2523" w:author="SB" w:date="2019-01-13T08:22:00Z">
                                <w:rPr/>
                              </w:rPrChange>
                            </w:rPr>
                            <w:delText>.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rPrChange w:id="2524" w:author="SB" w:date="2019-01-13T08:22:00Z">
                              <w:rPr/>
                            </w:rPrChange>
                          </w:rPr>
                          <w:t xml:space="preserve"> </w:t>
                        </w:r>
                      </w:p>
                    </w:txbxContent>
                  </v:textbox>
                </v:shape>
                <v:group id="组合 3" o:spid="_x0000_s1037" style="position:absolute;width:56970;height:25488" coordsize="56970,2548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">
                  <v:shape id="文本框 43" o:spid="_x0000_s1038" type="#_x0000_t202" style="position:absolute;width:5175;height:38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" filled="f" stroked="f" strokeweight=".5pt">
                    <v:textbox>
                      <w:txbxContent>
                        <w:p w14:paraId="13F47382" w14:textId="34F6D06D" w:rsidR="00353B4C" w:rsidRDefault="00353B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45" o:spid="_x0000_s1039" type="#_x0000_t202" style="position:absolute;top:12680;width:5175;height:38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  <v:textbox>
                      <w:txbxContent>
                        <w:p w14:paraId="7918D434" w14:textId="7EAD4E17" w:rsidR="00353B4C" w:rsidRDefault="00353B4C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  <v:shape id="图片 1" o:spid="_x0000_s1040" type="#_x0000_t75" style="position:absolute;left:4226;top:431;width:52744;height:250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">
                    <v:imagedata r:id="rId17" o:title=""/>
                  </v:shape>
                </v:group>
                <w10:wrap type="topAndBottom"/>
              </v:group>
            </w:pict>
          </mc:Fallback>
        </mc:AlternateContent>
      </w:r>
      <w:ins w:id="2525" w:author="SB" w:date="2019-01-12T18:12:00Z">
        <w:r w:rsidR="00D76B58" w:rsidRPr="00316B7B">
          <w:rPr>
            <w:rFonts w:ascii="Times New Roman" w:hAnsi="Times New Roman" w:cs="Times New Roman"/>
            <w:rPrChange w:id="2526" w:author="SB" w:date="2019-01-13T08:33:00Z">
              <w:rPr>
                <w:noProof/>
              </w:rPr>
            </w:rPrChange>
          </w:rPr>
          <w:t>Here, we</w:t>
        </w:r>
      </w:ins>
      <w:del w:id="2527" w:author="SB" w:date="2019-01-12T18:12:00Z">
        <w:r w:rsidR="002200A7" w:rsidRPr="00316B7B" w:rsidDel="00D76B58">
          <w:rPr>
            <w:rFonts w:ascii="Times New Roman" w:hAnsi="Times New Roman" w:cs="Times New Roman"/>
            <w:rPrChange w:id="2528" w:author="SB" w:date="2019-01-13T08:33:00Z">
              <w:rPr>
                <w:noProof/>
              </w:rPr>
            </w:rPrChange>
          </w:rPr>
          <w:delText>This paper</w:delText>
        </w:r>
      </w:del>
      <w:r w:rsidR="002200A7" w:rsidRPr="00316B7B">
        <w:rPr>
          <w:rFonts w:ascii="Times New Roman" w:hAnsi="Times New Roman" w:cs="Times New Roman"/>
          <w:rPrChange w:id="2529" w:author="SB" w:date="2019-01-13T08:33:00Z">
            <w:rPr>
              <w:noProof/>
            </w:rPr>
          </w:rPrChange>
        </w:rPr>
        <w:t xml:space="preserve"> proposed a cascading detection model </w:t>
      </w:r>
      <w:r w:rsidR="00BC325D" w:rsidRPr="00316B7B">
        <w:rPr>
          <w:rFonts w:ascii="Times New Roman" w:hAnsi="Times New Roman" w:cs="Times New Roman"/>
          <w:rPrChange w:id="2530" w:author="SB" w:date="2019-01-13T08:33:00Z">
            <w:rPr>
              <w:noProof/>
            </w:rPr>
          </w:rPrChange>
        </w:rPr>
        <w:t>that</w:t>
      </w:r>
      <w:r w:rsidR="002200A7" w:rsidRPr="00316B7B">
        <w:rPr>
          <w:rFonts w:ascii="Times New Roman" w:hAnsi="Times New Roman" w:cs="Times New Roman"/>
          <w:rPrChange w:id="2531" w:author="SB" w:date="2019-01-13T08:33:00Z">
            <w:rPr>
              <w:noProof/>
            </w:rPr>
          </w:rPrChange>
        </w:rPr>
        <w:t xml:space="preserve"> </w:t>
      </w:r>
      <w:ins w:id="2532" w:author="SB" w:date="2019-01-12T18:12:00Z">
        <w:r w:rsidR="00D76B58" w:rsidRPr="00316B7B">
          <w:rPr>
            <w:rFonts w:ascii="Times New Roman" w:hAnsi="Times New Roman" w:cs="Times New Roman"/>
            <w:rPrChange w:id="2533" w:author="SB" w:date="2019-01-13T08:33:00Z">
              <w:rPr>
                <w:noProof/>
              </w:rPr>
            </w:rPrChange>
          </w:rPr>
          <w:t>could</w:t>
        </w:r>
      </w:ins>
      <w:del w:id="2534" w:author="SB" w:date="2019-01-12T18:12:00Z">
        <w:r w:rsidR="002200A7" w:rsidRPr="00316B7B" w:rsidDel="00D76B58">
          <w:rPr>
            <w:rFonts w:ascii="Times New Roman" w:hAnsi="Times New Roman" w:cs="Times New Roman"/>
            <w:rPrChange w:id="2535" w:author="SB" w:date="2019-01-13T08:33:00Z">
              <w:rPr>
                <w:noProof/>
              </w:rPr>
            </w:rPrChange>
          </w:rPr>
          <w:delText>can p</w:delText>
        </w:r>
      </w:del>
      <w:ins w:id="2536" w:author="SB" w:date="2019-01-12T18:12:00Z">
        <w:r w:rsidR="00D76B58" w:rsidRPr="00316B7B">
          <w:rPr>
            <w:rFonts w:ascii="Times New Roman" w:hAnsi="Times New Roman" w:cs="Times New Roman"/>
            <w:rPrChange w:id="2537" w:author="SB" w:date="2019-01-13T08:33:00Z">
              <w:rPr>
                <w:noProof/>
              </w:rPr>
            </w:rPrChange>
          </w:rPr>
          <w:t xml:space="preserve"> p</w:t>
        </w:r>
      </w:ins>
      <w:r w:rsidR="002200A7" w:rsidRPr="00316B7B">
        <w:rPr>
          <w:rFonts w:ascii="Times New Roman" w:hAnsi="Times New Roman" w:cs="Times New Roman"/>
          <w:rPrChange w:id="2538" w:author="SB" w:date="2019-01-13T08:33:00Z">
            <w:rPr>
              <w:noProof/>
            </w:rPr>
          </w:rPrChange>
        </w:rPr>
        <w:t xml:space="preserve">redict </w:t>
      </w:r>
      <w:r w:rsidR="003C5026" w:rsidRPr="00316B7B">
        <w:rPr>
          <w:rFonts w:ascii="Times New Roman" w:hAnsi="Times New Roman" w:cs="Times New Roman"/>
          <w:rPrChange w:id="2539" w:author="SB" w:date="2019-01-13T08:33:00Z">
            <w:rPr>
              <w:noProof/>
            </w:rPr>
          </w:rPrChange>
        </w:rPr>
        <w:t>AH</w:t>
      </w:r>
      <w:r w:rsidR="00262AD1" w:rsidRPr="00316B7B">
        <w:rPr>
          <w:rFonts w:ascii="Times New Roman" w:hAnsi="Times New Roman" w:cs="Times New Roman"/>
          <w:rPrChange w:id="2540" w:author="SB" w:date="2019-01-13T08:33:00Z">
            <w:rPr>
              <w:noProof/>
            </w:rPr>
          </w:rPrChange>
        </w:rPr>
        <w:t>I based on AH event</w:t>
      </w:r>
      <w:del w:id="2541" w:author="SB" w:date="2019-01-12T18:12:00Z">
        <w:r w:rsidR="00262AD1" w:rsidRPr="00316B7B" w:rsidDel="00D76B58">
          <w:rPr>
            <w:rFonts w:ascii="Times New Roman" w:hAnsi="Times New Roman" w:cs="Times New Roman"/>
            <w:rPrChange w:id="2542" w:author="SB" w:date="2019-01-13T08:33:00Z">
              <w:rPr>
                <w:noProof/>
              </w:rPr>
            </w:rPrChange>
          </w:rPr>
          <w:delText>s</w:delText>
        </w:r>
      </w:del>
      <w:r w:rsidR="00262AD1" w:rsidRPr="00316B7B">
        <w:rPr>
          <w:rFonts w:ascii="Times New Roman" w:hAnsi="Times New Roman" w:cs="Times New Roman"/>
          <w:rPrChange w:id="2543" w:author="SB" w:date="2019-01-13T08:33:00Z">
            <w:rPr>
              <w:noProof/>
            </w:rPr>
          </w:rPrChange>
        </w:rPr>
        <w:t xml:space="preserve"> detection.</w:t>
      </w:r>
      <w:r w:rsidR="002200A7" w:rsidRPr="00316B7B">
        <w:rPr>
          <w:rFonts w:ascii="Times New Roman" w:hAnsi="Times New Roman" w:cs="Times New Roman"/>
          <w:rPrChange w:id="2544" w:author="SB" w:date="2019-01-13T08:33:00Z">
            <w:rPr>
              <w:noProof/>
            </w:rPr>
          </w:rPrChange>
        </w:rPr>
        <w:t xml:space="preserve"> C</w:t>
      </w:r>
      <w:r w:rsidR="001C48C1" w:rsidRPr="00316B7B">
        <w:rPr>
          <w:rFonts w:ascii="Times New Roman" w:hAnsi="Times New Roman" w:cs="Times New Roman"/>
          <w:rPrChange w:id="2545" w:author="SB" w:date="2019-01-13T08:33:00Z">
            <w:rPr>
              <w:noProof/>
            </w:rPr>
          </w:rPrChange>
        </w:rPr>
        <w:t>ompared with PSG, only NF and SpO</w:t>
      </w:r>
      <w:r w:rsidR="001C48C1" w:rsidRPr="00316B7B">
        <w:rPr>
          <w:rFonts w:ascii="Times New Roman" w:hAnsi="Times New Roman" w:cs="Times New Roman"/>
          <w:vertAlign w:val="subscript"/>
          <w:rPrChange w:id="2546" w:author="SB" w:date="2019-01-13T08:33:00Z">
            <w:rPr>
              <w:noProof/>
              <w:vertAlign w:val="subscript"/>
            </w:rPr>
          </w:rPrChange>
        </w:rPr>
        <w:t>2</w:t>
      </w:r>
      <w:r w:rsidR="001C48C1" w:rsidRPr="00316B7B">
        <w:rPr>
          <w:rFonts w:ascii="Times New Roman" w:hAnsi="Times New Roman" w:cs="Times New Roman"/>
          <w:rPrChange w:id="2547" w:author="SB" w:date="2019-01-13T08:33:00Z">
            <w:rPr/>
          </w:rPrChange>
        </w:rPr>
        <w:t xml:space="preserve"> were </w:t>
      </w:r>
      <w:ins w:id="2548" w:author="SB" w:date="2019-01-12T18:13:00Z">
        <w:r w:rsidR="00D76B58" w:rsidRPr="00316B7B">
          <w:rPr>
            <w:rFonts w:ascii="Times New Roman" w:hAnsi="Times New Roman" w:cs="Times New Roman"/>
            <w:rPrChange w:id="2549" w:author="SB" w:date="2019-01-13T08:33:00Z">
              <w:rPr/>
            </w:rPrChange>
          </w:rPr>
          <w:t>used</w:t>
        </w:r>
      </w:ins>
      <w:del w:id="2550" w:author="SB" w:date="2019-01-12T18:13:00Z">
        <w:r w:rsidR="001C48C1" w:rsidRPr="00316B7B" w:rsidDel="00D76B58">
          <w:rPr>
            <w:rFonts w:ascii="Times New Roman" w:hAnsi="Times New Roman" w:cs="Times New Roman"/>
            <w:rPrChange w:id="2551" w:author="SB" w:date="2019-01-13T08:33:00Z">
              <w:rPr/>
            </w:rPrChange>
          </w:rPr>
          <w:delText>adopted</w:delText>
        </w:r>
      </w:del>
      <w:r w:rsidR="00262AD1" w:rsidRPr="00316B7B">
        <w:rPr>
          <w:rFonts w:ascii="Times New Roman" w:hAnsi="Times New Roman" w:cs="Times New Roman"/>
          <w:rPrChange w:id="2552" w:author="SB" w:date="2019-01-13T08:33:00Z">
            <w:rPr/>
          </w:rPrChange>
        </w:rPr>
        <w:t>.</w:t>
      </w:r>
      <w:r w:rsidR="001C48C1" w:rsidRPr="00316B7B">
        <w:rPr>
          <w:rFonts w:ascii="Times New Roman" w:hAnsi="Times New Roman" w:cs="Times New Roman"/>
          <w:rPrChange w:id="2553" w:author="SB" w:date="2019-01-13T08:33:00Z">
            <w:rPr/>
          </w:rPrChange>
        </w:rPr>
        <w:t xml:space="preserve"> </w:t>
      </w:r>
      <w:ins w:id="2554" w:author="SB" w:date="2019-01-12T18:13:00Z">
        <w:r w:rsidR="00D76B58" w:rsidRPr="00316B7B">
          <w:rPr>
            <w:rFonts w:ascii="Times New Roman" w:hAnsi="Times New Roman" w:cs="Times New Roman"/>
            <w:rPrChange w:id="2555" w:author="SB" w:date="2019-01-13T08:33:00Z">
              <w:rPr/>
            </w:rPrChange>
          </w:rPr>
          <w:t>Previously</w:t>
        </w:r>
      </w:ins>
      <w:del w:id="2556" w:author="SB" w:date="2019-01-12T18:13:00Z">
        <w:r w:rsidR="001C48C1" w:rsidRPr="00316B7B" w:rsidDel="00D76B58">
          <w:rPr>
            <w:rFonts w:ascii="Times New Roman" w:hAnsi="Times New Roman" w:cs="Times New Roman"/>
            <w:rPrChange w:id="2557" w:author="SB" w:date="2019-01-13T08:33:00Z">
              <w:rPr/>
            </w:rPrChange>
          </w:rPr>
          <w:delText>In the past</w:delText>
        </w:r>
      </w:del>
      <w:r w:rsidR="001C48C1" w:rsidRPr="00316B7B">
        <w:rPr>
          <w:rFonts w:ascii="Times New Roman" w:hAnsi="Times New Roman" w:cs="Times New Roman"/>
          <w:rPrChange w:id="2558" w:author="SB" w:date="2019-01-13T08:33:00Z">
            <w:rPr/>
          </w:rPrChange>
        </w:rPr>
        <w:t xml:space="preserve">, </w:t>
      </w:r>
      <w:r w:rsidR="001310CE" w:rsidRPr="00316B7B">
        <w:rPr>
          <w:rFonts w:ascii="Times New Roman" w:hAnsi="Times New Roman" w:cs="Times New Roman"/>
          <w:rPrChange w:id="2559" w:author="SB" w:date="2019-01-13T08:33:00Z">
            <w:rPr/>
          </w:rPrChange>
        </w:rPr>
        <w:t xml:space="preserve">the original signals were commonly cut into </w:t>
      </w:r>
      <w:r w:rsidR="001C48C1" w:rsidRPr="00316B7B">
        <w:rPr>
          <w:rFonts w:ascii="Times New Roman" w:hAnsi="Times New Roman" w:cs="Times New Roman"/>
          <w:rPrChange w:id="2560" w:author="SB" w:date="2019-01-13T08:33:00Z">
            <w:rPr/>
          </w:rPrChange>
        </w:rPr>
        <w:t>60</w:t>
      </w:r>
      <w:ins w:id="2561" w:author="SB" w:date="2019-01-12T18:13:00Z">
        <w:r w:rsidR="00D76B58" w:rsidRPr="00316B7B">
          <w:rPr>
            <w:rFonts w:ascii="Times New Roman" w:hAnsi="Times New Roman" w:cs="Times New Roman"/>
            <w:rPrChange w:id="2562" w:author="SB" w:date="2019-01-13T08:33:00Z">
              <w:rPr/>
            </w:rPrChange>
          </w:rPr>
          <w:t xml:space="preserve"> </w:t>
        </w:r>
      </w:ins>
      <w:r w:rsidR="001310CE" w:rsidRPr="00316B7B">
        <w:rPr>
          <w:rFonts w:ascii="Times New Roman" w:hAnsi="Times New Roman" w:cs="Times New Roman"/>
          <w:rPrChange w:id="2563" w:author="SB" w:date="2019-01-13T08:33:00Z">
            <w:rPr/>
          </w:rPrChange>
        </w:rPr>
        <w:t>s</w:t>
      </w:r>
      <w:r w:rsidR="001C48C1" w:rsidRPr="00316B7B">
        <w:rPr>
          <w:rFonts w:ascii="Times New Roman" w:hAnsi="Times New Roman" w:cs="Times New Roman"/>
          <w:rPrChange w:id="2564" w:author="SB" w:date="2019-01-13T08:33:00Z">
            <w:rPr/>
          </w:rPrChange>
        </w:rPr>
        <w:t xml:space="preserve"> segments for </w:t>
      </w:r>
      <w:r w:rsidR="001310CE" w:rsidRPr="00316B7B">
        <w:rPr>
          <w:rFonts w:ascii="Times New Roman" w:hAnsi="Times New Roman" w:cs="Times New Roman"/>
          <w:rPrChange w:id="2565" w:author="SB" w:date="2019-01-13T08:33:00Z">
            <w:rPr/>
          </w:rPrChange>
        </w:rPr>
        <w:t>AH event</w:t>
      </w:r>
      <w:r w:rsidR="001C48C1" w:rsidRPr="00316B7B">
        <w:rPr>
          <w:rFonts w:ascii="Times New Roman" w:hAnsi="Times New Roman" w:cs="Times New Roman"/>
          <w:rPrChange w:id="2566" w:author="SB" w:date="2019-01-13T08:33:00Z">
            <w:rPr/>
          </w:rPrChange>
        </w:rPr>
        <w:t xml:space="preserve"> detection</w:t>
      </w:r>
      <w:ins w:id="2567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D5B40" w:rsidRPr="00316B7B">
        <w:rPr>
          <w:rFonts w:ascii="Times New Roman" w:hAnsi="Times New Roman" w:cs="Times New Roman"/>
          <w:rPrChange w:id="2568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569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570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571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2572" w:author="SB" w:date="2019-01-13T08:33:00Z">
            <w:rPr/>
          </w:rPrChange>
        </w:rPr>
        <w:fldChar w:fldCharType="end"/>
      </w:r>
      <w:r w:rsidR="00CD5B40" w:rsidRPr="00353B4C">
        <w:rPr>
          <w:rFonts w:ascii="Times New Roman" w:hAnsi="Times New Roman" w:cs="Times New Roman"/>
        </w:rPr>
      </w:r>
      <w:r w:rsidR="00CD5B40" w:rsidRPr="00316B7B">
        <w:rPr>
          <w:rFonts w:ascii="Times New Roman" w:hAnsi="Times New Roman" w:cs="Times New Roman"/>
          <w:rPrChange w:id="2573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574" w:author="SB" w:date="2019-01-13T08:33:00Z">
            <w:rPr>
              <w:noProof/>
              <w:vertAlign w:val="superscript"/>
            </w:rPr>
          </w:rPrChange>
        </w:rPr>
        <w:t>[2, 7, 10, 11]</w:t>
      </w:r>
      <w:r w:rsidR="00CD5B40" w:rsidRPr="00316B7B">
        <w:rPr>
          <w:rFonts w:ascii="Times New Roman" w:hAnsi="Times New Roman" w:cs="Times New Roman"/>
          <w:rPrChange w:id="2575" w:author="SB" w:date="2019-01-13T08:33:00Z">
            <w:rPr/>
          </w:rPrChange>
        </w:rPr>
        <w:fldChar w:fldCharType="end"/>
      </w:r>
      <w:ins w:id="2576" w:author="SB" w:date="2019-01-12T18:13:00Z">
        <w:r w:rsidR="00D76B58" w:rsidRPr="00316B7B">
          <w:rPr>
            <w:rFonts w:ascii="Times New Roman" w:hAnsi="Times New Roman" w:cs="Times New Roman"/>
            <w:rPrChange w:id="2577" w:author="SB" w:date="2019-01-13T08:33:00Z">
              <w:rPr/>
            </w:rPrChange>
          </w:rPr>
          <w:t>;</w:t>
        </w:r>
      </w:ins>
      <w:del w:id="2578" w:author="SB" w:date="2019-01-12T18:13:00Z">
        <w:r w:rsidR="001C48C1" w:rsidRPr="00316B7B" w:rsidDel="00D76B58">
          <w:rPr>
            <w:rFonts w:ascii="Times New Roman" w:hAnsi="Times New Roman" w:cs="Times New Roman"/>
            <w:rPrChange w:id="2579" w:author="SB" w:date="2019-01-13T08:33:00Z">
              <w:rPr/>
            </w:rPrChange>
          </w:rPr>
          <w:delText>,</w:delText>
        </w:r>
      </w:del>
      <w:r w:rsidR="001C48C1" w:rsidRPr="00316B7B">
        <w:rPr>
          <w:rFonts w:ascii="Times New Roman" w:hAnsi="Times New Roman" w:cs="Times New Roman"/>
          <w:rPrChange w:id="2580" w:author="SB" w:date="2019-01-13T08:33:00Z">
            <w:rPr/>
          </w:rPrChange>
        </w:rPr>
        <w:t xml:space="preserve"> however</w:t>
      </w:r>
      <w:ins w:id="2581" w:author="SB" w:date="2019-01-12T18:13:00Z">
        <w:r w:rsidR="00D76B58" w:rsidRPr="00316B7B">
          <w:rPr>
            <w:rFonts w:ascii="Times New Roman" w:hAnsi="Times New Roman" w:cs="Times New Roman"/>
            <w:rPrChange w:id="2582" w:author="SB" w:date="2019-01-13T08:33:00Z">
              <w:rPr/>
            </w:rPrChange>
          </w:rPr>
          <w:t>, this approach had</w:t>
        </w:r>
      </w:ins>
      <w:del w:id="2583" w:author="SB" w:date="2019-01-12T18:13:00Z">
        <w:r w:rsidR="001C48C1" w:rsidRPr="00316B7B" w:rsidDel="00D76B58">
          <w:rPr>
            <w:rFonts w:ascii="Times New Roman" w:hAnsi="Times New Roman" w:cs="Times New Roman"/>
            <w:rPrChange w:id="2584" w:author="SB" w:date="2019-01-13T08:33:00Z">
              <w:rPr/>
            </w:rPrChange>
          </w:rPr>
          <w:delText xml:space="preserve"> there are</w:delText>
        </w:r>
      </w:del>
      <w:r w:rsidR="001C48C1" w:rsidRPr="00316B7B">
        <w:rPr>
          <w:rFonts w:ascii="Times New Roman" w:hAnsi="Times New Roman" w:cs="Times New Roman"/>
          <w:rPrChange w:id="2585" w:author="SB" w:date="2019-01-13T08:33:00Z">
            <w:rPr/>
          </w:rPrChange>
        </w:rPr>
        <w:t xml:space="preserve"> </w:t>
      </w:r>
      <w:commentRangeStart w:id="2586"/>
      <w:r w:rsidR="001C48C1" w:rsidRPr="00316B7B">
        <w:rPr>
          <w:rFonts w:ascii="Times New Roman" w:hAnsi="Times New Roman" w:cs="Times New Roman"/>
          <w:rPrChange w:id="2587" w:author="SB" w:date="2019-01-13T08:33:00Z">
            <w:rPr/>
          </w:rPrChange>
        </w:rPr>
        <w:t xml:space="preserve">two limitations. </w:t>
      </w:r>
      <w:ins w:id="2588" w:author="SB" w:date="2019-01-12T18:13:00Z">
        <w:r w:rsidR="00047E88" w:rsidRPr="00316B7B">
          <w:rPr>
            <w:rFonts w:ascii="Times New Roman" w:hAnsi="Times New Roman" w:cs="Times New Roman"/>
            <w:rPrChange w:id="2589" w:author="SB" w:date="2019-01-13T08:33:00Z">
              <w:rPr/>
            </w:rPrChange>
          </w:rPr>
          <w:t>First,</w:t>
        </w:r>
      </w:ins>
      <w:del w:id="2590" w:author="SB" w:date="2019-01-12T18:13:00Z">
        <w:r w:rsidR="001C48C1" w:rsidRPr="00316B7B" w:rsidDel="00047E88">
          <w:rPr>
            <w:rFonts w:ascii="Times New Roman" w:hAnsi="Times New Roman" w:cs="Times New Roman"/>
            <w:rPrChange w:id="2591" w:author="SB" w:date="2019-01-13T08:33:00Z">
              <w:rPr/>
            </w:rPrChange>
          </w:rPr>
          <w:delText>One is th</w:delText>
        </w:r>
      </w:del>
      <w:ins w:id="2592" w:author="SB" w:date="2019-01-12T18:13:00Z">
        <w:r w:rsidR="00047E88" w:rsidRPr="00316B7B">
          <w:rPr>
            <w:rFonts w:ascii="Times New Roman" w:hAnsi="Times New Roman" w:cs="Times New Roman"/>
            <w:rPrChange w:id="2593" w:author="SB" w:date="2019-01-13T08:33:00Z">
              <w:rPr/>
            </w:rPrChange>
          </w:rPr>
          <w:t xml:space="preserve"> th</w:t>
        </w:r>
      </w:ins>
      <w:r w:rsidR="001C48C1" w:rsidRPr="00316B7B">
        <w:rPr>
          <w:rFonts w:ascii="Times New Roman" w:hAnsi="Times New Roman" w:cs="Times New Roman"/>
          <w:rPrChange w:id="2594" w:author="SB" w:date="2019-01-13T08:33:00Z">
            <w:rPr/>
          </w:rPrChange>
        </w:rPr>
        <w:t xml:space="preserve">e detection resolution </w:t>
      </w:r>
      <w:ins w:id="2595" w:author="SB" w:date="2019-01-12T18:13:00Z">
        <w:r w:rsidR="00047E88" w:rsidRPr="00316B7B">
          <w:rPr>
            <w:rFonts w:ascii="Times New Roman" w:hAnsi="Times New Roman" w:cs="Times New Roman"/>
            <w:rPrChange w:id="2596" w:author="SB" w:date="2019-01-13T08:33:00Z">
              <w:rPr/>
            </w:rPrChange>
          </w:rPr>
          <w:t>was</w:t>
        </w:r>
      </w:ins>
      <w:del w:id="2597" w:author="SB" w:date="2019-01-12T18:13:00Z">
        <w:r w:rsidR="001C48C1" w:rsidRPr="00316B7B" w:rsidDel="00047E88">
          <w:rPr>
            <w:rFonts w:ascii="Times New Roman" w:hAnsi="Times New Roman" w:cs="Times New Roman"/>
            <w:rPrChange w:id="2598" w:author="SB" w:date="2019-01-13T08:33:00Z">
              <w:rPr/>
            </w:rPrChange>
          </w:rPr>
          <w:delText>is</w:delText>
        </w:r>
      </w:del>
      <w:r w:rsidR="001C48C1" w:rsidRPr="00316B7B">
        <w:rPr>
          <w:rFonts w:ascii="Times New Roman" w:hAnsi="Times New Roman" w:cs="Times New Roman"/>
          <w:rPrChange w:id="2599" w:author="SB" w:date="2019-01-13T08:33:00Z">
            <w:rPr/>
          </w:rPrChange>
        </w:rPr>
        <w:t xml:space="preserve"> not </w:t>
      </w:r>
      <w:ins w:id="2600" w:author="SB" w:date="2019-01-12T18:13:00Z">
        <w:r w:rsidR="00047E88" w:rsidRPr="00316B7B">
          <w:rPr>
            <w:rFonts w:ascii="Times New Roman" w:hAnsi="Times New Roman" w:cs="Times New Roman"/>
            <w:rPrChange w:id="2601" w:author="SB" w:date="2019-01-13T08:33:00Z">
              <w:rPr/>
            </w:rPrChange>
          </w:rPr>
          <w:t xml:space="preserve">high </w:t>
        </w:r>
      </w:ins>
      <w:r w:rsidR="001C48C1" w:rsidRPr="00316B7B">
        <w:rPr>
          <w:rFonts w:ascii="Times New Roman" w:hAnsi="Times New Roman" w:cs="Times New Roman"/>
          <w:rPrChange w:id="2602" w:author="SB" w:date="2019-01-13T08:33:00Z">
            <w:rPr/>
          </w:rPrChange>
        </w:rPr>
        <w:t xml:space="preserve">enough. </w:t>
      </w:r>
      <w:commentRangeEnd w:id="2586"/>
      <w:r w:rsidR="00EC657D" w:rsidRPr="00316B7B">
        <w:rPr>
          <w:rStyle w:val="af"/>
          <w:rFonts w:ascii="Times New Roman" w:hAnsi="Times New Roman" w:cs="Times New Roman"/>
          <w:rPrChange w:id="2603" w:author="SB" w:date="2019-01-13T08:33:00Z">
            <w:rPr>
              <w:rStyle w:val="af"/>
            </w:rPr>
          </w:rPrChange>
        </w:rPr>
        <w:commentReference w:id="2586"/>
      </w:r>
      <w:ins w:id="2604" w:author="SB" w:date="2019-01-12T18:14:00Z">
        <w:r w:rsidR="00047E88" w:rsidRPr="00316B7B">
          <w:rPr>
            <w:rFonts w:ascii="Times New Roman" w:hAnsi="Times New Roman" w:cs="Times New Roman"/>
            <w:rPrChange w:id="2605" w:author="SB" w:date="2019-01-13T08:33:00Z">
              <w:rPr/>
            </w:rPrChange>
          </w:rPr>
          <w:t>D</w:t>
        </w:r>
      </w:ins>
      <w:del w:id="2606" w:author="SB" w:date="2019-01-12T18:14:00Z">
        <w:r w:rsidR="001C48C1" w:rsidRPr="00316B7B" w:rsidDel="00047E88">
          <w:rPr>
            <w:rFonts w:ascii="Times New Roman" w:hAnsi="Times New Roman" w:cs="Times New Roman"/>
            <w:rPrChange w:id="2607" w:author="SB" w:date="2019-01-13T08:33:00Z">
              <w:rPr/>
            </w:rPrChange>
          </w:rPr>
          <w:delText>The d</w:delText>
        </w:r>
      </w:del>
      <w:r w:rsidR="001C48C1" w:rsidRPr="00316B7B">
        <w:rPr>
          <w:rFonts w:ascii="Times New Roman" w:hAnsi="Times New Roman" w:cs="Times New Roman"/>
          <w:rPrChange w:id="2608" w:author="SB" w:date="2019-01-13T08:33:00Z">
            <w:rPr/>
          </w:rPrChange>
        </w:rPr>
        <w:t>etection by non-overlapping window</w:t>
      </w:r>
      <w:ins w:id="2609" w:author="SB" w:date="2019-01-12T18:14:00Z">
        <w:r w:rsidR="00047E88" w:rsidRPr="00316B7B">
          <w:rPr>
            <w:rFonts w:ascii="Times New Roman" w:hAnsi="Times New Roman" w:cs="Times New Roman"/>
            <w:rPrChange w:id="2610" w:author="SB" w:date="2019-01-13T08:33:00Z">
              <w:rPr/>
            </w:rPrChange>
          </w:rPr>
          <w:t>s</w:t>
        </w:r>
      </w:ins>
      <w:r w:rsidR="001C48C1" w:rsidRPr="00316B7B">
        <w:rPr>
          <w:rFonts w:ascii="Times New Roman" w:hAnsi="Times New Roman" w:cs="Times New Roman"/>
          <w:rPrChange w:id="2611" w:author="SB" w:date="2019-01-13T08:33:00Z">
            <w:rPr/>
          </w:rPrChange>
        </w:rPr>
        <w:t xml:space="preserve"> can only determine whether there </w:t>
      </w:r>
      <w:ins w:id="2612" w:author="SB" w:date="2019-01-12T18:14:00Z">
        <w:r w:rsidR="00047E88" w:rsidRPr="00316B7B">
          <w:rPr>
            <w:rFonts w:ascii="Times New Roman" w:hAnsi="Times New Roman" w:cs="Times New Roman"/>
            <w:rPrChange w:id="2613" w:author="SB" w:date="2019-01-13T08:33:00Z">
              <w:rPr/>
            </w:rPrChange>
          </w:rPr>
          <w:t>was</w:t>
        </w:r>
      </w:ins>
      <w:del w:id="2614" w:author="SB" w:date="2019-01-12T18:14:00Z">
        <w:r w:rsidR="001C48C1" w:rsidRPr="00316B7B" w:rsidDel="00047E88">
          <w:rPr>
            <w:rFonts w:ascii="Times New Roman" w:hAnsi="Times New Roman" w:cs="Times New Roman"/>
            <w:rPrChange w:id="2615" w:author="SB" w:date="2019-01-13T08:33:00Z">
              <w:rPr/>
            </w:rPrChange>
          </w:rPr>
          <w:delText>is</w:delText>
        </w:r>
      </w:del>
      <w:r w:rsidR="001C48C1" w:rsidRPr="00316B7B">
        <w:rPr>
          <w:rFonts w:ascii="Times New Roman" w:hAnsi="Times New Roman" w:cs="Times New Roman"/>
          <w:rPrChange w:id="2616" w:author="SB" w:date="2019-01-13T08:33:00Z">
            <w:rPr/>
          </w:rPrChange>
        </w:rPr>
        <w:t xml:space="preserve"> </w:t>
      </w:r>
      <w:r w:rsidR="003C5026" w:rsidRPr="00316B7B">
        <w:rPr>
          <w:rFonts w:ascii="Times New Roman" w:hAnsi="Times New Roman" w:cs="Times New Roman"/>
          <w:rPrChange w:id="2617" w:author="SB" w:date="2019-01-13T08:33:00Z">
            <w:rPr/>
          </w:rPrChange>
        </w:rPr>
        <w:t>AH</w:t>
      </w:r>
      <w:r w:rsidR="001C48C1" w:rsidRPr="00316B7B">
        <w:rPr>
          <w:rFonts w:ascii="Times New Roman" w:hAnsi="Times New Roman" w:cs="Times New Roman"/>
          <w:rPrChange w:id="2618" w:author="SB" w:date="2019-01-13T08:33:00Z">
            <w:rPr/>
          </w:rPrChange>
        </w:rPr>
        <w:t xml:space="preserve"> in the segment</w:t>
      </w:r>
      <w:ins w:id="2619" w:author="SB" w:date="2019-01-12T18:14:00Z">
        <w:r w:rsidR="00047E88" w:rsidRPr="00316B7B">
          <w:rPr>
            <w:rFonts w:ascii="Times New Roman" w:hAnsi="Times New Roman" w:cs="Times New Roman"/>
            <w:rPrChange w:id="2620" w:author="SB" w:date="2019-01-13T08:33:00Z">
              <w:rPr/>
            </w:rPrChange>
          </w:rPr>
          <w:t>; it</w:t>
        </w:r>
      </w:ins>
      <w:del w:id="2621" w:author="SB" w:date="2019-01-12T18:14:00Z">
        <w:r w:rsidR="001C48C1" w:rsidRPr="00316B7B" w:rsidDel="00047E88">
          <w:rPr>
            <w:rFonts w:ascii="Times New Roman" w:hAnsi="Times New Roman" w:cs="Times New Roman"/>
            <w:rPrChange w:id="2622" w:author="SB" w:date="2019-01-13T08:33:00Z">
              <w:rPr/>
            </w:rPrChange>
          </w:rPr>
          <w:delText xml:space="preserve"> but</w:delText>
        </w:r>
      </w:del>
      <w:r w:rsidR="001C48C1" w:rsidRPr="00316B7B">
        <w:rPr>
          <w:rFonts w:ascii="Times New Roman" w:hAnsi="Times New Roman" w:cs="Times New Roman"/>
          <w:rPrChange w:id="2623" w:author="SB" w:date="2019-01-13T08:33:00Z">
            <w:rPr/>
          </w:rPrChange>
        </w:rPr>
        <w:t xml:space="preserve"> cannot predict the start and end time of the</w:t>
      </w:r>
      <w:r w:rsidR="00A101E7" w:rsidRPr="00316B7B">
        <w:rPr>
          <w:rFonts w:ascii="Times New Roman" w:hAnsi="Times New Roman" w:cs="Times New Roman"/>
          <w:rPrChange w:id="2624" w:author="SB" w:date="2019-01-13T08:33:00Z">
            <w:rPr/>
          </w:rPrChange>
        </w:rPr>
        <w:t xml:space="preserve"> </w:t>
      </w:r>
      <w:r w:rsidR="003C5026" w:rsidRPr="00316B7B">
        <w:rPr>
          <w:rFonts w:ascii="Times New Roman" w:hAnsi="Times New Roman" w:cs="Times New Roman"/>
          <w:rPrChange w:id="2625" w:author="SB" w:date="2019-01-13T08:33:00Z">
            <w:rPr/>
          </w:rPrChange>
        </w:rPr>
        <w:t>event</w:t>
      </w:r>
      <w:r w:rsidR="001C48C1" w:rsidRPr="00316B7B">
        <w:rPr>
          <w:rFonts w:ascii="Times New Roman" w:hAnsi="Times New Roman" w:cs="Times New Roman"/>
          <w:rPrChange w:id="2626" w:author="SB" w:date="2019-01-13T08:33:00Z">
            <w:rPr/>
          </w:rPrChange>
        </w:rPr>
        <w:t xml:space="preserve">. </w:t>
      </w:r>
      <w:ins w:id="2627" w:author="SB" w:date="2019-01-12T18:14:00Z">
        <w:r w:rsidR="00047E88" w:rsidRPr="00316B7B">
          <w:rPr>
            <w:rFonts w:ascii="Times New Roman" w:hAnsi="Times New Roman" w:cs="Times New Roman"/>
            <w:rPrChange w:id="2628" w:author="SB" w:date="2019-01-13T08:33:00Z">
              <w:rPr/>
            </w:rPrChange>
          </w:rPr>
          <w:t>Furthermore,</w:t>
        </w:r>
      </w:ins>
      <w:del w:id="2629" w:author="SB" w:date="2019-01-12T18:14:00Z">
        <w:r w:rsidR="001C48C1" w:rsidRPr="00316B7B" w:rsidDel="00047E88">
          <w:rPr>
            <w:rFonts w:ascii="Times New Roman" w:hAnsi="Times New Roman" w:cs="Times New Roman"/>
            <w:rPrChange w:id="2630" w:author="SB" w:date="2019-01-13T08:33:00Z">
              <w:rPr/>
            </w:rPrChange>
          </w:rPr>
          <w:delText>Meanwhile</w:delText>
        </w:r>
      </w:del>
      <w:r w:rsidR="001C48C1" w:rsidRPr="00316B7B">
        <w:rPr>
          <w:rFonts w:ascii="Times New Roman" w:hAnsi="Times New Roman" w:cs="Times New Roman"/>
          <w:rPrChange w:id="2631" w:author="SB" w:date="2019-01-13T08:33:00Z">
            <w:rPr/>
          </w:rPrChange>
        </w:rPr>
        <w:t xml:space="preserve"> in some cases it cannot distinguish </w:t>
      </w:r>
      <w:ins w:id="2632" w:author="SB" w:date="2019-01-12T18:14:00Z">
        <w:r w:rsidR="00047E88" w:rsidRPr="00316B7B">
          <w:rPr>
            <w:rFonts w:ascii="Times New Roman" w:hAnsi="Times New Roman" w:cs="Times New Roman"/>
            <w:rPrChange w:id="2633" w:author="SB" w:date="2019-01-13T08:33:00Z">
              <w:rPr/>
            </w:rPrChange>
          </w:rPr>
          <w:t xml:space="preserve">between </w:t>
        </w:r>
      </w:ins>
      <w:r w:rsidR="001C48C1" w:rsidRPr="00316B7B">
        <w:rPr>
          <w:rFonts w:ascii="Times New Roman" w:hAnsi="Times New Roman" w:cs="Times New Roman"/>
          <w:rPrChange w:id="2634" w:author="SB" w:date="2019-01-13T08:33:00Z">
            <w:rPr/>
          </w:rPrChange>
        </w:rPr>
        <w:t xml:space="preserve">two </w:t>
      </w:r>
      <w:r w:rsidR="003C5026" w:rsidRPr="00316B7B">
        <w:rPr>
          <w:rFonts w:ascii="Times New Roman" w:hAnsi="Times New Roman" w:cs="Times New Roman"/>
          <w:rPrChange w:id="2635" w:author="SB" w:date="2019-01-13T08:33:00Z">
            <w:rPr/>
          </w:rPrChange>
        </w:rPr>
        <w:t>AH events</w:t>
      </w:r>
      <w:r w:rsidR="001C48C1" w:rsidRPr="00316B7B">
        <w:rPr>
          <w:rFonts w:ascii="Times New Roman" w:hAnsi="Times New Roman" w:cs="Times New Roman"/>
          <w:rPrChange w:id="2636" w:author="SB" w:date="2019-01-13T08:33:00Z">
            <w:rPr/>
          </w:rPrChange>
        </w:rPr>
        <w:t xml:space="preserve"> with </w:t>
      </w:r>
      <w:r w:rsidR="00EF0341" w:rsidRPr="00316B7B">
        <w:rPr>
          <w:rFonts w:ascii="Times New Roman" w:hAnsi="Times New Roman" w:cs="Times New Roman"/>
          <w:rPrChange w:id="2637" w:author="SB" w:date="2019-01-13T08:33:00Z">
            <w:rPr/>
          </w:rPrChange>
        </w:rPr>
        <w:t xml:space="preserve">a </w:t>
      </w:r>
      <w:r w:rsidR="001C48C1" w:rsidRPr="00316B7B">
        <w:rPr>
          <w:rFonts w:ascii="Times New Roman" w:hAnsi="Times New Roman" w:cs="Times New Roman"/>
          <w:rPrChange w:id="2638" w:author="SB" w:date="2019-01-13T08:33:00Z">
            <w:rPr/>
          </w:rPrChange>
        </w:rPr>
        <w:t>short interval</w:t>
      </w:r>
      <w:ins w:id="2639" w:author="SB" w:date="2019-01-12T18:14:00Z">
        <w:r w:rsidR="00047E88" w:rsidRPr="00316B7B">
          <w:rPr>
            <w:rFonts w:ascii="Times New Roman" w:hAnsi="Times New Roman" w:cs="Times New Roman"/>
            <w:rPrChange w:id="2640" w:author="SB" w:date="2019-01-13T08:33:00Z">
              <w:rPr/>
            </w:rPrChange>
          </w:rPr>
          <w:t>,</w:t>
        </w:r>
      </w:ins>
      <w:r w:rsidR="00A101E7" w:rsidRPr="00316B7B">
        <w:rPr>
          <w:rFonts w:ascii="Times New Roman" w:hAnsi="Times New Roman" w:cs="Times New Roman"/>
          <w:rPrChange w:id="2641" w:author="SB" w:date="2019-01-13T08:33:00Z">
            <w:rPr/>
          </w:rPrChange>
        </w:rPr>
        <w:t xml:space="preserve"> which may lead to an error in AHI estimation</w:t>
      </w:r>
      <w:r w:rsidR="001C48C1" w:rsidRPr="00316B7B">
        <w:rPr>
          <w:rFonts w:ascii="Times New Roman" w:hAnsi="Times New Roman" w:cs="Times New Roman"/>
          <w:rPrChange w:id="2642" w:author="SB" w:date="2019-01-13T08:33:00Z">
            <w:rPr/>
          </w:rPrChange>
        </w:rPr>
        <w:t xml:space="preserve">. </w:t>
      </w:r>
      <w:r w:rsidR="00F2324D" w:rsidRPr="00316B7B">
        <w:rPr>
          <w:rFonts w:ascii="Times New Roman" w:hAnsi="Times New Roman" w:cs="Times New Roman"/>
          <w:rPrChange w:id="2643" w:author="SB" w:date="2019-01-13T08:33:00Z">
            <w:rPr/>
          </w:rPrChange>
        </w:rPr>
        <w:t>Therefore,</w:t>
      </w:r>
      <w:r w:rsidR="00A101E7" w:rsidRPr="00316B7B">
        <w:rPr>
          <w:rFonts w:ascii="Times New Roman" w:hAnsi="Times New Roman" w:cs="Times New Roman"/>
          <w:rPrChange w:id="2644" w:author="SB" w:date="2019-01-13T08:33:00Z">
            <w:rPr/>
          </w:rPrChange>
        </w:rPr>
        <w:t xml:space="preserve"> </w:t>
      </w:r>
      <w:r w:rsidR="00F2324D" w:rsidRPr="00316B7B">
        <w:rPr>
          <w:rFonts w:ascii="Times New Roman" w:hAnsi="Times New Roman" w:cs="Times New Roman"/>
          <w:rPrChange w:id="2645" w:author="SB" w:date="2019-01-13T08:33:00Z">
            <w:rPr/>
          </w:rPrChange>
        </w:rPr>
        <w:t>some researchers</w:t>
      </w:r>
      <w:ins w:id="2646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94633" w:rsidRPr="00316B7B">
        <w:rPr>
          <w:rFonts w:ascii="Times New Roman" w:hAnsi="Times New Roman" w:cs="Times New Roman"/>
          <w:rPrChange w:id="2647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316B7B">
        <w:rPr>
          <w:rFonts w:ascii="Times New Roman" w:hAnsi="Times New Roman" w:cs="Times New Roman"/>
          <w:rPrChange w:id="2648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649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316B7B">
        <w:rPr>
          <w:rFonts w:ascii="Times New Roman" w:hAnsi="Times New Roman" w:cs="Times New Roman"/>
          <w:rPrChange w:id="2650" w:author="SB" w:date="2019-01-13T08:33:00Z">
            <w:rPr/>
          </w:rPrChange>
        </w:rPr>
        <w:instrText xml:space="preserve"> ADDIN EN.CITE.DATA </w:instrText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2651" w:author="SB" w:date="2019-01-13T08:33:00Z">
            <w:rPr/>
          </w:rPrChange>
        </w:rPr>
        <w:fldChar w:fldCharType="end"/>
      </w:r>
      <w:r w:rsidR="00C94633" w:rsidRPr="00353B4C">
        <w:rPr>
          <w:rFonts w:ascii="Times New Roman" w:hAnsi="Times New Roman" w:cs="Times New Roman"/>
        </w:rPr>
      </w:r>
      <w:r w:rsidR="00C94633" w:rsidRPr="00316B7B">
        <w:rPr>
          <w:rFonts w:ascii="Times New Roman" w:hAnsi="Times New Roman" w:cs="Times New Roman"/>
          <w:rPrChange w:id="2652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653" w:author="SB" w:date="2019-01-13T08:33:00Z">
            <w:rPr>
              <w:noProof/>
              <w:vertAlign w:val="superscript"/>
            </w:rPr>
          </w:rPrChange>
        </w:rPr>
        <w:t>[7, 9]</w:t>
      </w:r>
      <w:r w:rsidR="00C94633" w:rsidRPr="00316B7B">
        <w:rPr>
          <w:rFonts w:ascii="Times New Roman" w:hAnsi="Times New Roman" w:cs="Times New Roman"/>
          <w:rPrChange w:id="2654" w:author="SB" w:date="2019-01-13T08:33:00Z">
            <w:rPr/>
          </w:rPrChange>
        </w:rPr>
        <w:fldChar w:fldCharType="end"/>
      </w:r>
      <w:r w:rsidR="00F2324D" w:rsidRPr="00316B7B">
        <w:rPr>
          <w:rFonts w:ascii="Times New Roman" w:hAnsi="Times New Roman" w:cs="Times New Roman"/>
          <w:rPrChange w:id="2655" w:author="SB" w:date="2019-01-13T08:33:00Z">
            <w:rPr/>
          </w:rPrChange>
        </w:rPr>
        <w:t xml:space="preserve"> cut the signals into shorter segments for detection. </w:t>
      </w:r>
      <w:ins w:id="2656" w:author="SB" w:date="2019-01-12T18:14:00Z">
        <w:r w:rsidR="00047E88" w:rsidRPr="00316B7B">
          <w:rPr>
            <w:rFonts w:ascii="Times New Roman" w:hAnsi="Times New Roman" w:cs="Times New Roman"/>
            <w:rPrChange w:id="2657" w:author="SB" w:date="2019-01-13T08:33:00Z">
              <w:rPr/>
            </w:rPrChange>
          </w:rPr>
          <w:t>However,</w:t>
        </w:r>
      </w:ins>
      <w:del w:id="2658" w:author="SB" w:date="2019-01-12T18:14:00Z">
        <w:r w:rsidR="00F2324D" w:rsidRPr="00316B7B" w:rsidDel="00047E88">
          <w:rPr>
            <w:rFonts w:ascii="Times New Roman" w:hAnsi="Times New Roman" w:cs="Times New Roman"/>
            <w:rPrChange w:id="2659" w:author="SB" w:date="2019-01-13T08:33:00Z">
              <w:rPr/>
            </w:rPrChange>
          </w:rPr>
          <w:delText>But</w:delText>
        </w:r>
      </w:del>
      <w:r w:rsidR="00F2324D" w:rsidRPr="00316B7B">
        <w:rPr>
          <w:rFonts w:ascii="Times New Roman" w:hAnsi="Times New Roman" w:cs="Times New Roman"/>
          <w:rPrChange w:id="2660" w:author="SB" w:date="2019-01-13T08:33:00Z">
            <w:rPr/>
          </w:rPrChange>
        </w:rPr>
        <w:t xml:space="preserve"> it is difficult to extract effective features from a </w:t>
      </w:r>
      <w:ins w:id="2661" w:author="SB" w:date="2019-01-12T18:15:00Z">
        <w:r w:rsidR="005E50D5" w:rsidRPr="00316B7B">
          <w:rPr>
            <w:rFonts w:ascii="Times New Roman" w:hAnsi="Times New Roman" w:cs="Times New Roman"/>
            <w:rPrChange w:id="2662" w:author="SB" w:date="2019-01-13T08:33:00Z">
              <w:rPr/>
            </w:rPrChange>
          </w:rPr>
          <w:t xml:space="preserve">segment </w:t>
        </w:r>
      </w:ins>
      <w:r w:rsidR="00F2324D" w:rsidRPr="00316B7B">
        <w:rPr>
          <w:rFonts w:ascii="Times New Roman" w:hAnsi="Times New Roman" w:cs="Times New Roman"/>
          <w:rPrChange w:id="2663" w:author="SB" w:date="2019-01-13T08:33:00Z">
            <w:rPr/>
          </w:rPrChange>
        </w:rPr>
        <w:t>shorter than 10</w:t>
      </w:r>
      <w:ins w:id="2664" w:author="SB" w:date="2019-01-12T18:15:00Z">
        <w:r w:rsidR="005E50D5" w:rsidRPr="00316B7B">
          <w:rPr>
            <w:rFonts w:ascii="Times New Roman" w:hAnsi="Times New Roman" w:cs="Times New Roman"/>
            <w:rPrChange w:id="2665" w:author="SB" w:date="2019-01-13T08:33:00Z">
              <w:rPr/>
            </w:rPrChange>
          </w:rPr>
          <w:t xml:space="preserve"> </w:t>
        </w:r>
      </w:ins>
      <w:r w:rsidR="00F2324D" w:rsidRPr="00316B7B">
        <w:rPr>
          <w:rFonts w:ascii="Times New Roman" w:hAnsi="Times New Roman" w:cs="Times New Roman"/>
          <w:rPrChange w:id="2666" w:author="SB" w:date="2019-01-13T08:33:00Z">
            <w:rPr/>
          </w:rPrChange>
        </w:rPr>
        <w:t>s</w:t>
      </w:r>
      <w:ins w:id="2667" w:author="SB" w:date="2019-01-12T18:15:00Z">
        <w:r w:rsidR="005E50D5" w:rsidRPr="00316B7B">
          <w:rPr>
            <w:rFonts w:ascii="Times New Roman" w:hAnsi="Times New Roman" w:cs="Times New Roman"/>
            <w:rPrChange w:id="2668" w:author="SB" w:date="2019-01-13T08:33:00Z">
              <w:rPr/>
            </w:rPrChange>
          </w:rPr>
          <w:t>,</w:t>
        </w:r>
      </w:ins>
      <w:del w:id="2669" w:author="SB" w:date="2019-01-12T18:15:00Z">
        <w:r w:rsidR="00F2324D" w:rsidRPr="00316B7B" w:rsidDel="005E50D5">
          <w:rPr>
            <w:rFonts w:ascii="Times New Roman" w:hAnsi="Times New Roman" w:cs="Times New Roman"/>
            <w:rPrChange w:id="2670" w:author="SB" w:date="2019-01-13T08:33:00Z">
              <w:rPr/>
            </w:rPrChange>
          </w:rPr>
          <w:delText xml:space="preserve"> segment</w:delText>
        </w:r>
      </w:del>
      <w:r w:rsidR="00F2324D" w:rsidRPr="00316B7B">
        <w:rPr>
          <w:rFonts w:ascii="Times New Roman" w:hAnsi="Times New Roman" w:cs="Times New Roman"/>
          <w:rPrChange w:id="2671" w:author="SB" w:date="2019-01-13T08:33:00Z">
            <w:rPr/>
          </w:rPrChange>
        </w:rPr>
        <w:t xml:space="preserve"> because </w:t>
      </w:r>
      <w:r w:rsidR="004844C5" w:rsidRPr="00316B7B">
        <w:rPr>
          <w:rFonts w:ascii="Times New Roman" w:hAnsi="Times New Roman" w:cs="Times New Roman"/>
          <w:rPrChange w:id="2672" w:author="SB" w:date="2019-01-13T08:33:00Z">
            <w:rPr/>
          </w:rPrChange>
        </w:rPr>
        <w:t xml:space="preserve">there </w:t>
      </w:r>
      <w:ins w:id="2673" w:author="SB" w:date="2019-01-12T18:15:00Z">
        <w:r w:rsidR="005E50D5" w:rsidRPr="00316B7B">
          <w:rPr>
            <w:rFonts w:ascii="Times New Roman" w:hAnsi="Times New Roman" w:cs="Times New Roman"/>
            <w:rPrChange w:id="2674" w:author="SB" w:date="2019-01-13T08:33:00Z">
              <w:rPr/>
            </w:rPrChange>
          </w:rPr>
          <w:t>will be</w:t>
        </w:r>
      </w:ins>
      <w:del w:id="2675" w:author="SB" w:date="2019-01-12T18:15:00Z">
        <w:r w:rsidR="004844C5" w:rsidRPr="00316B7B" w:rsidDel="005E50D5">
          <w:rPr>
            <w:rFonts w:ascii="Times New Roman" w:hAnsi="Times New Roman" w:cs="Times New Roman"/>
            <w:rPrChange w:id="2676" w:author="SB" w:date="2019-01-13T08:33:00Z">
              <w:rPr/>
            </w:rPrChange>
          </w:rPr>
          <w:delText>are</w:delText>
        </w:r>
      </w:del>
      <w:r w:rsidR="004844C5" w:rsidRPr="00316B7B">
        <w:rPr>
          <w:rFonts w:ascii="Times New Roman" w:hAnsi="Times New Roman" w:cs="Times New Roman"/>
          <w:rPrChange w:id="2677" w:author="SB" w:date="2019-01-13T08:33:00Z">
            <w:rPr/>
          </w:rPrChange>
        </w:rPr>
        <w:t xml:space="preserve"> no more than five complete breaths in one segment in most cases. </w:t>
      </w:r>
      <w:r w:rsidR="00F2324D" w:rsidRPr="00316B7B">
        <w:rPr>
          <w:rFonts w:ascii="Times New Roman" w:hAnsi="Times New Roman" w:cs="Times New Roman"/>
          <w:rPrChange w:id="2678" w:author="SB" w:date="2019-01-13T08:33:00Z">
            <w:rPr/>
          </w:rPrChange>
        </w:rPr>
        <w:t xml:space="preserve">As a result, we proposed a cascading detection model composed of </w:t>
      </w:r>
      <w:ins w:id="2679" w:author="SB" w:date="2019-01-12T18:15:00Z">
        <w:r w:rsidR="005E50D5" w:rsidRPr="00316B7B">
          <w:rPr>
            <w:rFonts w:ascii="Times New Roman" w:hAnsi="Times New Roman" w:cs="Times New Roman"/>
            <w:rPrChange w:id="2680" w:author="SB" w:date="2019-01-13T08:33:00Z">
              <w:rPr/>
            </w:rPrChange>
          </w:rPr>
          <w:t xml:space="preserve">a </w:t>
        </w:r>
      </w:ins>
      <w:r w:rsidR="00F2324D" w:rsidRPr="00316B7B">
        <w:rPr>
          <w:rFonts w:ascii="Times New Roman" w:hAnsi="Times New Roman" w:cs="Times New Roman"/>
          <w:rPrChange w:id="2681" w:author="SB" w:date="2019-01-13T08:33:00Z">
            <w:rPr/>
          </w:rPrChange>
        </w:rPr>
        <w:t>60</w:t>
      </w:r>
      <w:ins w:id="2682" w:author="SB" w:date="2019-01-12T18:15:00Z">
        <w:r w:rsidR="005E50D5" w:rsidRPr="00316B7B">
          <w:rPr>
            <w:rFonts w:ascii="Times New Roman" w:hAnsi="Times New Roman" w:cs="Times New Roman"/>
            <w:rPrChange w:id="2683" w:author="SB" w:date="2019-01-13T08:33:00Z">
              <w:rPr/>
            </w:rPrChange>
          </w:rPr>
          <w:t xml:space="preserve"> </w:t>
        </w:r>
      </w:ins>
      <w:r w:rsidR="00F2324D" w:rsidRPr="00316B7B">
        <w:rPr>
          <w:rFonts w:ascii="Times New Roman" w:hAnsi="Times New Roman" w:cs="Times New Roman"/>
          <w:rPrChange w:id="2684" w:author="SB" w:date="2019-01-13T08:33:00Z">
            <w:rPr/>
          </w:rPrChange>
        </w:rPr>
        <w:t xml:space="preserve">s detector and </w:t>
      </w:r>
      <w:ins w:id="2685" w:author="SB" w:date="2019-01-12T18:15:00Z">
        <w:r w:rsidR="005E50D5" w:rsidRPr="00316B7B">
          <w:rPr>
            <w:rFonts w:ascii="Times New Roman" w:hAnsi="Times New Roman" w:cs="Times New Roman"/>
            <w:rPrChange w:id="2686" w:author="SB" w:date="2019-01-13T08:33:00Z">
              <w:rPr/>
            </w:rPrChange>
          </w:rPr>
          <w:t xml:space="preserve">a </w:t>
        </w:r>
      </w:ins>
      <w:r w:rsidR="00F2324D" w:rsidRPr="00316B7B">
        <w:rPr>
          <w:rFonts w:ascii="Times New Roman" w:hAnsi="Times New Roman" w:cs="Times New Roman"/>
          <w:rPrChange w:id="2687" w:author="SB" w:date="2019-01-13T08:33:00Z">
            <w:rPr/>
          </w:rPrChange>
        </w:rPr>
        <w:t>10</w:t>
      </w:r>
      <w:ins w:id="2688" w:author="SB" w:date="2019-01-12T18:15:00Z">
        <w:r w:rsidR="005E50D5" w:rsidRPr="00316B7B">
          <w:rPr>
            <w:rFonts w:ascii="Times New Roman" w:hAnsi="Times New Roman" w:cs="Times New Roman"/>
            <w:rPrChange w:id="2689" w:author="SB" w:date="2019-01-13T08:33:00Z">
              <w:rPr/>
            </w:rPrChange>
          </w:rPr>
          <w:t xml:space="preserve"> </w:t>
        </w:r>
      </w:ins>
      <w:r w:rsidR="00F2324D" w:rsidRPr="00316B7B">
        <w:rPr>
          <w:rFonts w:ascii="Times New Roman" w:hAnsi="Times New Roman" w:cs="Times New Roman"/>
          <w:rPrChange w:id="2690" w:author="SB" w:date="2019-01-13T08:33:00Z">
            <w:rPr/>
          </w:rPrChange>
        </w:rPr>
        <w:t>s detector to predict AH events precisely</w:t>
      </w:r>
      <w:r w:rsidR="00485B1B" w:rsidRPr="00316B7B">
        <w:rPr>
          <w:rFonts w:ascii="Times New Roman" w:hAnsi="Times New Roman" w:cs="Times New Roman"/>
          <w:rPrChange w:id="2691" w:author="SB" w:date="2019-01-13T08:33:00Z">
            <w:rPr/>
          </w:rPrChange>
        </w:rPr>
        <w:t>.</w:t>
      </w:r>
      <w:r w:rsidR="004844C5" w:rsidRPr="00316B7B">
        <w:rPr>
          <w:rFonts w:ascii="Times New Roman" w:hAnsi="Times New Roman" w:cs="Times New Roman"/>
          <w:rPrChange w:id="2692" w:author="SB" w:date="2019-01-13T08:33:00Z">
            <w:rPr/>
          </w:rPrChange>
        </w:rPr>
        <w:t xml:space="preserve"> Table 3 shows the classification results </w:t>
      </w:r>
      <w:ins w:id="2693" w:author="SB" w:date="2019-01-12T18:15:00Z">
        <w:r w:rsidR="005E50D5" w:rsidRPr="00316B7B">
          <w:rPr>
            <w:rFonts w:ascii="Times New Roman" w:hAnsi="Times New Roman" w:cs="Times New Roman"/>
            <w:rPrChange w:id="2694" w:author="SB" w:date="2019-01-13T08:33:00Z">
              <w:rPr/>
            </w:rPrChange>
          </w:rPr>
          <w:t>for the</w:t>
        </w:r>
      </w:ins>
      <w:del w:id="2695" w:author="SB" w:date="2019-01-12T18:15:00Z">
        <w:r w:rsidR="00BC325D" w:rsidRPr="00316B7B" w:rsidDel="005E50D5">
          <w:rPr>
            <w:rFonts w:ascii="Times New Roman" w:hAnsi="Times New Roman" w:cs="Times New Roman"/>
            <w:rPrChange w:id="2696" w:author="SB" w:date="2019-01-13T08:33:00Z">
              <w:rPr/>
            </w:rPrChange>
          </w:rPr>
          <w:delText>of</w:delText>
        </w:r>
      </w:del>
      <w:r w:rsidR="004844C5" w:rsidRPr="00316B7B">
        <w:rPr>
          <w:rFonts w:ascii="Times New Roman" w:hAnsi="Times New Roman" w:cs="Times New Roman"/>
          <w:rPrChange w:id="2697" w:author="SB" w:date="2019-01-13T08:33:00Z">
            <w:rPr/>
          </w:rPrChange>
        </w:rPr>
        <w:t xml:space="preserve"> segments</w:t>
      </w:r>
      <w:r w:rsidR="00BC325D" w:rsidRPr="00316B7B">
        <w:rPr>
          <w:rFonts w:ascii="Times New Roman" w:hAnsi="Times New Roman" w:cs="Times New Roman"/>
          <w:rPrChange w:id="2698" w:author="SB" w:date="2019-01-13T08:33:00Z">
            <w:rPr/>
          </w:rPrChange>
        </w:rPr>
        <w:t>.</w:t>
      </w:r>
      <w:r w:rsidR="004844C5" w:rsidRPr="00316B7B">
        <w:rPr>
          <w:rFonts w:ascii="Times New Roman" w:hAnsi="Times New Roman" w:cs="Times New Roman"/>
          <w:rPrChange w:id="2699" w:author="SB" w:date="2019-01-13T08:33:00Z">
            <w:rPr/>
          </w:rPrChange>
        </w:rPr>
        <w:t xml:space="preserve"> </w:t>
      </w:r>
      <w:ins w:id="2700" w:author="SB" w:date="2019-01-12T18:15:00Z">
        <w:r w:rsidR="005E50D5" w:rsidRPr="00316B7B">
          <w:rPr>
            <w:rFonts w:ascii="Times New Roman" w:hAnsi="Times New Roman" w:cs="Times New Roman"/>
            <w:rPrChange w:id="2701" w:author="SB" w:date="2019-01-13T08:33:00Z">
              <w:rPr/>
            </w:rPrChange>
          </w:rPr>
          <w:t>Notably,</w:t>
        </w:r>
      </w:ins>
      <w:del w:id="2702" w:author="SB" w:date="2019-01-12T18:15:00Z">
        <w:r w:rsidR="00326415" w:rsidRPr="00316B7B" w:rsidDel="005E50D5">
          <w:rPr>
            <w:rFonts w:ascii="Times New Roman" w:hAnsi="Times New Roman" w:cs="Times New Roman"/>
            <w:rPrChange w:id="2703" w:author="SB" w:date="2019-01-13T08:33:00Z">
              <w:rPr/>
            </w:rPrChange>
          </w:rPr>
          <w:delText>I</w:delText>
        </w:r>
        <w:r w:rsidR="004844C5" w:rsidRPr="00316B7B" w:rsidDel="005E50D5">
          <w:rPr>
            <w:rFonts w:ascii="Times New Roman" w:hAnsi="Times New Roman" w:cs="Times New Roman"/>
            <w:rPrChange w:id="2704" w:author="SB" w:date="2019-01-13T08:33:00Z">
              <w:rPr/>
            </w:rPrChange>
          </w:rPr>
          <w:delText xml:space="preserve">t should </w:delText>
        </w:r>
      </w:del>
      <w:del w:id="2705" w:author="SB" w:date="2019-01-12T18:16:00Z">
        <w:r w:rsidR="004844C5" w:rsidRPr="00316B7B" w:rsidDel="005E50D5">
          <w:rPr>
            <w:rFonts w:ascii="Times New Roman" w:hAnsi="Times New Roman" w:cs="Times New Roman"/>
            <w:rPrChange w:id="2706" w:author="SB" w:date="2019-01-13T08:33:00Z">
              <w:rPr/>
            </w:rPrChange>
          </w:rPr>
          <w:delText>be noted that</w:delText>
        </w:r>
      </w:del>
      <w:r w:rsidR="004844C5" w:rsidRPr="00316B7B">
        <w:rPr>
          <w:rFonts w:ascii="Times New Roman" w:hAnsi="Times New Roman" w:cs="Times New Roman"/>
          <w:rPrChange w:id="2707" w:author="SB" w:date="2019-01-13T08:33:00Z">
            <w:rPr/>
          </w:rPrChange>
        </w:rPr>
        <w:t xml:space="preserve"> the model tended to make false positive errors. </w:t>
      </w:r>
      <w:ins w:id="2708" w:author="SB" w:date="2019-01-12T18:16:00Z">
        <w:r w:rsidR="005E50D5" w:rsidRPr="00316B7B">
          <w:rPr>
            <w:rFonts w:ascii="Times New Roman" w:hAnsi="Times New Roman" w:cs="Times New Roman"/>
            <w:rPrChange w:id="2709" w:author="SB" w:date="2019-01-13T08:33:00Z">
              <w:rPr/>
            </w:rPrChange>
          </w:rPr>
          <w:t>Of</w:t>
        </w:r>
      </w:ins>
      <w:del w:id="2710" w:author="SB" w:date="2019-01-12T18:16:00Z">
        <w:r w:rsidR="00326415" w:rsidRPr="00316B7B" w:rsidDel="005E50D5">
          <w:rPr>
            <w:rFonts w:ascii="Times New Roman" w:hAnsi="Times New Roman" w:cs="Times New Roman"/>
            <w:rPrChange w:id="2711" w:author="SB" w:date="2019-01-13T08:33:00Z">
              <w:rPr/>
            </w:rPrChange>
          </w:rPr>
          <w:delText>In</w:delText>
        </w:r>
      </w:del>
      <w:r w:rsidR="00326415" w:rsidRPr="00316B7B">
        <w:rPr>
          <w:rFonts w:ascii="Times New Roman" w:hAnsi="Times New Roman" w:cs="Times New Roman"/>
          <w:rPrChange w:id="2712" w:author="SB" w:date="2019-01-13T08:33:00Z">
            <w:rPr/>
          </w:rPrChange>
        </w:rPr>
        <w:t xml:space="preserve"> these errors</w:t>
      </w:r>
      <w:ins w:id="2713" w:author="SB" w:date="2019-01-12T18:16:00Z">
        <w:r w:rsidR="005E50D5" w:rsidRPr="00316B7B">
          <w:rPr>
            <w:rFonts w:ascii="Times New Roman" w:hAnsi="Times New Roman" w:cs="Times New Roman"/>
            <w:rPrChange w:id="2714" w:author="SB" w:date="2019-01-13T08:33:00Z">
              <w:rPr/>
            </w:rPrChange>
          </w:rPr>
          <w:t>,</w:t>
        </w:r>
      </w:ins>
      <w:r w:rsidR="00326415" w:rsidRPr="00316B7B">
        <w:rPr>
          <w:rFonts w:ascii="Times New Roman" w:hAnsi="Times New Roman" w:cs="Times New Roman"/>
          <w:rPrChange w:id="2715" w:author="SB" w:date="2019-01-13T08:33:00Z">
            <w:rPr/>
          </w:rPrChange>
        </w:rPr>
        <w:t xml:space="preserve"> a</w:t>
      </w:r>
      <w:r w:rsidR="004844C5" w:rsidRPr="00316B7B">
        <w:rPr>
          <w:rFonts w:ascii="Times New Roman" w:hAnsi="Times New Roman" w:cs="Times New Roman"/>
          <w:rPrChange w:id="2716" w:author="SB" w:date="2019-01-13T08:33:00Z">
            <w:rPr/>
          </w:rPrChange>
        </w:rPr>
        <w:t xml:space="preserve">round 10.3% actually met </w:t>
      </w:r>
      <w:r w:rsidR="00267483" w:rsidRPr="00316B7B">
        <w:rPr>
          <w:rFonts w:ascii="Times New Roman" w:hAnsi="Times New Roman" w:cs="Times New Roman"/>
          <w:rPrChange w:id="2717" w:author="SB" w:date="2019-01-13T08:33:00Z">
            <w:rPr/>
          </w:rPrChange>
        </w:rPr>
        <w:t xml:space="preserve">the rules recommended by AASM in 2012 (Fig. </w:t>
      </w:r>
      <w:r w:rsidR="00DA7ADB" w:rsidRPr="00316B7B">
        <w:rPr>
          <w:rFonts w:ascii="Times New Roman" w:hAnsi="Times New Roman" w:cs="Times New Roman"/>
          <w:rPrChange w:id="2718" w:author="SB" w:date="2019-01-13T08:33:00Z">
            <w:rPr/>
          </w:rPrChange>
        </w:rPr>
        <w:t>3</w:t>
      </w:r>
      <w:r w:rsidR="00267483" w:rsidRPr="00316B7B">
        <w:rPr>
          <w:rFonts w:ascii="Times New Roman" w:hAnsi="Times New Roman" w:cs="Times New Roman"/>
          <w:rPrChange w:id="2719" w:author="SB" w:date="2019-01-13T08:33:00Z">
            <w:rPr/>
          </w:rPrChange>
        </w:rPr>
        <w:t>(a))</w:t>
      </w:r>
      <w:ins w:id="2720" w:author="SB" w:date="2019-01-12T18:16:00Z">
        <w:r w:rsidR="005E50D5" w:rsidRPr="00316B7B">
          <w:rPr>
            <w:rFonts w:ascii="Times New Roman" w:hAnsi="Times New Roman" w:cs="Times New Roman"/>
            <w:rPrChange w:id="2721" w:author="SB" w:date="2019-01-13T08:33:00Z">
              <w:rPr/>
            </w:rPrChange>
          </w:rPr>
          <w:t>,</w:t>
        </w:r>
      </w:ins>
      <w:r w:rsidR="003B3CEE" w:rsidRPr="00316B7B">
        <w:rPr>
          <w:rFonts w:ascii="Times New Roman" w:hAnsi="Times New Roman" w:cs="Times New Roman"/>
          <w:rPrChange w:id="2722" w:author="SB" w:date="2019-01-13T08:33:00Z">
            <w:rPr/>
          </w:rPrChange>
        </w:rPr>
        <w:t xml:space="preserve"> </w:t>
      </w:r>
      <w:commentRangeStart w:id="2723"/>
      <w:r w:rsidR="003B3CEE" w:rsidRPr="00316B7B">
        <w:rPr>
          <w:rFonts w:ascii="Times New Roman" w:hAnsi="Times New Roman" w:cs="Times New Roman"/>
          <w:rPrChange w:id="2724" w:author="SB" w:date="2019-01-13T08:33:00Z">
            <w:rPr/>
          </w:rPrChange>
        </w:rPr>
        <w:t>but the annotations in the database did not annotate</w:t>
      </w:r>
      <w:commentRangeEnd w:id="2723"/>
      <w:r w:rsidR="001A59D0" w:rsidRPr="00316B7B">
        <w:rPr>
          <w:rStyle w:val="af"/>
          <w:rFonts w:ascii="Times New Roman" w:hAnsi="Times New Roman" w:cs="Times New Roman"/>
          <w:rPrChange w:id="2725" w:author="SB" w:date="2019-01-13T08:33:00Z">
            <w:rPr>
              <w:rStyle w:val="af"/>
            </w:rPr>
          </w:rPrChange>
        </w:rPr>
        <w:commentReference w:id="2723"/>
      </w:r>
      <w:r w:rsidR="00267483" w:rsidRPr="00316B7B">
        <w:rPr>
          <w:rFonts w:ascii="Times New Roman" w:hAnsi="Times New Roman" w:cs="Times New Roman"/>
          <w:rPrChange w:id="2726" w:author="SB" w:date="2019-01-13T08:33:00Z">
            <w:rPr/>
          </w:rPrChange>
        </w:rPr>
        <w:t xml:space="preserve">. </w:t>
      </w:r>
      <w:ins w:id="2727" w:author="SB" w:date="2019-01-12T18:16:00Z">
        <w:r w:rsidR="00034F11" w:rsidRPr="00316B7B">
          <w:rPr>
            <w:rFonts w:ascii="Times New Roman" w:hAnsi="Times New Roman" w:cs="Times New Roman"/>
            <w:rPrChange w:id="2728" w:author="SB" w:date="2019-01-13T08:33:00Z">
              <w:rPr/>
            </w:rPrChange>
          </w:rPr>
          <w:t>In the case of</w:t>
        </w:r>
      </w:ins>
      <w:del w:id="2729" w:author="SB" w:date="2019-01-12T18:16:00Z">
        <w:r w:rsidR="00267483" w:rsidRPr="00316B7B" w:rsidDel="00034F11">
          <w:rPr>
            <w:rFonts w:ascii="Times New Roman" w:hAnsi="Times New Roman" w:cs="Times New Roman"/>
            <w:rPrChange w:id="2730" w:author="SB" w:date="2019-01-13T08:33:00Z">
              <w:rPr/>
            </w:rPrChange>
          </w:rPr>
          <w:delText>As for the</w:delText>
        </w:r>
      </w:del>
      <w:r w:rsidR="00267483" w:rsidRPr="00316B7B">
        <w:rPr>
          <w:rFonts w:ascii="Times New Roman" w:hAnsi="Times New Roman" w:cs="Times New Roman"/>
          <w:rPrChange w:id="2731" w:author="SB" w:date="2019-01-13T08:33:00Z">
            <w:rPr/>
          </w:rPrChange>
        </w:rPr>
        <w:t xml:space="preserve"> false negative errors, approximately 85.2%</w:t>
      </w:r>
      <w:del w:id="2732" w:author="SB" w:date="2019-01-12T18:16:00Z">
        <w:r w:rsidR="00267483" w:rsidRPr="00316B7B" w:rsidDel="00034F11">
          <w:rPr>
            <w:rFonts w:ascii="Times New Roman" w:hAnsi="Times New Roman" w:cs="Times New Roman"/>
            <w:rPrChange w:id="2733" w:author="SB" w:date="2019-01-13T08:33:00Z">
              <w:rPr/>
            </w:rPrChange>
          </w:rPr>
          <w:delText xml:space="preserve"> actually</w:delText>
        </w:r>
      </w:del>
      <w:r w:rsidR="00267483" w:rsidRPr="00316B7B">
        <w:rPr>
          <w:rFonts w:ascii="Times New Roman" w:hAnsi="Times New Roman" w:cs="Times New Roman"/>
          <w:rPrChange w:id="2734" w:author="SB" w:date="2019-01-13T08:33:00Z">
            <w:rPr/>
          </w:rPrChange>
        </w:rPr>
        <w:t xml:space="preserve"> did</w:t>
      </w:r>
      <w:r w:rsidR="00284DC7" w:rsidRPr="00316B7B">
        <w:rPr>
          <w:rFonts w:ascii="Times New Roman" w:hAnsi="Times New Roman" w:cs="Times New Roman"/>
          <w:rPrChange w:id="2735" w:author="SB" w:date="2019-01-13T08:33:00Z">
            <w:rPr/>
          </w:rPrChange>
        </w:rPr>
        <w:t xml:space="preserve"> not</w:t>
      </w:r>
      <w:r w:rsidR="00267483" w:rsidRPr="00316B7B">
        <w:rPr>
          <w:rFonts w:ascii="Times New Roman" w:hAnsi="Times New Roman" w:cs="Times New Roman"/>
          <w:rPrChange w:id="2736" w:author="SB" w:date="2019-01-13T08:33:00Z">
            <w:rPr/>
          </w:rPrChange>
        </w:rPr>
        <w:t xml:space="preserve"> meet the rules in </w:t>
      </w:r>
      <w:ins w:id="2737" w:author="SB" w:date="2019-01-12T18:16:00Z">
        <w:r w:rsidR="00034F11" w:rsidRPr="00316B7B">
          <w:rPr>
            <w:rFonts w:ascii="Times New Roman" w:hAnsi="Times New Roman" w:cs="Times New Roman"/>
            <w:rPrChange w:id="2738" w:author="SB" w:date="2019-01-13T08:33:00Z">
              <w:rPr/>
            </w:rPrChange>
          </w:rPr>
          <w:t xml:space="preserve">the </w:t>
        </w:r>
      </w:ins>
      <w:r w:rsidR="00267483" w:rsidRPr="00316B7B">
        <w:rPr>
          <w:rFonts w:ascii="Times New Roman" w:hAnsi="Times New Roman" w:cs="Times New Roman"/>
          <w:rPrChange w:id="2739" w:author="SB" w:date="2019-01-13T08:33:00Z">
            <w:rPr/>
          </w:rPrChange>
        </w:rPr>
        <w:t>AASM</w:t>
      </w:r>
      <w:del w:id="2740" w:author="SB" w:date="2019-01-12T18:16:00Z">
        <w:r w:rsidR="00267483" w:rsidRPr="00316B7B" w:rsidDel="00034F11">
          <w:rPr>
            <w:rFonts w:ascii="Times New Roman" w:hAnsi="Times New Roman" w:cs="Times New Roman" w:hint="eastAsia"/>
            <w:rPrChange w:id="2741" w:author="SB" w:date="2019-01-13T08:33:00Z">
              <w:rPr>
                <w:rFonts w:hint="eastAsia"/>
              </w:rPr>
            </w:rPrChange>
          </w:rPr>
          <w:delText>’</w:delText>
        </w:r>
        <w:r w:rsidR="00267483" w:rsidRPr="00316B7B" w:rsidDel="00034F11">
          <w:rPr>
            <w:rFonts w:ascii="Times New Roman" w:hAnsi="Times New Roman" w:cs="Times New Roman"/>
            <w:rPrChange w:id="2742" w:author="SB" w:date="2019-01-13T08:33:00Z">
              <w:rPr/>
            </w:rPrChange>
          </w:rPr>
          <w:delText>s</w:delText>
        </w:r>
      </w:del>
      <w:r w:rsidR="00267483" w:rsidRPr="00316B7B">
        <w:rPr>
          <w:rFonts w:ascii="Times New Roman" w:hAnsi="Times New Roman" w:cs="Times New Roman"/>
          <w:rPrChange w:id="2743" w:author="SB" w:date="2019-01-13T08:33:00Z">
            <w:rPr/>
          </w:rPrChange>
        </w:rPr>
        <w:t xml:space="preserve"> manual (Fig. </w:t>
      </w:r>
      <w:r w:rsidR="00DA7ADB" w:rsidRPr="00316B7B">
        <w:rPr>
          <w:rFonts w:ascii="Times New Roman" w:hAnsi="Times New Roman" w:cs="Times New Roman"/>
          <w:rPrChange w:id="2744" w:author="SB" w:date="2019-01-13T08:33:00Z">
            <w:rPr/>
          </w:rPrChange>
        </w:rPr>
        <w:t>3</w:t>
      </w:r>
      <w:r w:rsidR="00267483" w:rsidRPr="00316B7B">
        <w:rPr>
          <w:rFonts w:ascii="Times New Roman" w:hAnsi="Times New Roman" w:cs="Times New Roman"/>
          <w:rPrChange w:id="2745" w:author="SB" w:date="2019-01-13T08:33:00Z">
            <w:rPr/>
          </w:rPrChange>
        </w:rPr>
        <w:t>(b))</w:t>
      </w:r>
      <w:r w:rsidR="00284DC7" w:rsidRPr="00316B7B">
        <w:rPr>
          <w:rFonts w:ascii="Times New Roman" w:hAnsi="Times New Roman" w:cs="Times New Roman"/>
          <w:rPrChange w:id="2746" w:author="SB" w:date="2019-01-13T08:33:00Z">
            <w:rPr/>
          </w:rPrChange>
        </w:rPr>
        <w:t>.</w:t>
      </w:r>
      <w:r w:rsidR="003B3CEE" w:rsidRPr="00316B7B">
        <w:rPr>
          <w:rFonts w:ascii="Times New Roman" w:hAnsi="Times New Roman" w:cs="Times New Roman"/>
          <w:rPrChange w:id="2747" w:author="SB" w:date="2019-01-13T08:33:00Z">
            <w:rPr/>
          </w:rPrChange>
        </w:rPr>
        <w:t xml:space="preserve"> </w:t>
      </w:r>
      <w:r w:rsidR="00284DC7" w:rsidRPr="00316B7B">
        <w:rPr>
          <w:rFonts w:ascii="Times New Roman" w:hAnsi="Times New Roman" w:cs="Times New Roman"/>
          <w:rPrChange w:id="2748" w:author="SB" w:date="2019-01-13T08:33:00Z">
            <w:rPr/>
          </w:rPrChange>
        </w:rPr>
        <w:t xml:space="preserve">These segments might </w:t>
      </w:r>
      <w:ins w:id="2749" w:author="SB" w:date="2019-01-12T18:16:00Z">
        <w:r w:rsidR="00034F11" w:rsidRPr="00316B7B">
          <w:rPr>
            <w:rFonts w:ascii="Times New Roman" w:hAnsi="Times New Roman" w:cs="Times New Roman"/>
            <w:rPrChange w:id="2750" w:author="SB" w:date="2019-01-13T08:33:00Z">
              <w:rPr/>
            </w:rPrChange>
          </w:rPr>
          <w:t>have been</w:t>
        </w:r>
      </w:ins>
      <w:del w:id="2751" w:author="SB" w:date="2019-01-12T18:17:00Z">
        <w:r w:rsidR="00284DC7" w:rsidRPr="00316B7B" w:rsidDel="00112FBD">
          <w:rPr>
            <w:rFonts w:ascii="Times New Roman" w:hAnsi="Times New Roman" w:cs="Times New Roman"/>
            <w:rPrChange w:id="2752" w:author="SB" w:date="2019-01-13T08:33:00Z">
              <w:rPr/>
            </w:rPrChange>
          </w:rPr>
          <w:delText xml:space="preserve">be </w:delText>
        </w:r>
      </w:del>
      <w:ins w:id="2753" w:author="SB" w:date="2019-01-12T18:17:00Z">
        <w:r w:rsidR="00112FBD" w:rsidRPr="00316B7B">
          <w:rPr>
            <w:rFonts w:ascii="Times New Roman" w:hAnsi="Times New Roman" w:cs="Times New Roman"/>
            <w:rPrChange w:id="2754" w:author="SB" w:date="2019-01-13T08:33:00Z">
              <w:rPr/>
            </w:rPrChange>
          </w:rPr>
          <w:t xml:space="preserve"> </w:t>
        </w:r>
      </w:ins>
      <w:r w:rsidR="00284DC7" w:rsidRPr="00316B7B">
        <w:rPr>
          <w:rFonts w:ascii="Times New Roman" w:hAnsi="Times New Roman" w:cs="Times New Roman"/>
          <w:rPrChange w:id="2755" w:author="SB" w:date="2019-01-13T08:33:00Z">
            <w:rPr/>
          </w:rPrChange>
        </w:rPr>
        <w:t>annotated</w:t>
      </w:r>
      <w:r w:rsidR="003B3CEE" w:rsidRPr="00316B7B">
        <w:rPr>
          <w:rFonts w:ascii="Times New Roman" w:hAnsi="Times New Roman" w:cs="Times New Roman"/>
          <w:rPrChange w:id="2756" w:author="SB" w:date="2019-01-13T08:33:00Z">
            <w:rPr/>
          </w:rPrChange>
        </w:rPr>
        <w:t xml:space="preserve"> </w:t>
      </w:r>
      <w:ins w:id="2757" w:author="SB" w:date="2019-01-12T18:17:00Z">
        <w:r w:rsidR="00112FBD" w:rsidRPr="00316B7B">
          <w:rPr>
            <w:rFonts w:ascii="Times New Roman" w:hAnsi="Times New Roman" w:cs="Times New Roman"/>
            <w:rPrChange w:id="2758" w:author="SB" w:date="2019-01-13T08:33:00Z">
              <w:rPr/>
            </w:rPrChange>
          </w:rPr>
          <w:t>based on</w:t>
        </w:r>
      </w:ins>
      <w:del w:id="2759" w:author="SB" w:date="2019-01-12T18:17:00Z">
        <w:r w:rsidR="003B3CEE" w:rsidRPr="00316B7B" w:rsidDel="00112FBD">
          <w:rPr>
            <w:rFonts w:ascii="Times New Roman" w:hAnsi="Times New Roman" w:cs="Times New Roman"/>
            <w:rPrChange w:id="2760" w:author="SB" w:date="2019-01-13T08:33:00Z">
              <w:rPr/>
            </w:rPrChange>
          </w:rPr>
          <w:delText>according to</w:delText>
        </w:r>
      </w:del>
      <w:r w:rsidR="003B3CEE" w:rsidRPr="00316B7B">
        <w:rPr>
          <w:rFonts w:ascii="Times New Roman" w:hAnsi="Times New Roman" w:cs="Times New Roman"/>
          <w:rPrChange w:id="2761" w:author="SB" w:date="2019-01-13T08:33:00Z">
            <w:rPr/>
          </w:rPrChange>
        </w:rPr>
        <w:t xml:space="preserve"> </w:t>
      </w:r>
      <w:r w:rsidR="00284DC7" w:rsidRPr="00316B7B">
        <w:rPr>
          <w:rFonts w:ascii="Times New Roman" w:hAnsi="Times New Roman" w:cs="Times New Roman"/>
          <w:rPrChange w:id="2762" w:author="SB" w:date="2019-01-13T08:33:00Z">
            <w:rPr/>
          </w:rPrChange>
        </w:rPr>
        <w:t>signals from other channels</w:t>
      </w:r>
      <w:ins w:id="2763" w:author="SB" w:date="2019-01-12T18:17:00Z">
        <w:r w:rsidR="00112FBD" w:rsidRPr="00316B7B">
          <w:rPr>
            <w:rFonts w:ascii="Times New Roman" w:hAnsi="Times New Roman" w:cs="Times New Roman"/>
            <w:rPrChange w:id="2764" w:author="SB" w:date="2019-01-13T08:33:00Z">
              <w:rPr/>
            </w:rPrChange>
          </w:rPr>
          <w:t>,</w:t>
        </w:r>
      </w:ins>
      <w:r w:rsidR="00284DC7" w:rsidRPr="00316B7B">
        <w:rPr>
          <w:rFonts w:ascii="Times New Roman" w:hAnsi="Times New Roman" w:cs="Times New Roman"/>
          <w:rPrChange w:id="2765" w:author="SB" w:date="2019-01-13T08:33:00Z">
            <w:rPr/>
          </w:rPrChange>
        </w:rPr>
        <w:t xml:space="preserve"> </w:t>
      </w:r>
      <w:ins w:id="2766" w:author="SB" w:date="2019-01-12T18:17:00Z">
        <w:r w:rsidR="00112FBD" w:rsidRPr="00316B7B">
          <w:rPr>
            <w:rFonts w:ascii="Times New Roman" w:hAnsi="Times New Roman" w:cs="Times New Roman"/>
            <w:rPrChange w:id="2767" w:author="SB" w:date="2019-01-13T08:33:00Z">
              <w:rPr/>
            </w:rPrChange>
          </w:rPr>
          <w:t>such as</w:t>
        </w:r>
      </w:ins>
      <w:del w:id="2768" w:author="SB" w:date="2019-01-12T18:17:00Z">
        <w:r w:rsidR="00284DC7" w:rsidRPr="00316B7B" w:rsidDel="00112FBD">
          <w:rPr>
            <w:rFonts w:ascii="Times New Roman" w:hAnsi="Times New Roman" w:cs="Times New Roman"/>
            <w:rPrChange w:id="2769" w:author="SB" w:date="2019-01-13T08:33:00Z">
              <w:rPr/>
            </w:rPrChange>
          </w:rPr>
          <w:delText>like</w:delText>
        </w:r>
      </w:del>
      <w:r w:rsidR="00284DC7" w:rsidRPr="00316B7B">
        <w:rPr>
          <w:rFonts w:ascii="Times New Roman" w:hAnsi="Times New Roman" w:cs="Times New Roman"/>
          <w:rPrChange w:id="2770" w:author="SB" w:date="2019-01-13T08:33:00Z">
            <w:rPr/>
          </w:rPrChange>
        </w:rPr>
        <w:t xml:space="preserve"> </w:t>
      </w:r>
      <w:r w:rsidR="003B3CEE" w:rsidRPr="00316B7B">
        <w:rPr>
          <w:rFonts w:ascii="Times New Roman" w:hAnsi="Times New Roman" w:cs="Times New Roman"/>
          <w:rPrChange w:id="2771" w:author="SB" w:date="2019-01-13T08:33:00Z">
            <w:rPr/>
          </w:rPrChange>
        </w:rPr>
        <w:t xml:space="preserve">ribcage </w:t>
      </w:r>
      <w:r w:rsidR="00284DC7" w:rsidRPr="00316B7B">
        <w:rPr>
          <w:rFonts w:ascii="Times New Roman" w:hAnsi="Times New Roman" w:cs="Times New Roman"/>
          <w:rPrChange w:id="2772" w:author="SB" w:date="2019-01-13T08:33:00Z">
            <w:rPr/>
          </w:rPrChange>
        </w:rPr>
        <w:t>or</w:t>
      </w:r>
      <w:r w:rsidR="003B3CEE" w:rsidRPr="00316B7B">
        <w:rPr>
          <w:rFonts w:ascii="Times New Roman" w:hAnsi="Times New Roman" w:cs="Times New Roman"/>
          <w:rPrChange w:id="2773" w:author="SB" w:date="2019-01-13T08:33:00Z">
            <w:rPr/>
          </w:rPrChange>
        </w:rPr>
        <w:t xml:space="preserve"> abdomen movements</w:t>
      </w:r>
      <w:r w:rsidR="00267483" w:rsidRPr="00316B7B">
        <w:rPr>
          <w:rFonts w:ascii="Times New Roman" w:hAnsi="Times New Roman" w:cs="Times New Roman"/>
          <w:rPrChange w:id="2774" w:author="SB" w:date="2019-01-13T08:33:00Z">
            <w:rPr/>
          </w:rPrChange>
        </w:rPr>
        <w:t xml:space="preserve">. </w:t>
      </w:r>
      <w:r w:rsidR="003B3CEE" w:rsidRPr="00316B7B">
        <w:rPr>
          <w:rFonts w:ascii="Times New Roman" w:hAnsi="Times New Roman" w:cs="Times New Roman"/>
          <w:rPrChange w:id="2775" w:author="SB" w:date="2019-01-13T08:33:00Z">
            <w:rPr/>
          </w:rPrChange>
        </w:rPr>
        <w:t xml:space="preserve">The cascading detection model achieved a sensitivity of 94.9% and a specificity of 92.1% </w:t>
      </w:r>
      <w:commentRangeStart w:id="2776"/>
      <w:r w:rsidR="003B3CEE" w:rsidRPr="00316B7B">
        <w:rPr>
          <w:rFonts w:ascii="Times New Roman" w:hAnsi="Times New Roman" w:cs="Times New Roman"/>
          <w:rPrChange w:id="2777" w:author="SB" w:date="2019-01-13T08:33:00Z">
            <w:rPr/>
          </w:rPrChange>
        </w:rPr>
        <w:t xml:space="preserve">without these controversial </w:t>
      </w:r>
      <w:commentRangeEnd w:id="2776"/>
      <w:r w:rsidR="0042168D" w:rsidRPr="00316B7B">
        <w:rPr>
          <w:rStyle w:val="af"/>
          <w:rFonts w:ascii="Times New Roman" w:hAnsi="Times New Roman" w:cs="Times New Roman"/>
          <w:rPrChange w:id="2778" w:author="SB" w:date="2019-01-13T08:33:00Z">
            <w:rPr>
              <w:rStyle w:val="af"/>
            </w:rPr>
          </w:rPrChange>
        </w:rPr>
        <w:commentReference w:id="2776"/>
      </w:r>
      <w:r w:rsidR="003B3CEE" w:rsidRPr="00316B7B">
        <w:rPr>
          <w:rFonts w:ascii="Times New Roman" w:hAnsi="Times New Roman" w:cs="Times New Roman"/>
          <w:rPrChange w:id="2779" w:author="SB" w:date="2019-01-13T08:33:00Z">
            <w:rPr/>
          </w:rPrChange>
        </w:rPr>
        <w:t>segments.</w:t>
      </w:r>
    </w:p>
    <w:p w14:paraId="089FBFAD" w14:textId="4F66796C" w:rsidR="00796615" w:rsidRPr="00316B7B" w:rsidRDefault="00796615" w:rsidP="006213E7">
      <w:pPr>
        <w:rPr>
          <w:rFonts w:ascii="Times New Roman" w:hAnsi="Times New Roman" w:cs="Times New Roman"/>
          <w:rPrChange w:id="2780" w:author="SB" w:date="2019-01-13T08:33:00Z">
            <w:rPr/>
          </w:rPrChange>
        </w:rPr>
      </w:pPr>
    </w:p>
    <w:p w14:paraId="4C2237DC" w14:textId="14C0A73A" w:rsidR="00310DE6" w:rsidRPr="00316B7B" w:rsidRDefault="00963691">
      <w:pPr>
        <w:rPr>
          <w:rFonts w:ascii="Times New Roman" w:hAnsi="Times New Roman" w:cs="Times New Roman"/>
          <w:rPrChange w:id="2781" w:author="SB" w:date="2019-01-13T08:33:00Z">
            <w:rPr/>
          </w:rPrChange>
        </w:rPr>
      </w:pPr>
      <w:ins w:id="2782" w:author="SB" w:date="2019-01-12T18:18:00Z">
        <w:r w:rsidRPr="00316B7B">
          <w:rPr>
            <w:rFonts w:ascii="Times New Roman" w:hAnsi="Times New Roman" w:cs="Times New Roman"/>
            <w:rPrChange w:id="2783" w:author="SB" w:date="2019-01-13T08:33:00Z">
              <w:rPr/>
            </w:rPrChange>
          </w:rPr>
          <w:t>As</w:t>
        </w:r>
      </w:ins>
      <w:del w:id="2784" w:author="SB" w:date="2019-01-12T18:18:00Z">
        <w:r w:rsidR="00267483" w:rsidRPr="00316B7B" w:rsidDel="00963691">
          <w:rPr>
            <w:rFonts w:ascii="Times New Roman" w:hAnsi="Times New Roman" w:cs="Times New Roman"/>
            <w:rPrChange w:id="2785" w:author="SB" w:date="2019-01-13T08:33:00Z">
              <w:rPr/>
            </w:rPrChange>
          </w:rPr>
          <w:delText>It is</w:delText>
        </w:r>
      </w:del>
      <w:r w:rsidR="00267483" w:rsidRPr="00316B7B">
        <w:rPr>
          <w:rFonts w:ascii="Times New Roman" w:hAnsi="Times New Roman" w:cs="Times New Roman"/>
          <w:rPrChange w:id="2786" w:author="SB" w:date="2019-01-13T08:33:00Z">
            <w:rPr/>
          </w:rPrChange>
        </w:rPr>
        <w:t xml:space="preserve"> illustrated in Fig. </w:t>
      </w:r>
      <w:r w:rsidR="00DA7ADB" w:rsidRPr="00316B7B">
        <w:rPr>
          <w:rFonts w:ascii="Times New Roman" w:hAnsi="Times New Roman" w:cs="Times New Roman"/>
          <w:rPrChange w:id="2787" w:author="SB" w:date="2019-01-13T08:33:00Z">
            <w:rPr/>
          </w:rPrChange>
        </w:rPr>
        <w:t>2</w:t>
      </w:r>
      <w:ins w:id="2788" w:author="SB" w:date="2019-01-12T18:18:00Z">
        <w:r w:rsidRPr="00316B7B">
          <w:rPr>
            <w:rFonts w:ascii="Times New Roman" w:hAnsi="Times New Roman" w:cs="Times New Roman"/>
            <w:rPrChange w:id="2789" w:author="SB" w:date="2019-01-13T08:33:00Z">
              <w:rPr/>
            </w:rPrChange>
          </w:rPr>
          <w:t>,</w:t>
        </w:r>
      </w:ins>
      <w:del w:id="2790" w:author="SB" w:date="2019-01-12T18:18:00Z">
        <w:r w:rsidR="00267483" w:rsidRPr="00316B7B" w:rsidDel="00963691">
          <w:rPr>
            <w:rFonts w:ascii="Times New Roman" w:hAnsi="Times New Roman" w:cs="Times New Roman"/>
            <w:rPrChange w:id="2791" w:author="SB" w:date="2019-01-13T08:33:00Z">
              <w:rPr/>
            </w:rPrChange>
          </w:rPr>
          <w:delText xml:space="preserve"> that</w:delText>
        </w:r>
      </w:del>
      <w:r w:rsidR="00267483" w:rsidRPr="00316B7B">
        <w:rPr>
          <w:rFonts w:ascii="Times New Roman" w:hAnsi="Times New Roman" w:cs="Times New Roman"/>
          <w:rPrChange w:id="2792" w:author="SB" w:date="2019-01-13T08:33:00Z">
            <w:rPr/>
          </w:rPrChange>
        </w:rPr>
        <w:t xml:space="preserve"> </w:t>
      </w:r>
      <w:del w:id="2793" w:author="SB" w:date="2019-01-13T08:35:00Z">
        <w:r w:rsidR="00267483" w:rsidRPr="00316B7B" w:rsidDel="00316B7B">
          <w:rPr>
            <w:rFonts w:ascii="Times New Roman" w:hAnsi="Times New Roman" w:cs="Times New Roman"/>
            <w:rPrChange w:id="2794" w:author="SB" w:date="2019-01-13T08:33:00Z">
              <w:rPr/>
            </w:rPrChange>
          </w:rPr>
          <w:delText xml:space="preserve">the </w:delText>
        </w:r>
      </w:del>
      <w:r w:rsidR="00267483" w:rsidRPr="00316B7B">
        <w:rPr>
          <w:rFonts w:ascii="Times New Roman" w:hAnsi="Times New Roman" w:cs="Times New Roman"/>
          <w:rPrChange w:id="2795" w:author="SB" w:date="2019-01-13T08:33:00Z">
            <w:rPr/>
          </w:rPrChange>
        </w:rPr>
        <w:t>AHI</w:t>
      </w:r>
      <w:r w:rsidR="00267483" w:rsidRPr="00316B7B">
        <w:rPr>
          <w:rFonts w:ascii="Times New Roman" w:hAnsi="Times New Roman" w:cs="Times New Roman"/>
          <w:vertAlign w:val="subscript"/>
          <w:rPrChange w:id="2796" w:author="SB" w:date="2019-01-13T08:35:00Z">
            <w:rPr>
              <w:vertAlign w:val="subscript"/>
            </w:rPr>
          </w:rPrChange>
        </w:rPr>
        <w:t>est</w:t>
      </w:r>
      <w:r w:rsidR="00267483" w:rsidRPr="00316B7B">
        <w:rPr>
          <w:rFonts w:ascii="Times New Roman" w:hAnsi="Times New Roman" w:cs="Times New Roman"/>
          <w:rPrChange w:id="2797" w:author="SB" w:date="2019-01-13T08:33:00Z">
            <w:rPr/>
          </w:rPrChange>
        </w:rPr>
        <w:t xml:space="preserve"> show</w:t>
      </w:r>
      <w:ins w:id="2798" w:author="SB" w:date="2019-01-12T18:19:00Z">
        <w:r w:rsidRPr="00316B7B">
          <w:rPr>
            <w:rFonts w:ascii="Times New Roman" w:hAnsi="Times New Roman" w:cs="Times New Roman"/>
            <w:rPrChange w:id="2799" w:author="SB" w:date="2019-01-13T08:33:00Z">
              <w:rPr/>
            </w:rPrChange>
          </w:rPr>
          <w:t>ed</w:t>
        </w:r>
      </w:ins>
      <w:del w:id="2800" w:author="SB" w:date="2019-01-12T18:19:00Z">
        <w:r w:rsidR="00267483" w:rsidRPr="00316B7B" w:rsidDel="00963691">
          <w:rPr>
            <w:rFonts w:ascii="Times New Roman" w:hAnsi="Times New Roman" w:cs="Times New Roman"/>
            <w:rPrChange w:id="2801" w:author="SB" w:date="2019-01-13T08:33:00Z">
              <w:rPr/>
            </w:rPrChange>
          </w:rPr>
          <w:delText>s a</w:delText>
        </w:r>
      </w:del>
      <w:r w:rsidR="00267483" w:rsidRPr="00316B7B">
        <w:rPr>
          <w:rFonts w:ascii="Times New Roman" w:hAnsi="Times New Roman" w:cs="Times New Roman"/>
          <w:rPrChange w:id="2802" w:author="SB" w:date="2019-01-13T08:33:00Z">
            <w:rPr/>
          </w:rPrChange>
        </w:rPr>
        <w:t xml:space="preserve"> high correlation with AHI</w:t>
      </w:r>
      <w:r w:rsidR="00267483" w:rsidRPr="00316B7B">
        <w:rPr>
          <w:rFonts w:ascii="Times New Roman" w:hAnsi="Times New Roman" w:cs="Times New Roman"/>
          <w:vertAlign w:val="subscript"/>
          <w:rPrChange w:id="2803" w:author="SB" w:date="2019-01-13T08:35:00Z">
            <w:rPr>
              <w:vertAlign w:val="subscript"/>
            </w:rPr>
          </w:rPrChange>
        </w:rPr>
        <w:t>ref</w:t>
      </w:r>
      <w:r w:rsidR="00267483" w:rsidRPr="00316B7B">
        <w:rPr>
          <w:rFonts w:ascii="Times New Roman" w:hAnsi="Times New Roman" w:cs="Times New Roman"/>
          <w:rPrChange w:id="2804" w:author="SB" w:date="2019-01-13T08:33:00Z">
            <w:rPr/>
          </w:rPrChange>
        </w:rPr>
        <w:t xml:space="preserve"> (Pearson correlation coefficient</w:t>
      </w:r>
      <w:del w:id="2805" w:author="SB" w:date="2019-01-12T18:19:00Z">
        <w:r w:rsidR="00267483" w:rsidRPr="00316B7B" w:rsidDel="00963691">
          <w:rPr>
            <w:rFonts w:ascii="Times New Roman" w:hAnsi="Times New Roman" w:cs="Times New Roman"/>
            <w:rPrChange w:id="2806" w:author="SB" w:date="2019-01-13T08:33:00Z">
              <w:rPr/>
            </w:rPrChange>
          </w:rPr>
          <w:delText xml:space="preserve"> =</w:delText>
        </w:r>
      </w:del>
      <w:r w:rsidR="00267483" w:rsidRPr="00316B7B">
        <w:rPr>
          <w:rFonts w:ascii="Times New Roman" w:hAnsi="Times New Roman" w:cs="Times New Roman"/>
          <w:rPrChange w:id="2807" w:author="SB" w:date="2019-01-13T08:33:00Z">
            <w:rPr/>
          </w:rPrChange>
        </w:rPr>
        <w:t xml:space="preserve"> 0.98). </w:t>
      </w:r>
      <w:ins w:id="2808" w:author="SB" w:date="2019-01-12T18:19:00Z">
        <w:r w:rsidRPr="00316B7B">
          <w:rPr>
            <w:rFonts w:ascii="Times New Roman" w:hAnsi="Times New Roman" w:cs="Times New Roman"/>
            <w:rPrChange w:id="2809" w:author="SB" w:date="2019-01-13T08:33:00Z">
              <w:rPr/>
            </w:rPrChange>
          </w:rPr>
          <w:t>T</w:t>
        </w:r>
      </w:ins>
      <w:del w:id="2810" w:author="SB" w:date="2019-01-12T18:19:00Z">
        <w:r w:rsidR="00267483" w:rsidRPr="00316B7B" w:rsidDel="00963691">
          <w:rPr>
            <w:rFonts w:ascii="Times New Roman" w:hAnsi="Times New Roman" w:cs="Times New Roman"/>
            <w:rPrChange w:id="2811" w:author="SB" w:date="2019-01-13T08:33:00Z">
              <w:rPr/>
            </w:rPrChange>
          </w:rPr>
          <w:delText>Meanwhile t</w:delText>
        </w:r>
      </w:del>
      <w:r w:rsidR="00267483" w:rsidRPr="00316B7B">
        <w:rPr>
          <w:rFonts w:ascii="Times New Roman" w:hAnsi="Times New Roman" w:cs="Times New Roman"/>
          <w:rPrChange w:id="2812" w:author="SB" w:date="2019-01-13T08:33:00Z">
            <w:rPr/>
          </w:rPrChange>
        </w:rPr>
        <w:t xml:space="preserve">he </w:t>
      </w:r>
      <w:ins w:id="2813" w:author="SB" w:date="2019-01-12T18:19:00Z">
        <w:r w:rsidRPr="00316B7B">
          <w:rPr>
            <w:rFonts w:ascii="Times New Roman" w:hAnsi="Times New Roman" w:cs="Times New Roman"/>
            <w:rPrChange w:id="2814" w:author="SB" w:date="2019-01-13T08:33:00Z">
              <w:rPr/>
            </w:rPrChange>
          </w:rPr>
          <w:t xml:space="preserve">performance of the </w:t>
        </w:r>
      </w:ins>
      <w:r w:rsidR="00267483" w:rsidRPr="00316B7B">
        <w:rPr>
          <w:rFonts w:ascii="Times New Roman" w:hAnsi="Times New Roman" w:cs="Times New Roman"/>
          <w:rPrChange w:id="2815" w:author="SB" w:date="2019-01-13T08:33:00Z">
            <w:rPr/>
          </w:rPrChange>
        </w:rPr>
        <w:t xml:space="preserve">model </w:t>
      </w:r>
      <w:ins w:id="2816" w:author="SB" w:date="2019-01-12T18:19:00Z">
        <w:r w:rsidRPr="00316B7B">
          <w:rPr>
            <w:rFonts w:ascii="Times New Roman" w:hAnsi="Times New Roman" w:cs="Times New Roman"/>
            <w:rPrChange w:id="2817" w:author="SB" w:date="2019-01-13T08:33:00Z">
              <w:rPr/>
            </w:rPrChange>
          </w:rPr>
          <w:t>also showed</w:t>
        </w:r>
      </w:ins>
      <w:del w:id="2818" w:author="SB" w:date="2019-01-12T18:19:00Z">
        <w:r w:rsidR="00267483" w:rsidRPr="00316B7B" w:rsidDel="00963691">
          <w:rPr>
            <w:rFonts w:ascii="Times New Roman" w:hAnsi="Times New Roman" w:cs="Times New Roman"/>
            <w:rPrChange w:id="2819" w:author="SB" w:date="2019-01-13T08:33:00Z">
              <w:rPr/>
            </w:rPrChange>
          </w:rPr>
          <w:delText>performed a</w:delText>
        </w:r>
      </w:del>
      <w:r w:rsidR="00267483" w:rsidRPr="00316B7B">
        <w:rPr>
          <w:rFonts w:ascii="Times New Roman" w:hAnsi="Times New Roman" w:cs="Times New Roman"/>
          <w:rPrChange w:id="2820" w:author="SB" w:date="2019-01-13T08:33:00Z">
            <w:rPr/>
          </w:rPrChange>
        </w:rPr>
        <w:t xml:space="preserve"> good consistency among different subjects. </w:t>
      </w:r>
      <w:r w:rsidR="000072CF" w:rsidRPr="00316B7B">
        <w:rPr>
          <w:rFonts w:ascii="Times New Roman" w:hAnsi="Times New Roman" w:cs="Times New Roman"/>
          <w:rPrChange w:id="2821" w:author="SB" w:date="2019-01-13T08:33:00Z">
            <w:rPr/>
          </w:rPrChange>
        </w:rPr>
        <w:t xml:space="preserve">On the other </w:t>
      </w:r>
      <w:ins w:id="2822" w:author="SB" w:date="2019-01-12T18:19:00Z">
        <w:r w:rsidRPr="00316B7B">
          <w:rPr>
            <w:rFonts w:ascii="Times New Roman" w:hAnsi="Times New Roman" w:cs="Times New Roman"/>
            <w:rPrChange w:id="2823" w:author="SB" w:date="2019-01-13T08:33:00Z">
              <w:rPr/>
            </w:rPrChange>
          </w:rPr>
          <w:t>hand,</w:t>
        </w:r>
      </w:ins>
      <w:del w:id="2824" w:author="SB" w:date="2019-01-12T18:19:00Z">
        <w:r w:rsidR="000072CF" w:rsidRPr="00316B7B" w:rsidDel="00963691">
          <w:rPr>
            <w:rFonts w:ascii="Times New Roman" w:hAnsi="Times New Roman" w:cs="Times New Roman"/>
            <w:rPrChange w:id="2825" w:author="SB" w:date="2019-01-13T08:33:00Z">
              <w:rPr/>
            </w:rPrChange>
          </w:rPr>
          <w:delText xml:space="preserve">side </w:delText>
        </w:r>
      </w:del>
      <w:ins w:id="2826" w:author="SB" w:date="2019-01-12T18:19:00Z">
        <w:r w:rsidRPr="00316B7B">
          <w:rPr>
            <w:rFonts w:ascii="Times New Roman" w:hAnsi="Times New Roman" w:cs="Times New Roman"/>
            <w:rPrChange w:id="2827" w:author="SB" w:date="2019-01-13T08:33:00Z">
              <w:rPr/>
            </w:rPrChange>
          </w:rPr>
          <w:t xml:space="preserve"> </w:t>
        </w:r>
      </w:ins>
      <w:del w:id="2828" w:author="SB" w:date="2019-01-13T08:35:00Z">
        <w:r w:rsidR="008F2052" w:rsidRPr="00316B7B" w:rsidDel="00316B7B">
          <w:rPr>
            <w:rFonts w:ascii="Times New Roman" w:hAnsi="Times New Roman" w:cs="Times New Roman"/>
            <w:rPrChange w:id="2829" w:author="SB" w:date="2019-01-13T08:33:00Z">
              <w:rPr/>
            </w:rPrChange>
          </w:rPr>
          <w:delText xml:space="preserve">the </w:delText>
        </w:r>
      </w:del>
      <w:r w:rsidR="00284DC7" w:rsidRPr="00316B7B">
        <w:rPr>
          <w:rFonts w:ascii="Times New Roman" w:hAnsi="Times New Roman" w:cs="Times New Roman"/>
          <w:rPrChange w:id="2830" w:author="SB" w:date="2019-01-13T08:33:00Z">
            <w:rPr/>
          </w:rPrChange>
        </w:rPr>
        <w:t>AHI</w:t>
      </w:r>
      <w:r w:rsidR="00284DC7" w:rsidRPr="00316B7B">
        <w:rPr>
          <w:rFonts w:ascii="Times New Roman" w:hAnsi="Times New Roman" w:cs="Times New Roman"/>
          <w:vertAlign w:val="subscript"/>
          <w:rPrChange w:id="2831" w:author="SB" w:date="2019-01-13T08:35:00Z">
            <w:rPr>
              <w:vertAlign w:val="subscript"/>
            </w:rPr>
          </w:rPrChange>
        </w:rPr>
        <w:t>est</w:t>
      </w:r>
      <w:r w:rsidR="00284DC7" w:rsidRPr="00316B7B">
        <w:rPr>
          <w:rFonts w:ascii="Times New Roman" w:hAnsi="Times New Roman" w:cs="Times New Roman"/>
          <w:rPrChange w:id="2832" w:author="SB" w:date="2019-01-13T08:33:00Z">
            <w:rPr/>
          </w:rPrChange>
        </w:rPr>
        <w:t xml:space="preserve"> </w:t>
      </w:r>
      <w:ins w:id="2833" w:author="SB" w:date="2019-01-12T21:38:00Z">
        <w:r w:rsidR="003B03A7" w:rsidRPr="00316B7B">
          <w:rPr>
            <w:rFonts w:ascii="Times New Roman" w:hAnsi="Times New Roman" w:cs="Times New Roman"/>
            <w:rPrChange w:id="2834" w:author="SB" w:date="2019-01-13T08:33:00Z">
              <w:rPr/>
            </w:rPrChange>
          </w:rPr>
          <w:t>was</w:t>
        </w:r>
      </w:ins>
      <w:del w:id="2835" w:author="SB" w:date="2019-01-12T21:38:00Z">
        <w:r w:rsidR="008F2052" w:rsidRPr="00316B7B" w:rsidDel="003B03A7">
          <w:rPr>
            <w:rFonts w:ascii="Times New Roman" w:hAnsi="Times New Roman" w:cs="Times New Roman"/>
            <w:rPrChange w:id="2836" w:author="SB" w:date="2019-01-13T08:33:00Z">
              <w:rPr/>
            </w:rPrChange>
          </w:rPr>
          <w:delText>is</w:delText>
        </w:r>
      </w:del>
      <w:r w:rsidR="008F2052" w:rsidRPr="00316B7B">
        <w:rPr>
          <w:rFonts w:ascii="Times New Roman" w:hAnsi="Times New Roman" w:cs="Times New Roman"/>
          <w:rPrChange w:id="2837" w:author="SB" w:date="2019-01-13T08:33:00Z">
            <w:rPr/>
          </w:rPrChange>
        </w:rPr>
        <w:t xml:space="preserve"> slightly higher than AHI</w:t>
      </w:r>
      <w:r w:rsidR="008F2052" w:rsidRPr="00316B7B">
        <w:rPr>
          <w:rFonts w:ascii="Times New Roman" w:hAnsi="Times New Roman" w:cs="Times New Roman"/>
          <w:vertAlign w:val="subscript"/>
          <w:rPrChange w:id="2838" w:author="SB" w:date="2019-01-13T08:35:00Z">
            <w:rPr>
              <w:vertAlign w:val="subscript"/>
            </w:rPr>
          </w:rPrChange>
        </w:rPr>
        <w:t>ref</w:t>
      </w:r>
      <w:r w:rsidR="008F2052" w:rsidRPr="00316B7B">
        <w:rPr>
          <w:rFonts w:ascii="Times New Roman" w:hAnsi="Times New Roman" w:cs="Times New Roman"/>
          <w:rPrChange w:id="2839" w:author="SB" w:date="2019-01-13T08:33:00Z">
            <w:rPr/>
          </w:rPrChange>
        </w:rPr>
        <w:t>. Consequently</w:t>
      </w:r>
      <w:r w:rsidR="00BC325D" w:rsidRPr="00316B7B">
        <w:rPr>
          <w:rFonts w:ascii="Times New Roman" w:hAnsi="Times New Roman" w:cs="Times New Roman"/>
          <w:rPrChange w:id="2840" w:author="SB" w:date="2019-01-13T08:33:00Z">
            <w:rPr/>
          </w:rPrChange>
        </w:rPr>
        <w:t>,</w:t>
      </w:r>
      <w:r w:rsidR="008F2052" w:rsidRPr="00316B7B">
        <w:rPr>
          <w:rFonts w:ascii="Times New Roman" w:hAnsi="Times New Roman" w:cs="Times New Roman"/>
          <w:rPrChange w:id="2841" w:author="SB" w:date="2019-01-13T08:33:00Z">
            <w:rPr/>
          </w:rPrChange>
        </w:rPr>
        <w:t xml:space="preserve"> </w:t>
      </w:r>
      <w:ins w:id="2842" w:author="SB" w:date="2019-01-12T21:38:00Z">
        <w:r w:rsidR="003B03A7" w:rsidRPr="00316B7B">
          <w:rPr>
            <w:rFonts w:ascii="Times New Roman" w:hAnsi="Times New Roman" w:cs="Times New Roman"/>
            <w:rPrChange w:id="2843" w:author="SB" w:date="2019-01-13T08:33:00Z">
              <w:rPr/>
            </w:rPrChange>
          </w:rPr>
          <w:t>SAHS severity was overestimated for</w:t>
        </w:r>
      </w:ins>
      <w:del w:id="2844" w:author="SB" w:date="2019-01-12T21:38:00Z">
        <w:r w:rsidR="008F2052" w:rsidRPr="00316B7B" w:rsidDel="003B03A7">
          <w:rPr>
            <w:rFonts w:ascii="Times New Roman" w:hAnsi="Times New Roman" w:cs="Times New Roman"/>
            <w:rPrChange w:id="2845" w:author="SB" w:date="2019-01-13T08:33:00Z">
              <w:rPr/>
            </w:rPrChange>
          </w:rPr>
          <w:delText>t</w:delText>
        </w:r>
      </w:del>
      <w:del w:id="2846" w:author="SB" w:date="2019-01-12T21:39:00Z">
        <w:r w:rsidR="008F2052" w:rsidRPr="00316B7B" w:rsidDel="003B03A7">
          <w:rPr>
            <w:rFonts w:ascii="Times New Roman" w:hAnsi="Times New Roman" w:cs="Times New Roman"/>
            <w:rPrChange w:id="2847" w:author="SB" w:date="2019-01-13T08:33:00Z">
              <w:rPr/>
            </w:rPrChange>
          </w:rPr>
          <w:delText xml:space="preserve">here were </w:delText>
        </w:r>
      </w:del>
      <w:ins w:id="2848" w:author="SB" w:date="2019-01-12T21:39:00Z">
        <w:r w:rsidR="003B03A7" w:rsidRPr="00316B7B">
          <w:rPr>
            <w:rFonts w:ascii="Times New Roman" w:hAnsi="Times New Roman" w:cs="Times New Roman"/>
            <w:rPrChange w:id="2849" w:author="SB" w:date="2019-01-13T08:33:00Z">
              <w:rPr/>
            </w:rPrChange>
          </w:rPr>
          <w:t xml:space="preserve"> </w:t>
        </w:r>
      </w:ins>
      <w:r w:rsidR="008F2052" w:rsidRPr="00316B7B">
        <w:rPr>
          <w:rFonts w:ascii="Times New Roman" w:hAnsi="Times New Roman" w:cs="Times New Roman"/>
          <w:rPrChange w:id="2850" w:author="SB" w:date="2019-01-13T08:33:00Z">
            <w:rPr/>
          </w:rPrChange>
        </w:rPr>
        <w:t>three subjects</w:t>
      </w:r>
      <w:del w:id="2851" w:author="SB" w:date="2019-01-12T21:39:00Z">
        <w:r w:rsidR="008F2052" w:rsidRPr="00316B7B" w:rsidDel="003B03A7">
          <w:rPr>
            <w:rFonts w:ascii="Times New Roman" w:hAnsi="Times New Roman" w:cs="Times New Roman" w:hint="eastAsia"/>
            <w:rPrChange w:id="2852" w:author="SB" w:date="2019-01-13T08:33:00Z">
              <w:rPr>
                <w:rFonts w:hint="eastAsia"/>
              </w:rPr>
            </w:rPrChange>
          </w:rPr>
          <w:delText>’</w:delText>
        </w:r>
        <w:r w:rsidR="008F2052" w:rsidRPr="00316B7B" w:rsidDel="003B03A7">
          <w:rPr>
            <w:rFonts w:ascii="Times New Roman" w:hAnsi="Times New Roman" w:cs="Times New Roman"/>
            <w:rPrChange w:id="2853" w:author="SB" w:date="2019-01-13T08:33:00Z">
              <w:rPr/>
            </w:rPrChange>
          </w:rPr>
          <w:delText xml:space="preserve"> SAHS severity overestimated,</w:delText>
        </w:r>
      </w:del>
      <w:ins w:id="2854" w:author="SB" w:date="2019-01-12T21:39:00Z">
        <w:r w:rsidR="003B03A7" w:rsidRPr="00316B7B">
          <w:rPr>
            <w:rFonts w:ascii="Times New Roman" w:hAnsi="Times New Roman" w:cs="Times New Roman"/>
            <w:rPrChange w:id="2855" w:author="SB" w:date="2019-01-13T08:33:00Z">
              <w:rPr/>
            </w:rPrChange>
          </w:rPr>
          <w:t>;</w:t>
        </w:r>
      </w:ins>
      <w:del w:id="2856" w:author="SB" w:date="2019-01-12T21:39:00Z">
        <w:r w:rsidR="008F2052" w:rsidRPr="00316B7B" w:rsidDel="003B03A7">
          <w:rPr>
            <w:rFonts w:ascii="Times New Roman" w:hAnsi="Times New Roman" w:cs="Times New Roman"/>
            <w:rPrChange w:id="2857" w:author="SB" w:date="2019-01-13T08:33:00Z">
              <w:rPr/>
            </w:rPrChange>
          </w:rPr>
          <w:delText xml:space="preserve"> a</w:delText>
        </w:r>
      </w:del>
      <w:ins w:id="2858" w:author="SB" w:date="2019-01-12T21:39:00Z">
        <w:r w:rsidR="003B03A7" w:rsidRPr="00316B7B">
          <w:rPr>
            <w:rFonts w:ascii="Times New Roman" w:hAnsi="Times New Roman" w:cs="Times New Roman"/>
            <w:rPrChange w:id="2859" w:author="SB" w:date="2019-01-13T08:33:00Z">
              <w:rPr/>
            </w:rPrChange>
          </w:rPr>
          <w:t xml:space="preserve"> for the remaining 12</w:t>
        </w:r>
      </w:ins>
      <w:del w:id="2860" w:author="SB" w:date="2019-01-12T21:39:00Z">
        <w:r w:rsidR="008F2052" w:rsidRPr="00316B7B" w:rsidDel="003B03A7">
          <w:rPr>
            <w:rFonts w:ascii="Times New Roman" w:hAnsi="Times New Roman" w:cs="Times New Roman"/>
            <w:rPrChange w:id="2861" w:author="SB" w:date="2019-01-13T08:33:00Z">
              <w:rPr/>
            </w:rPrChange>
          </w:rPr>
          <w:delText>s for the rest twelve</w:delText>
        </w:r>
      </w:del>
      <w:r w:rsidR="008F2052" w:rsidRPr="00316B7B">
        <w:rPr>
          <w:rFonts w:ascii="Times New Roman" w:hAnsi="Times New Roman" w:cs="Times New Roman"/>
          <w:rPrChange w:id="2862" w:author="SB" w:date="2019-01-13T08:33:00Z">
            <w:rPr/>
          </w:rPrChange>
        </w:rPr>
        <w:t xml:space="preserve"> subjects</w:t>
      </w:r>
      <w:ins w:id="2863" w:author="SB" w:date="2019-01-12T21:39:00Z">
        <w:r w:rsidR="003B03A7" w:rsidRPr="00316B7B">
          <w:rPr>
            <w:rFonts w:ascii="Times New Roman" w:hAnsi="Times New Roman" w:cs="Times New Roman"/>
            <w:rPrChange w:id="2864" w:author="SB" w:date="2019-01-13T08:33:00Z">
              <w:rPr/>
            </w:rPrChange>
          </w:rPr>
          <w:t>,</w:t>
        </w:r>
      </w:ins>
      <w:r w:rsidR="008F2052" w:rsidRPr="00316B7B">
        <w:rPr>
          <w:rFonts w:ascii="Times New Roman" w:hAnsi="Times New Roman" w:cs="Times New Roman"/>
          <w:rPrChange w:id="2865" w:author="SB" w:date="2019-01-13T08:33:00Z">
            <w:rPr/>
          </w:rPrChange>
        </w:rPr>
        <w:t xml:space="preserve"> the model gave the correct prediction (Table 4). The average </w:t>
      </w:r>
      <w:ins w:id="2866" w:author="SB" w:date="2019-01-12T21:39:00Z">
        <w:r w:rsidR="003B03A7" w:rsidRPr="00316B7B">
          <w:rPr>
            <w:rFonts w:ascii="Times New Roman" w:hAnsi="Times New Roman" w:cs="Times New Roman"/>
            <w:rPrChange w:id="2867" w:author="SB" w:date="2019-01-13T08:33:00Z">
              <w:rPr/>
            </w:rPrChange>
          </w:rPr>
          <w:t>kappa</w:t>
        </w:r>
      </w:ins>
      <w:del w:id="2868" w:author="SB" w:date="2019-01-12T21:39:00Z">
        <w:r w:rsidR="008F2052" w:rsidRPr="00316B7B" w:rsidDel="003B03A7">
          <w:rPr>
            <w:rFonts w:ascii="Times New Roman" w:hAnsi="Times New Roman" w:cs="Times New Roman"/>
            <w:rPrChange w:id="2869" w:author="SB" w:date="2019-01-13T08:33:00Z">
              <w:rPr/>
            </w:rPrChange>
          </w:rPr>
          <w:delText>KAPPA</w:delText>
        </w:r>
      </w:del>
      <w:r w:rsidR="008F2052" w:rsidRPr="00316B7B">
        <w:rPr>
          <w:rFonts w:ascii="Times New Roman" w:hAnsi="Times New Roman" w:cs="Times New Roman"/>
          <w:rPrChange w:id="2870" w:author="SB" w:date="2019-01-13T08:33:00Z">
            <w:rPr/>
          </w:rPrChange>
        </w:rPr>
        <w:t xml:space="preserve"> coefficient of the cascading detection model for diagnosis of SAHS severity was 0.83, </w:t>
      </w:r>
      <w:ins w:id="2871" w:author="SB" w:date="2019-01-12T21:39:00Z">
        <w:r w:rsidR="003B03A7" w:rsidRPr="00316B7B">
          <w:rPr>
            <w:rFonts w:ascii="Times New Roman" w:hAnsi="Times New Roman" w:cs="Times New Roman"/>
            <w:rPrChange w:id="2872" w:author="SB" w:date="2019-01-13T08:33:00Z">
              <w:rPr/>
            </w:rPrChange>
          </w:rPr>
          <w:t>indicating that</w:t>
        </w:r>
      </w:ins>
      <w:del w:id="2873" w:author="SB" w:date="2019-01-12T21:39:00Z">
        <w:r w:rsidR="008F2052" w:rsidRPr="00316B7B" w:rsidDel="003B03A7">
          <w:rPr>
            <w:rFonts w:ascii="Times New Roman" w:hAnsi="Times New Roman" w:cs="Times New Roman"/>
            <w:rPrChange w:id="2874" w:author="SB" w:date="2019-01-13T08:33:00Z">
              <w:rPr/>
            </w:rPrChange>
          </w:rPr>
          <w:delText xml:space="preserve">which means </w:delText>
        </w:r>
      </w:del>
      <w:ins w:id="2875" w:author="SB" w:date="2019-01-12T21:39:00Z">
        <w:r w:rsidR="003B03A7" w:rsidRPr="00316B7B">
          <w:rPr>
            <w:rFonts w:ascii="Times New Roman" w:hAnsi="Times New Roman" w:cs="Times New Roman"/>
            <w:rPrChange w:id="2876" w:author="SB" w:date="2019-01-13T08:33:00Z">
              <w:rPr/>
            </w:rPrChange>
          </w:rPr>
          <w:t xml:space="preserve"> </w:t>
        </w:r>
      </w:ins>
      <w:r w:rsidR="008F2052" w:rsidRPr="00316B7B">
        <w:rPr>
          <w:rFonts w:ascii="Times New Roman" w:hAnsi="Times New Roman" w:cs="Times New Roman"/>
          <w:rPrChange w:id="2877" w:author="SB" w:date="2019-01-13T08:33:00Z">
            <w:rPr/>
          </w:rPrChange>
        </w:rPr>
        <w:t xml:space="preserve">this method </w:t>
      </w:r>
      <w:ins w:id="2878" w:author="SB" w:date="2019-01-12T21:39:00Z">
        <w:r w:rsidR="003B03A7" w:rsidRPr="00316B7B">
          <w:rPr>
            <w:rFonts w:ascii="Times New Roman" w:hAnsi="Times New Roman" w:cs="Times New Roman"/>
            <w:rPrChange w:id="2879" w:author="SB" w:date="2019-01-13T08:33:00Z">
              <w:rPr/>
            </w:rPrChange>
          </w:rPr>
          <w:t>represents</w:t>
        </w:r>
      </w:ins>
      <w:del w:id="2880" w:author="SB" w:date="2019-01-12T21:39:00Z">
        <w:r w:rsidR="008F2052" w:rsidRPr="00316B7B" w:rsidDel="003B03A7">
          <w:rPr>
            <w:rFonts w:ascii="Times New Roman" w:hAnsi="Times New Roman" w:cs="Times New Roman"/>
            <w:rPrChange w:id="2881" w:author="SB" w:date="2019-01-13T08:33:00Z">
              <w:rPr/>
            </w:rPrChange>
          </w:rPr>
          <w:delText>can be used as</w:delText>
        </w:r>
      </w:del>
      <w:r w:rsidR="008F2052" w:rsidRPr="00316B7B">
        <w:rPr>
          <w:rFonts w:ascii="Times New Roman" w:hAnsi="Times New Roman" w:cs="Times New Roman"/>
          <w:rPrChange w:id="2882" w:author="SB" w:date="2019-01-13T08:33:00Z">
            <w:rPr/>
          </w:rPrChange>
        </w:rPr>
        <w:t xml:space="preserve"> a powerful </w:t>
      </w:r>
      <w:ins w:id="2883" w:author="SB" w:date="2019-01-12T21:39:00Z">
        <w:r w:rsidR="003B03A7" w:rsidRPr="00316B7B">
          <w:rPr>
            <w:rFonts w:ascii="Times New Roman" w:hAnsi="Times New Roman" w:cs="Times New Roman"/>
            <w:rPrChange w:id="2884" w:author="SB" w:date="2019-01-13T08:33:00Z">
              <w:rPr/>
            </w:rPrChange>
          </w:rPr>
          <w:t xml:space="preserve">screening </w:t>
        </w:r>
      </w:ins>
      <w:r w:rsidR="008F2052" w:rsidRPr="00316B7B">
        <w:rPr>
          <w:rFonts w:ascii="Times New Roman" w:hAnsi="Times New Roman" w:cs="Times New Roman"/>
          <w:rPrChange w:id="2885" w:author="SB" w:date="2019-01-13T08:33:00Z">
            <w:rPr/>
          </w:rPrChange>
        </w:rPr>
        <w:t>tool for</w:t>
      </w:r>
      <w:del w:id="2886" w:author="SB" w:date="2019-01-12T21:39:00Z">
        <w:r w:rsidR="008F2052" w:rsidRPr="00316B7B" w:rsidDel="003B03A7">
          <w:rPr>
            <w:rFonts w:ascii="Times New Roman" w:hAnsi="Times New Roman" w:cs="Times New Roman"/>
            <w:rPrChange w:id="2887" w:author="SB" w:date="2019-01-13T08:33:00Z">
              <w:rPr/>
            </w:rPrChange>
          </w:rPr>
          <w:delText xml:space="preserve"> screening</w:delText>
        </w:r>
      </w:del>
      <w:r w:rsidR="008F2052" w:rsidRPr="00316B7B">
        <w:rPr>
          <w:rFonts w:ascii="Times New Roman" w:hAnsi="Times New Roman" w:cs="Times New Roman"/>
          <w:rPrChange w:id="2888" w:author="SB" w:date="2019-01-13T08:33:00Z">
            <w:rPr/>
          </w:rPrChange>
        </w:rPr>
        <w:t xml:space="preserve"> SAHS. </w:t>
      </w:r>
    </w:p>
    <w:p w14:paraId="57C5CD49" w14:textId="0E82DAC3" w:rsidR="00310DE6" w:rsidRPr="00316B7B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288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2890" w:author="SB" w:date="2019-01-13T08:33:00Z">
            <w:rPr/>
          </w:rPrChange>
        </w:rPr>
        <w:t xml:space="preserve">We also tested the speed of the cascading detection model. </w:t>
      </w:r>
      <w:ins w:id="2891" w:author="SB" w:date="2019-01-12T21:39:00Z">
        <w:r w:rsidR="003B03A7" w:rsidRPr="00316B7B">
          <w:rPr>
            <w:rFonts w:ascii="Times New Roman" w:hAnsi="Times New Roman" w:cs="Times New Roman"/>
            <w:rPrChange w:id="2892" w:author="SB" w:date="2019-01-13T08:33:00Z">
              <w:rPr/>
            </w:rPrChange>
          </w:rPr>
          <w:t>Training required</w:t>
        </w:r>
      </w:ins>
      <w:del w:id="2893" w:author="SB" w:date="2019-01-12T21:39:00Z">
        <w:r w:rsidRPr="00316B7B" w:rsidDel="003B03A7">
          <w:rPr>
            <w:rFonts w:ascii="Times New Roman" w:hAnsi="Times New Roman" w:cs="Times New Roman"/>
            <w:rPrChange w:id="2894" w:author="SB" w:date="2019-01-13T08:33:00Z">
              <w:rPr/>
            </w:rPrChange>
          </w:rPr>
          <w:delText>It cost</w:delText>
        </w:r>
      </w:del>
      <w:r w:rsidRPr="00316B7B">
        <w:rPr>
          <w:rFonts w:ascii="Times New Roman" w:hAnsi="Times New Roman" w:cs="Times New Roman"/>
          <w:rPrChange w:id="2895" w:author="SB" w:date="2019-01-13T08:33:00Z">
            <w:rPr/>
          </w:rPrChange>
        </w:rPr>
        <w:t xml:space="preserve"> 13.9</w:t>
      </w:r>
      <w:ins w:id="2896" w:author="SB" w:date="2019-01-12T21:39:00Z">
        <w:r w:rsidR="003B03A7" w:rsidRPr="00316B7B">
          <w:rPr>
            <w:rFonts w:ascii="Times New Roman" w:hAnsi="Times New Roman" w:cs="Times New Roman"/>
            <w:rPrChange w:id="2897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2898" w:author="SB" w:date="2019-01-13T08:33:00Z">
            <w:rPr/>
          </w:rPrChange>
        </w:rPr>
        <w:t>s</w:t>
      </w:r>
      <w:del w:id="2899" w:author="SB" w:date="2019-01-12T21:40:00Z">
        <w:r w:rsidRPr="00316B7B" w:rsidDel="003B03A7">
          <w:rPr>
            <w:rFonts w:ascii="Times New Roman" w:hAnsi="Times New Roman" w:cs="Times New Roman"/>
            <w:rPrChange w:id="2900" w:author="SB" w:date="2019-01-13T08:33:00Z">
              <w:rPr/>
            </w:rPrChange>
          </w:rPr>
          <w:delText xml:space="preserve"> </w:delText>
        </w:r>
      </w:del>
      <w:ins w:id="2901" w:author="SB" w:date="2019-01-12T21:40:00Z">
        <w:r w:rsidR="003B03A7" w:rsidRPr="00316B7B">
          <w:rPr>
            <w:rFonts w:ascii="Times New Roman" w:hAnsi="Times New Roman" w:cs="Times New Roman"/>
            <w:rPrChange w:id="2902" w:author="SB" w:date="2019-01-13T08:33:00Z">
              <w:rPr/>
            </w:rPrChange>
          </w:rPr>
          <w:t>,</w:t>
        </w:r>
      </w:ins>
      <w:del w:id="2903" w:author="SB" w:date="2019-01-12T21:40:00Z">
        <w:r w:rsidRPr="00316B7B" w:rsidDel="003B03A7">
          <w:rPr>
            <w:rFonts w:ascii="Times New Roman" w:hAnsi="Times New Roman" w:cs="Times New Roman"/>
            <w:rPrChange w:id="2904" w:author="SB" w:date="2019-01-13T08:33:00Z">
              <w:rPr/>
            </w:rPrChange>
          </w:rPr>
          <w:delText xml:space="preserve">to </w:delText>
        </w:r>
        <w:r w:rsidR="001F6AC3" w:rsidRPr="00316B7B" w:rsidDel="003B03A7">
          <w:rPr>
            <w:rFonts w:ascii="Times New Roman" w:hAnsi="Times New Roman" w:cs="Times New Roman"/>
            <w:rPrChange w:id="2905" w:author="SB" w:date="2019-01-13T08:33:00Z">
              <w:rPr/>
            </w:rPrChange>
          </w:rPr>
          <w:delText xml:space="preserve">get </w:delText>
        </w:r>
        <w:r w:rsidRPr="00316B7B" w:rsidDel="003B03A7">
          <w:rPr>
            <w:rFonts w:ascii="Times New Roman" w:hAnsi="Times New Roman" w:cs="Times New Roman"/>
            <w:rPrChange w:id="2906" w:author="SB" w:date="2019-01-13T08:33:00Z">
              <w:rPr/>
            </w:rPrChange>
          </w:rPr>
          <w:delText>train</w:delText>
        </w:r>
        <w:r w:rsidR="001F6AC3" w:rsidRPr="00316B7B" w:rsidDel="003B03A7">
          <w:rPr>
            <w:rFonts w:ascii="Times New Roman" w:hAnsi="Times New Roman" w:cs="Times New Roman"/>
            <w:rPrChange w:id="2907" w:author="SB" w:date="2019-01-13T08:33:00Z">
              <w:rPr/>
            </w:rPrChange>
          </w:rPr>
          <w:delText>ed</w:delText>
        </w:r>
      </w:del>
      <w:r w:rsidR="001F6AC3" w:rsidRPr="00316B7B">
        <w:rPr>
          <w:rFonts w:ascii="Times New Roman" w:hAnsi="Times New Roman" w:cs="Times New Roman"/>
          <w:rPrChange w:id="2908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2909" w:author="SB" w:date="2019-01-13T08:33:00Z">
            <w:rPr/>
          </w:rPrChange>
        </w:rPr>
        <w:t xml:space="preserve">while </w:t>
      </w:r>
      <w:r w:rsidR="001F6AC3" w:rsidRPr="00316B7B">
        <w:rPr>
          <w:rFonts w:ascii="Times New Roman" w:hAnsi="Times New Roman" w:cs="Times New Roman"/>
          <w:rPrChange w:id="2910" w:author="SB" w:date="2019-01-13T08:33:00Z">
            <w:rPr/>
          </w:rPrChange>
        </w:rPr>
        <w:t xml:space="preserve">only </w:t>
      </w:r>
      <w:r w:rsidRPr="00316B7B">
        <w:rPr>
          <w:rFonts w:ascii="Times New Roman" w:hAnsi="Times New Roman" w:cs="Times New Roman"/>
          <w:rPrChange w:id="2911" w:author="SB" w:date="2019-01-13T08:33:00Z">
            <w:rPr/>
          </w:rPrChange>
        </w:rPr>
        <w:t>9.1</w:t>
      </w:r>
      <w:ins w:id="2912" w:author="SB" w:date="2019-01-12T21:40:00Z">
        <w:r w:rsidR="003B03A7" w:rsidRPr="00316B7B">
          <w:rPr>
            <w:rFonts w:ascii="Times New Roman" w:hAnsi="Times New Roman" w:cs="Times New Roman"/>
            <w:rPrChange w:id="2913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2914" w:author="SB" w:date="2019-01-13T08:33:00Z">
            <w:rPr/>
          </w:rPrChange>
        </w:rPr>
        <w:t xml:space="preserve">s </w:t>
      </w:r>
      <w:ins w:id="2915" w:author="SB" w:date="2019-01-12T21:40:00Z">
        <w:r w:rsidR="003B03A7" w:rsidRPr="00316B7B">
          <w:rPr>
            <w:rFonts w:ascii="Times New Roman" w:hAnsi="Times New Roman" w:cs="Times New Roman"/>
            <w:rPrChange w:id="2916" w:author="SB" w:date="2019-01-13T08:33:00Z">
              <w:rPr/>
            </w:rPrChange>
          </w:rPr>
          <w:t xml:space="preserve">was needed </w:t>
        </w:r>
      </w:ins>
      <w:r w:rsidRPr="00316B7B">
        <w:rPr>
          <w:rFonts w:ascii="Times New Roman" w:hAnsi="Times New Roman" w:cs="Times New Roman"/>
          <w:rPrChange w:id="2917" w:author="SB" w:date="2019-01-13T08:33:00Z">
            <w:rPr/>
          </w:rPrChange>
        </w:rPr>
        <w:t>to provide</w:t>
      </w:r>
      <w:del w:id="2918" w:author="SB" w:date="2019-01-12T21:40:00Z">
        <w:r w:rsidRPr="00316B7B" w:rsidDel="003B03A7">
          <w:rPr>
            <w:rFonts w:ascii="Times New Roman" w:hAnsi="Times New Roman" w:cs="Times New Roman"/>
            <w:rPrChange w:id="2919" w:author="SB" w:date="2019-01-13T08:33:00Z">
              <w:rPr/>
            </w:rPrChange>
          </w:rPr>
          <w:delText xml:space="preserve"> the </w:delText>
        </w:r>
      </w:del>
      <w:ins w:id="2920" w:author="SB" w:date="2019-01-12T21:40:00Z">
        <w:r w:rsidR="003B03A7" w:rsidRPr="00316B7B">
          <w:rPr>
            <w:rFonts w:ascii="Times New Roman" w:hAnsi="Times New Roman" w:cs="Times New Roman"/>
            <w:rPrChange w:id="2921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2922" w:author="SB" w:date="2019-01-13T08:33:00Z">
            <w:rPr/>
          </w:rPrChange>
        </w:rPr>
        <w:t xml:space="preserve">results </w:t>
      </w:r>
      <w:ins w:id="2923" w:author="SB" w:date="2019-01-12T21:40:00Z">
        <w:r w:rsidR="003B03A7" w:rsidRPr="00316B7B">
          <w:rPr>
            <w:rFonts w:ascii="Times New Roman" w:hAnsi="Times New Roman" w:cs="Times New Roman"/>
            <w:rPrChange w:id="2924" w:author="SB" w:date="2019-01-13T08:33:00Z">
              <w:rPr/>
            </w:rPrChange>
          </w:rPr>
          <w:t>for</w:t>
        </w:r>
      </w:ins>
      <w:del w:id="2925" w:author="SB" w:date="2019-01-12T21:40:00Z">
        <w:r w:rsidRPr="00316B7B" w:rsidDel="003B03A7">
          <w:rPr>
            <w:rFonts w:ascii="Times New Roman" w:hAnsi="Times New Roman" w:cs="Times New Roman"/>
            <w:rPrChange w:id="2926" w:author="SB" w:date="2019-01-13T08:33:00Z">
              <w:rPr/>
            </w:rPrChange>
          </w:rPr>
          <w:delText>of</w:delText>
        </w:r>
      </w:del>
      <w:r w:rsidRPr="00316B7B">
        <w:rPr>
          <w:rFonts w:ascii="Times New Roman" w:hAnsi="Times New Roman" w:cs="Times New Roman"/>
          <w:rPrChange w:id="2927" w:author="SB" w:date="2019-01-13T08:33:00Z">
            <w:rPr/>
          </w:rPrChange>
        </w:rPr>
        <w:t xml:space="preserve"> all segments </w:t>
      </w:r>
      <w:r w:rsidR="002F0D8E" w:rsidRPr="00316B7B">
        <w:rPr>
          <w:rFonts w:ascii="Times New Roman" w:hAnsi="Times New Roman" w:cs="Times New Roman"/>
          <w:rPrChange w:id="2928" w:author="SB" w:date="2019-01-13T08:33:00Z">
            <w:rPr/>
          </w:rPrChange>
        </w:rPr>
        <w:t xml:space="preserve">and </w:t>
      </w:r>
      <w:ins w:id="2929" w:author="SB" w:date="2019-01-12T21:40:00Z">
        <w:r w:rsidR="003B03A7" w:rsidRPr="00316B7B">
          <w:rPr>
            <w:rFonts w:ascii="Times New Roman" w:hAnsi="Times New Roman" w:cs="Times New Roman"/>
            <w:rPrChange w:id="2930" w:author="SB" w:date="2019-01-13T08:33:00Z">
              <w:rPr/>
            </w:rPrChange>
          </w:rPr>
          <w:t xml:space="preserve">to predict SAHS severity for </w:t>
        </w:r>
      </w:ins>
      <w:r w:rsidR="002F0D8E" w:rsidRPr="00316B7B">
        <w:rPr>
          <w:rFonts w:ascii="Times New Roman" w:hAnsi="Times New Roman" w:cs="Times New Roman"/>
          <w:rPrChange w:id="2931" w:author="SB" w:date="2019-01-13T08:33:00Z">
            <w:rPr/>
          </w:rPrChange>
        </w:rPr>
        <w:t xml:space="preserve">all </w:t>
      </w:r>
      <w:ins w:id="2932" w:author="SB" w:date="2019-01-12T21:40:00Z">
        <w:r w:rsidR="003B03A7" w:rsidRPr="00316B7B">
          <w:rPr>
            <w:rFonts w:ascii="Times New Roman" w:hAnsi="Times New Roman" w:cs="Times New Roman"/>
            <w:rPrChange w:id="2933" w:author="SB" w:date="2019-01-13T08:33:00Z">
              <w:rPr/>
            </w:rPrChange>
          </w:rPr>
          <w:t>15</w:t>
        </w:r>
      </w:ins>
      <w:del w:id="2934" w:author="SB" w:date="2019-01-12T21:40:00Z">
        <w:r w:rsidR="002F0D8E" w:rsidRPr="00316B7B" w:rsidDel="003B03A7">
          <w:rPr>
            <w:rFonts w:ascii="Times New Roman" w:hAnsi="Times New Roman" w:cs="Times New Roman"/>
            <w:rPrChange w:id="2935" w:author="SB" w:date="2019-01-13T08:33:00Z">
              <w:rPr/>
            </w:rPrChange>
          </w:rPr>
          <w:delText>fifteen</w:delText>
        </w:r>
      </w:del>
      <w:r w:rsidR="001F6AC3" w:rsidRPr="00316B7B">
        <w:rPr>
          <w:rFonts w:ascii="Times New Roman" w:hAnsi="Times New Roman" w:cs="Times New Roman"/>
          <w:rPrChange w:id="2936" w:author="SB" w:date="2019-01-13T08:33:00Z">
            <w:rPr/>
          </w:rPrChange>
        </w:rPr>
        <w:t xml:space="preserve"> subject</w:t>
      </w:r>
      <w:ins w:id="2937" w:author="SB" w:date="2019-01-12T21:40:00Z">
        <w:r w:rsidR="003B03A7" w:rsidRPr="00316B7B">
          <w:rPr>
            <w:rFonts w:ascii="Times New Roman" w:hAnsi="Times New Roman" w:cs="Times New Roman"/>
            <w:rPrChange w:id="2938" w:author="SB" w:date="2019-01-13T08:33:00Z">
              <w:rPr/>
            </w:rPrChange>
          </w:rPr>
          <w:t>s</w:t>
        </w:r>
      </w:ins>
      <w:del w:id="2939" w:author="SB" w:date="2019-01-12T21:40:00Z">
        <w:r w:rsidR="001F6AC3" w:rsidRPr="00316B7B" w:rsidDel="003B03A7">
          <w:rPr>
            <w:rFonts w:ascii="Times New Roman" w:hAnsi="Times New Roman" w:cs="Times New Roman" w:hint="eastAsia"/>
            <w:rPrChange w:id="2940" w:author="SB" w:date="2019-01-13T08:33:00Z">
              <w:rPr>
                <w:rFonts w:hint="eastAsia"/>
              </w:rPr>
            </w:rPrChange>
          </w:rPr>
          <w:delText>’</w:delText>
        </w:r>
        <w:r w:rsidR="001F6AC3" w:rsidRPr="00316B7B" w:rsidDel="003B03A7">
          <w:rPr>
            <w:rFonts w:ascii="Times New Roman" w:hAnsi="Times New Roman" w:cs="Times New Roman"/>
            <w:rPrChange w:id="2941" w:author="SB" w:date="2019-01-13T08:33:00Z">
              <w:rPr/>
            </w:rPrChange>
          </w:rPr>
          <w:delText>s AHI and SAHS severity</w:delText>
        </w:r>
        <w:r w:rsidR="002F0D8E" w:rsidRPr="00316B7B" w:rsidDel="003B03A7">
          <w:rPr>
            <w:rFonts w:ascii="Times New Roman" w:hAnsi="Times New Roman" w:cs="Times New Roman"/>
            <w:rPrChange w:id="2942" w:author="SB" w:date="2019-01-13T08:33:00Z">
              <w:rPr/>
            </w:rPrChange>
          </w:rPr>
          <w:delText xml:space="preserve"> prediction</w:delText>
        </w:r>
      </w:del>
      <w:r w:rsidR="001F6AC3" w:rsidRPr="00316B7B">
        <w:rPr>
          <w:rFonts w:ascii="Times New Roman" w:hAnsi="Times New Roman" w:cs="Times New Roman"/>
          <w:rPrChange w:id="2943" w:author="SB" w:date="2019-01-13T08:33:00Z">
            <w:rPr/>
          </w:rPrChange>
        </w:rPr>
        <w:t xml:space="preserve">. </w:t>
      </w:r>
      <w:ins w:id="2944" w:author="SB" w:date="2019-01-12T21:40:00Z">
        <w:r w:rsidR="003B03A7" w:rsidRPr="00316B7B">
          <w:rPr>
            <w:rFonts w:ascii="Times New Roman" w:hAnsi="Times New Roman" w:cs="Times New Roman"/>
            <w:rPrChange w:id="2945" w:author="SB" w:date="2019-01-13T08:33:00Z">
              <w:rPr/>
            </w:rPrChange>
          </w:rPr>
          <w:t xml:space="preserve">It took </w:t>
        </w:r>
      </w:ins>
      <w:r w:rsidR="001F6AC3" w:rsidRPr="00316B7B">
        <w:rPr>
          <w:rFonts w:ascii="Times New Roman" w:hAnsi="Times New Roman" w:cs="Times New Roman"/>
          <w:rPrChange w:id="2946" w:author="SB" w:date="2019-01-13T08:33:00Z">
            <w:rPr/>
          </w:rPrChange>
        </w:rPr>
        <w:t>37</w:t>
      </w:r>
      <w:ins w:id="2947" w:author="SB" w:date="2019-01-12T21:40:00Z">
        <w:r w:rsidR="003B03A7" w:rsidRPr="00316B7B">
          <w:rPr>
            <w:rFonts w:ascii="Times New Roman" w:hAnsi="Times New Roman" w:cs="Times New Roman"/>
            <w:rPrChange w:id="2948" w:author="SB" w:date="2019-01-13T08:33:00Z">
              <w:rPr/>
            </w:rPrChange>
          </w:rPr>
          <w:t xml:space="preserve"> </w:t>
        </w:r>
      </w:ins>
      <w:r w:rsidR="001F6AC3" w:rsidRPr="00316B7B">
        <w:rPr>
          <w:rFonts w:ascii="Times New Roman" w:hAnsi="Times New Roman" w:cs="Times New Roman"/>
          <w:rPrChange w:id="2949" w:author="SB" w:date="2019-01-13T08:33:00Z">
            <w:rPr/>
          </w:rPrChange>
        </w:rPr>
        <w:t xml:space="preserve">ms </w:t>
      </w:r>
      <w:ins w:id="2950" w:author="SB" w:date="2019-01-12T21:40:00Z">
        <w:r w:rsidR="003B03A7" w:rsidRPr="00316B7B">
          <w:rPr>
            <w:rFonts w:ascii="Times New Roman" w:hAnsi="Times New Roman" w:cs="Times New Roman"/>
            <w:rPrChange w:id="2951" w:author="SB" w:date="2019-01-13T08:33:00Z">
              <w:rPr/>
            </w:rPrChange>
          </w:rPr>
          <w:t>to predict</w:t>
        </w:r>
      </w:ins>
      <w:del w:id="2952" w:author="SB" w:date="2019-01-12T21:40:00Z">
        <w:r w:rsidR="001F6AC3" w:rsidRPr="00316B7B" w:rsidDel="003B03A7">
          <w:rPr>
            <w:rFonts w:ascii="Times New Roman" w:hAnsi="Times New Roman" w:cs="Times New Roman"/>
            <w:rPrChange w:id="2953" w:author="SB" w:date="2019-01-13T08:33:00Z">
              <w:rPr/>
            </w:rPrChange>
          </w:rPr>
          <w:delText>were cost for predicting</w:delText>
        </w:r>
      </w:del>
      <w:r w:rsidR="001F6AC3" w:rsidRPr="00316B7B">
        <w:rPr>
          <w:rFonts w:ascii="Times New Roman" w:hAnsi="Times New Roman" w:cs="Times New Roman"/>
          <w:rPrChange w:id="2954" w:author="SB" w:date="2019-01-13T08:33:00Z">
            <w:rPr/>
          </w:rPrChange>
        </w:rPr>
        <w:t xml:space="preserve"> one segment and 0.6</w:t>
      </w:r>
      <w:ins w:id="2955" w:author="SB" w:date="2019-01-12T21:40:00Z">
        <w:r w:rsidR="003B03A7" w:rsidRPr="00316B7B">
          <w:rPr>
            <w:rFonts w:ascii="Times New Roman" w:hAnsi="Times New Roman" w:cs="Times New Roman"/>
            <w:rPrChange w:id="2956" w:author="SB" w:date="2019-01-13T08:33:00Z">
              <w:rPr/>
            </w:rPrChange>
          </w:rPr>
          <w:t xml:space="preserve"> </w:t>
        </w:r>
      </w:ins>
      <w:r w:rsidR="001F6AC3" w:rsidRPr="00316B7B">
        <w:rPr>
          <w:rFonts w:ascii="Times New Roman" w:hAnsi="Times New Roman" w:cs="Times New Roman"/>
          <w:rPrChange w:id="2957" w:author="SB" w:date="2019-01-13T08:33:00Z">
            <w:rPr/>
          </w:rPrChange>
        </w:rPr>
        <w:t xml:space="preserve">s </w:t>
      </w:r>
      <w:ins w:id="2958" w:author="SB" w:date="2019-01-12T21:40:00Z">
        <w:r w:rsidR="003B03A7" w:rsidRPr="00316B7B">
          <w:rPr>
            <w:rFonts w:ascii="Times New Roman" w:hAnsi="Times New Roman" w:cs="Times New Roman"/>
            <w:rPrChange w:id="2959" w:author="SB" w:date="2019-01-13T08:33:00Z">
              <w:rPr/>
            </w:rPrChange>
          </w:rPr>
          <w:t>to</w:t>
        </w:r>
      </w:ins>
      <w:del w:id="2960" w:author="SB" w:date="2019-01-12T21:40:00Z">
        <w:r w:rsidR="001F6AC3" w:rsidRPr="00316B7B" w:rsidDel="003B03A7">
          <w:rPr>
            <w:rFonts w:ascii="Times New Roman" w:hAnsi="Times New Roman" w:cs="Times New Roman"/>
            <w:rPrChange w:id="2961" w:author="SB" w:date="2019-01-13T08:33:00Z">
              <w:rPr/>
            </w:rPrChange>
          </w:rPr>
          <w:delText>for</w:delText>
        </w:r>
      </w:del>
      <w:r w:rsidR="001F6AC3" w:rsidRPr="00316B7B">
        <w:rPr>
          <w:rFonts w:ascii="Times New Roman" w:hAnsi="Times New Roman" w:cs="Times New Roman"/>
          <w:rPrChange w:id="2962" w:author="SB" w:date="2019-01-13T08:33:00Z">
            <w:rPr/>
          </w:rPrChange>
        </w:rPr>
        <w:t xml:space="preserve"> </w:t>
      </w:r>
      <w:r w:rsidR="002F0D8E" w:rsidRPr="00316B7B">
        <w:rPr>
          <w:rFonts w:ascii="Times New Roman" w:hAnsi="Times New Roman" w:cs="Times New Roman"/>
          <w:rPrChange w:id="2963" w:author="SB" w:date="2019-01-13T08:33:00Z">
            <w:rPr/>
          </w:rPrChange>
        </w:rPr>
        <w:t>diagnos</w:t>
      </w:r>
      <w:ins w:id="2964" w:author="SB" w:date="2019-01-12T21:41:00Z">
        <w:r w:rsidR="003B03A7" w:rsidRPr="00316B7B">
          <w:rPr>
            <w:rFonts w:ascii="Times New Roman" w:hAnsi="Times New Roman" w:cs="Times New Roman"/>
            <w:rPrChange w:id="2965" w:author="SB" w:date="2019-01-13T08:33:00Z">
              <w:rPr/>
            </w:rPrChange>
          </w:rPr>
          <w:t>e</w:t>
        </w:r>
      </w:ins>
      <w:del w:id="2966" w:author="SB" w:date="2019-01-12T21:41:00Z">
        <w:r w:rsidR="002F0D8E" w:rsidRPr="00316B7B" w:rsidDel="003B03A7">
          <w:rPr>
            <w:rFonts w:ascii="Times New Roman" w:hAnsi="Times New Roman" w:cs="Times New Roman"/>
            <w:rPrChange w:id="2967" w:author="SB" w:date="2019-01-13T08:33:00Z">
              <w:rPr/>
            </w:rPrChange>
          </w:rPr>
          <w:delText>is of</w:delText>
        </w:r>
      </w:del>
      <w:r w:rsidR="002F0D8E" w:rsidRPr="00316B7B">
        <w:rPr>
          <w:rFonts w:ascii="Times New Roman" w:hAnsi="Times New Roman" w:cs="Times New Roman"/>
          <w:rPrChange w:id="2968" w:author="SB" w:date="2019-01-13T08:33:00Z">
            <w:rPr/>
          </w:rPrChange>
        </w:rPr>
        <w:t xml:space="preserve"> </w:t>
      </w:r>
      <w:r w:rsidR="001F6AC3" w:rsidRPr="00316B7B">
        <w:rPr>
          <w:rFonts w:ascii="Times New Roman" w:hAnsi="Times New Roman" w:cs="Times New Roman"/>
          <w:rPrChange w:id="2969" w:author="SB" w:date="2019-01-13T08:33:00Z">
            <w:rPr/>
          </w:rPrChange>
        </w:rPr>
        <w:t xml:space="preserve">one subject on average. </w:t>
      </w:r>
      <w:ins w:id="2970" w:author="SB" w:date="2019-01-12T21:41:00Z">
        <w:r w:rsidR="003B03A7" w:rsidRPr="00316B7B">
          <w:rPr>
            <w:rFonts w:ascii="Times New Roman" w:hAnsi="Times New Roman" w:cs="Times New Roman"/>
            <w:rPrChange w:id="2971" w:author="SB" w:date="2019-01-13T08:33:00Z">
              <w:rPr/>
            </w:rPrChange>
          </w:rPr>
          <w:t>This</w:t>
        </w:r>
      </w:ins>
      <w:del w:id="2972" w:author="SB" w:date="2019-01-12T21:41:00Z">
        <w:r w:rsidR="001F6AC3" w:rsidRPr="00316B7B" w:rsidDel="003B03A7">
          <w:rPr>
            <w:rFonts w:ascii="Times New Roman" w:hAnsi="Times New Roman" w:cs="Times New Roman"/>
            <w:rPrChange w:id="2973" w:author="SB" w:date="2019-01-13T08:33:00Z">
              <w:rPr/>
            </w:rPrChange>
          </w:rPr>
          <w:delText xml:space="preserve">Which </w:delText>
        </w:r>
      </w:del>
      <w:ins w:id="2974" w:author="SB" w:date="2019-01-12T21:41:00Z">
        <w:r w:rsidR="003B03A7" w:rsidRPr="00316B7B">
          <w:rPr>
            <w:rFonts w:ascii="Times New Roman" w:hAnsi="Times New Roman" w:cs="Times New Roman"/>
            <w:rPrChange w:id="2975" w:author="SB" w:date="2019-01-13T08:33:00Z">
              <w:rPr/>
            </w:rPrChange>
          </w:rPr>
          <w:t xml:space="preserve"> </w:t>
        </w:r>
      </w:ins>
      <w:r w:rsidR="001F6AC3" w:rsidRPr="00316B7B">
        <w:rPr>
          <w:rFonts w:ascii="Times New Roman" w:hAnsi="Times New Roman" w:cs="Times New Roman"/>
          <w:rPrChange w:id="2976" w:author="SB" w:date="2019-01-13T08:33:00Z">
            <w:rPr/>
          </w:rPrChange>
        </w:rPr>
        <w:t xml:space="preserve">implies that the model </w:t>
      </w:r>
      <w:ins w:id="2977" w:author="SB" w:date="2019-01-12T21:41:00Z">
        <w:r w:rsidR="003B03A7" w:rsidRPr="00316B7B">
          <w:rPr>
            <w:rFonts w:ascii="Times New Roman" w:hAnsi="Times New Roman" w:cs="Times New Roman"/>
            <w:rPrChange w:id="2978" w:author="SB" w:date="2019-01-13T08:33:00Z">
              <w:rPr/>
            </w:rPrChange>
          </w:rPr>
          <w:t>could</w:t>
        </w:r>
      </w:ins>
      <w:del w:id="2979" w:author="SB" w:date="2019-01-12T21:41:00Z">
        <w:r w:rsidR="002F0D8E" w:rsidRPr="00316B7B" w:rsidDel="003B03A7">
          <w:rPr>
            <w:rFonts w:ascii="Times New Roman" w:hAnsi="Times New Roman" w:cs="Times New Roman"/>
            <w:rPrChange w:id="2980" w:author="SB" w:date="2019-01-13T08:33:00Z">
              <w:rPr/>
            </w:rPrChange>
          </w:rPr>
          <w:delText>can</w:delText>
        </w:r>
      </w:del>
      <w:r w:rsidR="002F0D8E" w:rsidRPr="00316B7B">
        <w:rPr>
          <w:rFonts w:ascii="Times New Roman" w:hAnsi="Times New Roman" w:cs="Times New Roman"/>
          <w:rPrChange w:id="2981" w:author="SB" w:date="2019-01-13T08:33:00Z">
            <w:rPr/>
          </w:rPrChange>
        </w:rPr>
        <w:t xml:space="preserve"> be </w:t>
      </w:r>
      <w:ins w:id="2982" w:author="SB" w:date="2019-01-12T21:41:00Z">
        <w:r w:rsidR="003B03A7" w:rsidRPr="00316B7B">
          <w:rPr>
            <w:rFonts w:ascii="Times New Roman" w:hAnsi="Times New Roman" w:cs="Times New Roman"/>
            <w:rPrChange w:id="2983" w:author="SB" w:date="2019-01-13T08:33:00Z">
              <w:rPr/>
            </w:rPrChange>
          </w:rPr>
          <w:t>used</w:t>
        </w:r>
      </w:ins>
      <w:del w:id="2984" w:author="SB" w:date="2019-01-12T21:41:00Z">
        <w:r w:rsidR="002F0D8E" w:rsidRPr="00316B7B" w:rsidDel="003B03A7">
          <w:rPr>
            <w:rFonts w:ascii="Times New Roman" w:hAnsi="Times New Roman" w:cs="Times New Roman"/>
            <w:rPrChange w:id="2985" w:author="SB" w:date="2019-01-13T08:33:00Z">
              <w:rPr/>
            </w:rPrChange>
          </w:rPr>
          <w:delText>applied</w:delText>
        </w:r>
      </w:del>
      <w:r w:rsidR="002F0D8E" w:rsidRPr="00316B7B">
        <w:rPr>
          <w:rFonts w:ascii="Times New Roman" w:hAnsi="Times New Roman" w:cs="Times New Roman"/>
          <w:rPrChange w:id="2986" w:author="SB" w:date="2019-01-13T08:33:00Z">
            <w:rPr/>
          </w:rPrChange>
        </w:rPr>
        <w:t xml:space="preserve"> for</w:t>
      </w:r>
      <w:r w:rsidR="001F6AC3" w:rsidRPr="00316B7B">
        <w:rPr>
          <w:rFonts w:ascii="Times New Roman" w:hAnsi="Times New Roman" w:cs="Times New Roman"/>
          <w:rPrChange w:id="2987" w:author="SB" w:date="2019-01-13T08:33:00Z">
            <w:rPr/>
          </w:rPrChange>
        </w:rPr>
        <w:t xml:space="preserve"> real-time </w:t>
      </w:r>
      <w:r w:rsidR="002F0D8E" w:rsidRPr="00316B7B">
        <w:rPr>
          <w:rFonts w:ascii="Times New Roman" w:hAnsi="Times New Roman" w:cs="Times New Roman"/>
          <w:rPrChange w:id="2988" w:author="SB" w:date="2019-01-13T08:33:00Z">
            <w:rPr/>
          </w:rPrChange>
        </w:rPr>
        <w:t xml:space="preserve">SAHS </w:t>
      </w:r>
      <w:r w:rsidR="001F6AC3" w:rsidRPr="00316B7B">
        <w:rPr>
          <w:rFonts w:ascii="Times New Roman" w:hAnsi="Times New Roman" w:cs="Times New Roman"/>
          <w:rPrChange w:id="2989" w:author="SB" w:date="2019-01-13T08:33:00Z">
            <w:rPr/>
          </w:rPrChange>
        </w:rPr>
        <w:t>detection</w:t>
      </w:r>
      <w:r w:rsidR="002F0D8E" w:rsidRPr="00316B7B">
        <w:rPr>
          <w:rFonts w:ascii="Times New Roman" w:hAnsi="Times New Roman" w:cs="Times New Roman"/>
          <w:rPrChange w:id="2990" w:author="SB" w:date="2019-01-13T08:33:00Z">
            <w:rPr/>
          </w:rPrChange>
        </w:rPr>
        <w:t>.</w:t>
      </w:r>
    </w:p>
    <w:p w14:paraId="0C2F8DE1" w14:textId="28966E09" w:rsidR="00310DE6" w:rsidRPr="00316B7B" w:rsidRDefault="002F0D8E" w:rsidP="00DD601F">
      <w:pPr>
        <w:rPr>
          <w:rFonts w:ascii="Times New Roman" w:hAnsi="Times New Roman" w:cs="Times New Roman"/>
          <w:highlight w:val="yellow"/>
          <w:rPrChange w:id="2991" w:author="SB" w:date="2019-01-13T08:33:00Z">
            <w:rPr>
              <w:highlight w:val="yellow"/>
            </w:rPr>
          </w:rPrChange>
        </w:rPr>
      </w:pPr>
      <w:r w:rsidRPr="00316B7B">
        <w:rPr>
          <w:rFonts w:ascii="Times New Roman" w:hAnsi="Times New Roman" w:cs="Times New Roman"/>
          <w:rPrChange w:id="2992" w:author="SB" w:date="2019-01-13T08:33:00Z">
            <w:rPr/>
          </w:rPrChange>
        </w:rPr>
        <w:t xml:space="preserve">Compared with </w:t>
      </w:r>
      <w:ins w:id="2993" w:author="SB" w:date="2019-01-12T21:41:00Z">
        <w:r w:rsidR="00790E66" w:rsidRPr="00316B7B">
          <w:rPr>
            <w:rFonts w:ascii="Times New Roman" w:hAnsi="Times New Roman" w:cs="Times New Roman"/>
            <w:rPrChange w:id="2994" w:author="SB" w:date="2019-01-13T08:33:00Z">
              <w:rPr/>
            </w:rPrChange>
          </w:rPr>
          <w:t xml:space="preserve">the results of </w:t>
        </w:r>
      </w:ins>
      <w:r w:rsidRPr="00316B7B">
        <w:rPr>
          <w:rFonts w:ascii="Times New Roman" w:hAnsi="Times New Roman" w:cs="Times New Roman"/>
          <w:rPrChange w:id="2995" w:author="SB" w:date="2019-01-13T08:33:00Z">
            <w:rPr/>
          </w:rPrChange>
        </w:rPr>
        <w:t xml:space="preserve">other studies, </w:t>
      </w:r>
      <w:del w:id="2996" w:author="SB" w:date="2019-01-12T21:41:00Z">
        <w:r w:rsidRPr="00316B7B" w:rsidDel="00790E66">
          <w:rPr>
            <w:rFonts w:ascii="Times New Roman" w:hAnsi="Times New Roman" w:cs="Times New Roman"/>
            <w:rPrChange w:id="2997" w:author="SB" w:date="2019-01-13T08:33:00Z">
              <w:rPr/>
            </w:rPrChange>
          </w:rPr>
          <w:delText>i</w:delText>
        </w:r>
        <w:r w:rsidR="00A83EA6" w:rsidRPr="00316B7B" w:rsidDel="00790E66">
          <w:rPr>
            <w:rFonts w:ascii="Times New Roman" w:hAnsi="Times New Roman" w:cs="Times New Roman"/>
            <w:rPrChange w:id="2998" w:author="SB" w:date="2019-01-13T08:33:00Z">
              <w:rPr/>
            </w:rPrChange>
          </w:rPr>
          <w:delText xml:space="preserve">t can be seen that </w:delText>
        </w:r>
      </w:del>
      <w:r w:rsidR="00A83EA6" w:rsidRPr="00316B7B">
        <w:rPr>
          <w:rFonts w:ascii="Times New Roman" w:hAnsi="Times New Roman" w:cs="Times New Roman"/>
          <w:rPrChange w:id="2999" w:author="SB" w:date="2019-01-13T08:33:00Z">
            <w:rPr/>
          </w:rPrChange>
        </w:rPr>
        <w:t xml:space="preserve">our method </w:t>
      </w:r>
      <w:ins w:id="3000" w:author="SB" w:date="2019-01-12T21:41:00Z">
        <w:r w:rsidR="00790E66" w:rsidRPr="00316B7B">
          <w:rPr>
            <w:rFonts w:ascii="Times New Roman" w:hAnsi="Times New Roman" w:cs="Times New Roman"/>
            <w:rPrChange w:id="3001" w:author="SB" w:date="2019-01-13T08:33:00Z">
              <w:rPr/>
            </w:rPrChange>
          </w:rPr>
          <w:t>exhibited</w:t>
        </w:r>
      </w:ins>
      <w:del w:id="3002" w:author="SB" w:date="2019-01-12T21:41:00Z">
        <w:r w:rsidR="00A83EA6" w:rsidRPr="00316B7B" w:rsidDel="00790E66">
          <w:rPr>
            <w:rFonts w:ascii="Times New Roman" w:hAnsi="Times New Roman" w:cs="Times New Roman"/>
            <w:rPrChange w:id="3003" w:author="SB" w:date="2019-01-13T08:33:00Z">
              <w:rPr/>
            </w:rPrChange>
          </w:rPr>
          <w:delText>illustrates</w:delText>
        </w:r>
      </w:del>
      <w:r w:rsidR="00A83EA6" w:rsidRPr="00316B7B">
        <w:rPr>
          <w:rFonts w:ascii="Times New Roman" w:hAnsi="Times New Roman" w:cs="Times New Roman"/>
          <w:rPrChange w:id="3004" w:author="SB" w:date="2019-01-13T08:33:00Z">
            <w:rPr/>
          </w:rPrChange>
        </w:rPr>
        <w:t xml:space="preserve"> a good sensitivity but not very good specificity. </w:t>
      </w:r>
      <w:ins w:id="3005" w:author="SB" w:date="2019-01-12T21:41:00Z">
        <w:r w:rsidR="00790E66" w:rsidRPr="00316B7B">
          <w:rPr>
            <w:rFonts w:ascii="Times New Roman" w:hAnsi="Times New Roman" w:cs="Times New Roman"/>
            <w:rPrChange w:id="3006" w:author="SB" w:date="2019-01-13T08:33:00Z">
              <w:rPr/>
            </w:rPrChange>
          </w:rPr>
          <w:t>We aim to improve t</w:t>
        </w:r>
      </w:ins>
      <w:ins w:id="3007" w:author="SB" w:date="2019-01-12T21:42:00Z">
        <w:r w:rsidR="00790E66" w:rsidRPr="00316B7B">
          <w:rPr>
            <w:rFonts w:ascii="Times New Roman" w:hAnsi="Times New Roman" w:cs="Times New Roman"/>
            <w:rPrChange w:id="3008" w:author="SB" w:date="2019-01-13T08:33:00Z">
              <w:rPr/>
            </w:rPrChange>
          </w:rPr>
          <w:t>he specificity in future work</w:t>
        </w:r>
      </w:ins>
      <w:del w:id="3009" w:author="SB" w:date="2019-01-12T21:42:00Z">
        <w:r w:rsidR="00A83EA6" w:rsidRPr="00316B7B" w:rsidDel="00790E66">
          <w:rPr>
            <w:rFonts w:ascii="Times New Roman" w:hAnsi="Times New Roman" w:cs="Times New Roman"/>
            <w:rPrChange w:id="3010" w:author="SB" w:date="2019-01-13T08:33:00Z">
              <w:rPr/>
            </w:rPrChange>
          </w:rPr>
          <w:delText>This is where we want to improve in the future</w:delText>
        </w:r>
      </w:del>
      <w:r w:rsidR="00A83EA6" w:rsidRPr="00316B7B">
        <w:rPr>
          <w:rFonts w:ascii="Times New Roman" w:hAnsi="Times New Roman" w:cs="Times New Roman"/>
          <w:rPrChange w:id="3011" w:author="SB" w:date="2019-01-13T08:33:00Z">
            <w:rPr/>
          </w:rPrChange>
        </w:rPr>
        <w:t xml:space="preserve">. More importantly, the model </w:t>
      </w:r>
      <w:ins w:id="3012" w:author="SB" w:date="2019-01-12T21:42:00Z">
        <w:r w:rsidR="00790E66" w:rsidRPr="00316B7B">
          <w:rPr>
            <w:rFonts w:ascii="Times New Roman" w:hAnsi="Times New Roman" w:cs="Times New Roman"/>
            <w:rPrChange w:id="3013" w:author="SB" w:date="2019-01-13T08:33:00Z">
              <w:rPr/>
            </w:rPrChange>
          </w:rPr>
          <w:t xml:space="preserve">could </w:t>
        </w:r>
      </w:ins>
      <w:r w:rsidR="00A83EA6" w:rsidRPr="00316B7B">
        <w:rPr>
          <w:rFonts w:ascii="Times New Roman" w:hAnsi="Times New Roman" w:cs="Times New Roman"/>
          <w:rPrChange w:id="3014" w:author="SB" w:date="2019-01-13T08:33:00Z">
            <w:rPr/>
          </w:rPrChange>
        </w:rPr>
        <w:t>not only</w:t>
      </w:r>
      <w:del w:id="3015" w:author="SB" w:date="2019-01-12T21:42:00Z">
        <w:r w:rsidR="00A83EA6" w:rsidRPr="00316B7B" w:rsidDel="00790E66">
          <w:rPr>
            <w:rFonts w:ascii="Times New Roman" w:hAnsi="Times New Roman" w:cs="Times New Roman"/>
            <w:rPrChange w:id="3016" w:author="SB" w:date="2019-01-13T08:33:00Z">
              <w:rPr/>
            </w:rPrChange>
          </w:rPr>
          <w:delText xml:space="preserve"> can</w:delText>
        </w:r>
      </w:del>
      <w:r w:rsidR="00A83EA6" w:rsidRPr="00316B7B">
        <w:rPr>
          <w:rFonts w:ascii="Times New Roman" w:hAnsi="Times New Roman" w:cs="Times New Roman"/>
          <w:rPrChange w:id="3017" w:author="SB" w:date="2019-01-13T08:33:00Z">
            <w:rPr/>
          </w:rPrChange>
        </w:rPr>
        <w:t xml:space="preserve"> predict the severity of SAHS but </w:t>
      </w:r>
      <w:ins w:id="3018" w:author="SB" w:date="2019-01-12T21:42:00Z">
        <w:r w:rsidR="00790E66" w:rsidRPr="00316B7B">
          <w:rPr>
            <w:rFonts w:ascii="Times New Roman" w:hAnsi="Times New Roman" w:cs="Times New Roman"/>
            <w:rPrChange w:id="3019" w:author="SB" w:date="2019-01-13T08:33:00Z">
              <w:rPr/>
            </w:rPrChange>
          </w:rPr>
          <w:t xml:space="preserve">could </w:t>
        </w:r>
      </w:ins>
      <w:r w:rsidR="00A83EA6" w:rsidRPr="00316B7B">
        <w:rPr>
          <w:rFonts w:ascii="Times New Roman" w:hAnsi="Times New Roman" w:cs="Times New Roman"/>
          <w:rPrChange w:id="3020" w:author="SB" w:date="2019-01-13T08:33:00Z">
            <w:rPr/>
          </w:rPrChange>
        </w:rPr>
        <w:t>also</w:t>
      </w:r>
      <w:del w:id="3021" w:author="SB" w:date="2019-01-12T21:42:00Z">
        <w:r w:rsidR="00A83EA6" w:rsidRPr="00316B7B" w:rsidDel="00790E66">
          <w:rPr>
            <w:rFonts w:ascii="Times New Roman" w:hAnsi="Times New Roman" w:cs="Times New Roman"/>
            <w:rPrChange w:id="3022" w:author="SB" w:date="2019-01-13T08:33:00Z">
              <w:rPr/>
            </w:rPrChange>
          </w:rPr>
          <w:delText xml:space="preserve"> can</w:delText>
        </w:r>
      </w:del>
      <w:r w:rsidR="00A83EA6" w:rsidRPr="00316B7B">
        <w:rPr>
          <w:rFonts w:ascii="Times New Roman" w:hAnsi="Times New Roman" w:cs="Times New Roman"/>
          <w:rPrChange w:id="3023" w:author="SB" w:date="2019-01-13T08:33:00Z">
            <w:rPr/>
          </w:rPrChange>
        </w:rPr>
        <w:t xml:space="preserve"> provide</w:t>
      </w:r>
      <w:del w:id="3024" w:author="SB" w:date="2019-01-12T21:42:00Z">
        <w:r w:rsidR="00A83EA6" w:rsidRPr="00316B7B" w:rsidDel="00790E66">
          <w:rPr>
            <w:rFonts w:ascii="Times New Roman" w:hAnsi="Times New Roman" w:cs="Times New Roman"/>
            <w:rPrChange w:id="3025" w:author="SB" w:date="2019-01-13T08:33:00Z">
              <w:rPr/>
            </w:rPrChange>
          </w:rPr>
          <w:delText xml:space="preserve"> the</w:delText>
        </w:r>
      </w:del>
      <w:r w:rsidR="00A83EA6" w:rsidRPr="00316B7B">
        <w:rPr>
          <w:rFonts w:ascii="Times New Roman" w:hAnsi="Times New Roman" w:cs="Times New Roman"/>
          <w:rPrChange w:id="3026" w:author="SB" w:date="2019-01-13T08:33:00Z">
            <w:rPr/>
          </w:rPrChange>
        </w:rPr>
        <w:t xml:space="preserve"> time information for each </w:t>
      </w:r>
      <w:r w:rsidR="003C5026" w:rsidRPr="00316B7B">
        <w:rPr>
          <w:rFonts w:ascii="Times New Roman" w:hAnsi="Times New Roman" w:cs="Times New Roman"/>
          <w:rPrChange w:id="3027" w:author="SB" w:date="2019-01-13T08:33:00Z">
            <w:rPr/>
          </w:rPrChange>
        </w:rPr>
        <w:t>AH event</w:t>
      </w:r>
      <w:r w:rsidR="00A83EA6" w:rsidRPr="00316B7B">
        <w:rPr>
          <w:rFonts w:ascii="Times New Roman" w:hAnsi="Times New Roman" w:cs="Times New Roman"/>
          <w:rPrChange w:id="3028" w:author="SB" w:date="2019-01-13T08:33:00Z">
            <w:rPr/>
          </w:rPrChange>
        </w:rPr>
        <w:t xml:space="preserve">. </w:t>
      </w:r>
      <w:ins w:id="3029" w:author="SB" w:date="2019-01-12T21:42:00Z">
        <w:r w:rsidR="00790E66" w:rsidRPr="00316B7B">
          <w:rPr>
            <w:rFonts w:ascii="Times New Roman" w:hAnsi="Times New Roman" w:cs="Times New Roman"/>
            <w:rPrChange w:id="3030" w:author="SB" w:date="2019-01-13T08:33:00Z">
              <w:rPr/>
            </w:rPrChange>
          </w:rPr>
          <w:t>Furthermore</w:t>
        </w:r>
      </w:ins>
      <w:del w:id="3031" w:author="SB" w:date="2019-01-12T21:42:00Z">
        <w:r w:rsidR="00A83EA6" w:rsidRPr="00316B7B" w:rsidDel="00790E66">
          <w:rPr>
            <w:rFonts w:ascii="Times New Roman" w:hAnsi="Times New Roman" w:cs="Times New Roman"/>
            <w:rPrChange w:id="3032" w:author="SB" w:date="2019-01-13T08:33:00Z">
              <w:rPr/>
            </w:rPrChange>
          </w:rPr>
          <w:delText>M</w:delText>
        </w:r>
      </w:del>
      <w:ins w:id="3033" w:author="SB" w:date="2019-01-12T21:42:00Z">
        <w:r w:rsidR="00790E66" w:rsidRPr="00316B7B">
          <w:rPr>
            <w:rFonts w:ascii="Times New Roman" w:hAnsi="Times New Roman" w:cs="Times New Roman"/>
            <w:rPrChange w:id="3034" w:author="SB" w:date="2019-01-13T08:33:00Z">
              <w:rPr/>
            </w:rPrChange>
          </w:rPr>
          <w:t>,</w:t>
        </w:r>
      </w:ins>
      <w:del w:id="3035" w:author="SB" w:date="2019-01-12T21:42:00Z">
        <w:r w:rsidR="00A83EA6" w:rsidRPr="00316B7B" w:rsidDel="00790E66">
          <w:rPr>
            <w:rFonts w:ascii="Times New Roman" w:hAnsi="Times New Roman" w:cs="Times New Roman"/>
            <w:rPrChange w:id="3036" w:author="SB" w:date="2019-01-13T08:33:00Z">
              <w:rPr/>
            </w:rPrChange>
          </w:rPr>
          <w:delText>eanwhile</w:delText>
        </w:r>
      </w:del>
      <w:r w:rsidR="00A83EA6" w:rsidRPr="00316B7B">
        <w:rPr>
          <w:rFonts w:ascii="Times New Roman" w:hAnsi="Times New Roman" w:cs="Times New Roman"/>
          <w:rPrChange w:id="3037" w:author="SB" w:date="2019-01-13T08:33:00Z">
            <w:rPr/>
          </w:rPrChange>
        </w:rPr>
        <w:t xml:space="preserve"> compared with other methods such as convolutional neural networks, </w:t>
      </w:r>
      <w:r w:rsidR="00713877" w:rsidRPr="00316B7B">
        <w:rPr>
          <w:rFonts w:ascii="Times New Roman" w:hAnsi="Times New Roman" w:cs="Times New Roman"/>
          <w:rPrChange w:id="3038" w:author="SB" w:date="2019-01-13T08:33:00Z">
            <w:rPr/>
          </w:rPrChange>
        </w:rPr>
        <w:t xml:space="preserve">a smaller number of hyperparameters and less computation </w:t>
      </w:r>
      <w:ins w:id="3039" w:author="SB" w:date="2019-01-12T21:42:00Z">
        <w:r w:rsidR="00790E66" w:rsidRPr="00316B7B">
          <w:rPr>
            <w:rFonts w:ascii="Times New Roman" w:hAnsi="Times New Roman" w:cs="Times New Roman"/>
            <w:rPrChange w:id="3040" w:author="SB" w:date="2019-01-13T08:33:00Z">
              <w:rPr/>
            </w:rPrChange>
          </w:rPr>
          <w:t>were</w:t>
        </w:r>
      </w:ins>
      <w:del w:id="3041" w:author="SB" w:date="2019-01-12T21:42:00Z">
        <w:r w:rsidR="00713877" w:rsidRPr="00316B7B" w:rsidDel="00790E66">
          <w:rPr>
            <w:rFonts w:ascii="Times New Roman" w:hAnsi="Times New Roman" w:cs="Times New Roman"/>
            <w:rPrChange w:id="3042" w:author="SB" w:date="2019-01-13T08:33:00Z">
              <w:rPr/>
            </w:rPrChange>
          </w:rPr>
          <w:delText>are</w:delText>
        </w:r>
      </w:del>
      <w:r w:rsidR="00713877" w:rsidRPr="00316B7B">
        <w:rPr>
          <w:rFonts w:ascii="Times New Roman" w:hAnsi="Times New Roman" w:cs="Times New Roman"/>
          <w:rPrChange w:id="3043" w:author="SB" w:date="2019-01-13T08:33:00Z">
            <w:rPr/>
          </w:rPrChange>
        </w:rPr>
        <w:t xml:space="preserve"> required </w:t>
      </w:r>
      <w:ins w:id="3044" w:author="SB" w:date="2019-01-12T21:44:00Z">
        <w:r w:rsidR="00790E66" w:rsidRPr="00316B7B">
          <w:rPr>
            <w:rFonts w:ascii="Times New Roman" w:hAnsi="Times New Roman" w:cs="Times New Roman"/>
            <w:rPrChange w:id="3045" w:author="SB" w:date="2019-01-13T08:33:00Z">
              <w:rPr/>
            </w:rPrChange>
          </w:rPr>
          <w:t xml:space="preserve">by </w:t>
        </w:r>
      </w:ins>
      <w:ins w:id="3046" w:author="SB" w:date="2019-01-12T21:43:00Z">
        <w:r w:rsidR="00790E66" w:rsidRPr="00316B7B">
          <w:rPr>
            <w:rFonts w:ascii="Times New Roman" w:hAnsi="Times New Roman" w:cs="Times New Roman"/>
            <w:rPrChange w:id="3047" w:author="SB" w:date="2019-01-13T08:33:00Z">
              <w:rPr/>
            </w:rPrChange>
          </w:rPr>
          <w:t>our</w:t>
        </w:r>
      </w:ins>
      <w:del w:id="3048" w:author="SB" w:date="2019-01-12T21:43:00Z">
        <w:r w:rsidR="00713877" w:rsidRPr="00316B7B" w:rsidDel="00790E66">
          <w:rPr>
            <w:rFonts w:ascii="Times New Roman" w:hAnsi="Times New Roman" w:cs="Times New Roman"/>
            <w:rPrChange w:id="3049" w:author="SB" w:date="2019-01-13T08:33:00Z">
              <w:rPr/>
            </w:rPrChange>
          </w:rPr>
          <w:delText>in</w:delText>
        </w:r>
      </w:del>
      <w:r w:rsidR="00713877" w:rsidRPr="00316B7B">
        <w:rPr>
          <w:rFonts w:ascii="Times New Roman" w:hAnsi="Times New Roman" w:cs="Times New Roman"/>
          <w:rPrChange w:id="3050" w:author="SB" w:date="2019-01-13T08:33:00Z">
            <w:rPr/>
          </w:rPrChange>
        </w:rPr>
        <w:t xml:space="preserve"> random forest</w:t>
      </w:r>
      <w:ins w:id="3051" w:author="SB" w:date="2019-01-12T21:43:00Z">
        <w:r w:rsidR="00790E66" w:rsidRPr="00316B7B">
          <w:rPr>
            <w:rFonts w:ascii="Times New Roman" w:hAnsi="Times New Roman" w:cs="Times New Roman"/>
            <w:rPrChange w:id="3052" w:author="SB" w:date="2019-01-13T08:33:00Z">
              <w:rPr/>
            </w:rPrChange>
          </w:rPr>
          <w:t>-based approach, and t</w:t>
        </w:r>
      </w:ins>
      <w:del w:id="3053" w:author="SB" w:date="2019-01-12T21:43:00Z">
        <w:r w:rsidR="00713877" w:rsidRPr="00316B7B" w:rsidDel="00790E66">
          <w:rPr>
            <w:rFonts w:ascii="Times New Roman" w:hAnsi="Times New Roman" w:cs="Times New Roman"/>
            <w:rPrChange w:id="3054" w:author="SB" w:date="2019-01-13T08:33:00Z">
              <w:rPr/>
            </w:rPrChange>
          </w:rPr>
          <w:delText>. And t</w:delText>
        </w:r>
      </w:del>
      <w:r w:rsidR="00713877" w:rsidRPr="00316B7B">
        <w:rPr>
          <w:rFonts w:ascii="Times New Roman" w:hAnsi="Times New Roman" w:cs="Times New Roman"/>
          <w:rPrChange w:id="3055" w:author="SB" w:date="2019-01-13T08:33:00Z">
            <w:rPr/>
          </w:rPrChange>
        </w:rPr>
        <w:t>he CART trees</w:t>
      </w:r>
      <w:del w:id="3056" w:author="SB" w:date="2019-01-12T21:44:00Z">
        <w:r w:rsidR="00713877" w:rsidRPr="00316B7B" w:rsidDel="00790E66">
          <w:rPr>
            <w:rFonts w:ascii="Times New Roman" w:hAnsi="Times New Roman" w:cs="Times New Roman"/>
            <w:rPrChange w:id="3057" w:author="SB" w:date="2019-01-13T08:33:00Z">
              <w:rPr/>
            </w:rPrChange>
          </w:rPr>
          <w:delText xml:space="preserve"> in the random forest</w:delText>
        </w:r>
      </w:del>
      <w:ins w:id="3058" w:author="SB" w:date="2019-01-12T21:43:00Z">
        <w:r w:rsidR="00790E66" w:rsidRPr="00316B7B">
          <w:rPr>
            <w:rFonts w:ascii="Times New Roman" w:hAnsi="Times New Roman" w:cs="Times New Roman"/>
            <w:rPrChange w:id="3059" w:author="SB" w:date="2019-01-13T08:33:00Z">
              <w:rPr/>
            </w:rPrChange>
          </w:rPr>
          <w:t xml:space="preserve"> </w:t>
        </w:r>
      </w:ins>
      <w:del w:id="3060" w:author="SB" w:date="2019-01-12T21:43:00Z">
        <w:r w:rsidR="00713877" w:rsidRPr="00316B7B" w:rsidDel="00790E66">
          <w:rPr>
            <w:rFonts w:ascii="Times New Roman" w:hAnsi="Times New Roman" w:cs="Times New Roman"/>
            <w:rPrChange w:id="3061" w:author="SB" w:date="2019-01-13T08:33:00Z">
              <w:rPr/>
            </w:rPrChange>
          </w:rPr>
          <w:delText xml:space="preserve"> can </w:delText>
        </w:r>
      </w:del>
      <w:r w:rsidR="00713877" w:rsidRPr="00316B7B">
        <w:rPr>
          <w:rFonts w:ascii="Times New Roman" w:hAnsi="Times New Roman" w:cs="Times New Roman"/>
          <w:rPrChange w:id="3062" w:author="SB" w:date="2019-01-13T08:33:00Z">
            <w:rPr/>
          </w:rPrChange>
        </w:rPr>
        <w:t>provide</w:t>
      </w:r>
      <w:ins w:id="3063" w:author="SB" w:date="2019-01-12T21:43:00Z">
        <w:r w:rsidR="00790E66" w:rsidRPr="00316B7B">
          <w:rPr>
            <w:rFonts w:ascii="Times New Roman" w:hAnsi="Times New Roman" w:cs="Times New Roman"/>
            <w:rPrChange w:id="3064" w:author="SB" w:date="2019-01-13T08:33:00Z">
              <w:rPr/>
            </w:rPrChange>
          </w:rPr>
          <w:t>d</w:t>
        </w:r>
      </w:ins>
      <w:del w:id="3065" w:author="SB" w:date="2019-01-12T21:44:00Z">
        <w:r w:rsidR="00713877" w:rsidRPr="00316B7B" w:rsidDel="00790E66">
          <w:rPr>
            <w:rFonts w:ascii="Times New Roman" w:hAnsi="Times New Roman" w:cs="Times New Roman"/>
            <w:rPrChange w:id="3066" w:author="SB" w:date="2019-01-13T08:33:00Z">
              <w:rPr/>
            </w:rPrChange>
          </w:rPr>
          <w:delText xml:space="preserve"> a</w:delText>
        </w:r>
      </w:del>
      <w:r w:rsidR="00713877" w:rsidRPr="00316B7B">
        <w:rPr>
          <w:rFonts w:ascii="Times New Roman" w:hAnsi="Times New Roman" w:cs="Times New Roman"/>
          <w:rPrChange w:id="3067" w:author="SB" w:date="2019-01-13T08:33:00Z">
            <w:rPr/>
          </w:rPrChange>
        </w:rPr>
        <w:t xml:space="preserve"> better interpretability </w:t>
      </w:r>
      <w:ins w:id="3068" w:author="SB" w:date="2019-01-12T21:44:00Z">
        <w:r w:rsidR="00790E66" w:rsidRPr="00316B7B">
          <w:rPr>
            <w:rFonts w:ascii="Times New Roman" w:hAnsi="Times New Roman" w:cs="Times New Roman"/>
            <w:rPrChange w:id="3069" w:author="SB" w:date="2019-01-13T08:33:00Z">
              <w:rPr/>
            </w:rPrChange>
          </w:rPr>
          <w:t>for</w:t>
        </w:r>
      </w:ins>
      <w:del w:id="3070" w:author="SB" w:date="2019-01-12T21:44:00Z">
        <w:r w:rsidR="00713877" w:rsidRPr="00316B7B" w:rsidDel="00790E66">
          <w:rPr>
            <w:rFonts w:ascii="Times New Roman" w:hAnsi="Times New Roman" w:cs="Times New Roman"/>
            <w:rPrChange w:id="3071" w:author="SB" w:date="2019-01-13T08:33:00Z">
              <w:rPr/>
            </w:rPrChange>
          </w:rPr>
          <w:delText>in</w:delText>
        </w:r>
      </w:del>
      <w:r w:rsidR="00713877" w:rsidRPr="00316B7B">
        <w:rPr>
          <w:rFonts w:ascii="Times New Roman" w:hAnsi="Times New Roman" w:cs="Times New Roman"/>
          <w:rPrChange w:id="3072" w:author="SB" w:date="2019-01-13T08:33:00Z">
            <w:rPr/>
          </w:rPrChange>
        </w:rPr>
        <w:t xml:space="preserve"> clinical detection.</w:t>
      </w:r>
    </w:p>
    <w:p w14:paraId="1762B85F" w14:textId="77777777" w:rsidR="00310DE6" w:rsidRPr="00316B7B" w:rsidRDefault="00310DE6">
      <w:pPr>
        <w:rPr>
          <w:rFonts w:ascii="Times New Roman" w:hAnsi="Times New Roman" w:cs="Times New Roman"/>
          <w:rPrChange w:id="3073" w:author="SB" w:date="2019-01-13T08:33:00Z">
            <w:rPr/>
          </w:rPrChange>
        </w:rPr>
      </w:pPr>
    </w:p>
    <w:p w14:paraId="72074099" w14:textId="4D79AD3D" w:rsidR="001F6AC3" w:rsidRPr="00316B7B" w:rsidRDefault="001F6AC3" w:rsidP="001F6AC3">
      <w:pPr>
        <w:pStyle w:val="a7"/>
        <w:keepNext/>
        <w:jc w:val="center"/>
        <w:rPr>
          <w:rFonts w:ascii="Times New Roman" w:hAnsi="Times New Roman" w:cs="Times New Roman"/>
          <w:rPrChange w:id="3074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3075" w:author="SB" w:date="2019-01-13T08:33:00Z">
            <w:rPr/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3076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3077" w:author="SB" w:date="2019-01-13T08:33:00Z">
            <w:rPr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3078" w:author="SB" w:date="2019-01-13T08:33:00Z">
            <w:rPr>
              <w:noProof/>
            </w:rPr>
          </w:rPrChange>
        </w:rPr>
        <w:fldChar w:fldCharType="separate"/>
      </w:r>
      <w:r w:rsidR="001A4AB1" w:rsidRPr="00316B7B">
        <w:rPr>
          <w:rFonts w:ascii="Times New Roman" w:hAnsi="Times New Roman" w:cs="Times New Roman"/>
          <w:rPrChange w:id="3079" w:author="SB" w:date="2019-01-13T08:33:00Z">
            <w:rPr>
              <w:noProof/>
            </w:rPr>
          </w:rPrChange>
        </w:rPr>
        <w:t>5</w:t>
      </w:r>
      <w:r w:rsidR="009B6D6C" w:rsidRPr="00316B7B">
        <w:rPr>
          <w:rFonts w:ascii="Times New Roman" w:hAnsi="Times New Roman" w:cs="Times New Roman"/>
          <w:rPrChange w:id="3080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/>
          <w:rPrChange w:id="3081" w:author="SB" w:date="2019-01-13T08:33:00Z">
            <w:rPr/>
          </w:rPrChange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528"/>
        <w:gridCol w:w="2366"/>
        <w:gridCol w:w="1311"/>
        <w:gridCol w:w="887"/>
        <w:gridCol w:w="822"/>
        <w:gridCol w:w="810"/>
        <w:gridCol w:w="798"/>
      </w:tblGrid>
      <w:tr w:rsidR="00310DE6" w:rsidRPr="00316B7B" w14:paraId="17C255D3" w14:textId="77777777" w:rsidTr="00EE4152">
        <w:trPr>
          <w:trHeight w:val="285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8A5BA4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Related work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EAAF38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Metho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50CEF0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Sig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1F8DA1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8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HI cutoff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89150F" w14:textId="265E7925" w:rsidR="00310DE6" w:rsidRPr="00316B7B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9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9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CC</w:t>
            </w:r>
            <w:ins w:id="3092" w:author="SB" w:date="2019-01-12T21:38:00Z">
              <w:r w:rsidR="007B37D3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3093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9A52A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9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F9A370" w14:textId="115A49A6" w:rsidR="00310DE6" w:rsidRPr="00316B7B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9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SEN</w:t>
            </w:r>
            <w:ins w:id="3097" w:author="SB" w:date="2019-01-12T21:38:00Z">
              <w:r w:rsidR="007B37D3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3098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9A52A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0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DFFC200" w14:textId="4FC82A8A" w:rsidR="00310DE6" w:rsidRPr="00316B7B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0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SPE</w:t>
            </w:r>
            <w:ins w:id="3102" w:author="SB" w:date="2019-01-12T21:38:00Z">
              <w:r w:rsidR="007B37D3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3103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9A52A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0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3EA06212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0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del w:id="3106" w:author="SB" w:date="2019-01-12T21:38:00Z">
              <w:r w:rsidRPr="00316B7B" w:rsidDel="007B37D3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3107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delText xml:space="preserve">San Ho </w:delText>
              </w:r>
            </w:del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Choi et al.</w:t>
            </w:r>
            <w:ins w:id="3109" w:author="SB" w:date="2019-01-13T08:33:00Z">
              <w:r w:rsidR="00CC300F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fldChar w:fldCharType="begin"/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 &lt;EndNote&gt;&lt;Cite&gt;&lt;Author&gt;Choi&lt;/Author&gt;&lt;Year&gt;2018&lt;/Year&gt;&lt;RecNum&gt;2&lt;/RecNum&gt;&lt;DisplayText&gt;&lt;style face="superscript"&gt;[3]&lt;/style&gt;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fldChar w:fldCharType="separate"/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3" w:author="SB" w:date="2019-01-13T08:33:00Z">
                  <w:rPr>
                    <w:rFonts w:ascii="等线" w:eastAsia="等线" w:hAnsi="等线" w:cs="宋体"/>
                    <w:noProof/>
                    <w:color w:val="000000"/>
                    <w:kern w:val="0"/>
                    <w:sz w:val="22"/>
                    <w:vertAlign w:val="superscript"/>
                  </w:rPr>
                </w:rPrChange>
              </w:rPr>
              <w:t>[3]</w:t>
            </w: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2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3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29DF185E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4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5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Gonzalo</w:t>
            </w:r>
            <w:del w:id="3151" w:author="SB" w:date="2019-01-12T21:38:00Z">
              <w:r w:rsidRPr="00316B7B" w:rsidDel="007B37D3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3152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delText xml:space="preserve"> C</w:delText>
              </w:r>
            </w:del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5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 xml:space="preserve"> et al.</w:t>
            </w:r>
            <w:ins w:id="3154" w:author="SB" w:date="2019-01-13T08:33:00Z">
              <w:r w:rsidR="00CC300F"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5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 </w:instrText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5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instrText xml:space="preserve"> ADDIN EN.CITE.DATA </w:instrText>
            </w:r>
            <w:r w:rsidR="00C94633" w:rsidRPr="00353B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5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fldChar w:fldCharType="end"/>
            </w:r>
            <w:r w:rsidRPr="00353B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fldChar w:fldCharType="separate"/>
            </w:r>
            <w:r w:rsidR="00C94633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1" w:author="SB" w:date="2019-01-13T08:33:00Z">
                  <w:rPr>
                    <w:rFonts w:ascii="等线" w:eastAsia="等线" w:hAnsi="等线" w:cs="宋体"/>
                    <w:noProof/>
                    <w:color w:val="000000"/>
                    <w:kern w:val="0"/>
                    <w:sz w:val="22"/>
                    <w:vertAlign w:val="superscript"/>
                  </w:rPr>
                </w:rPrChange>
              </w:rPr>
              <w:t>[4]</w:t>
            </w: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6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8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9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9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9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9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9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9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69E2319F" w:rsidR="00E26F1E" w:rsidRPr="00316B7B" w:rsidRDefault="00CC300F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1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ins w:id="3198" w:author="SB" w:date="2019-01-13T08:33:00Z">
              <w:r w:rsidRPr="00316B7B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>Current</w:t>
              </w:r>
            </w:ins>
            <w:del w:id="3199" w:author="SB" w:date="2019-01-13T08:33:00Z">
              <w:r w:rsidR="00E26F1E" w:rsidRPr="00316B7B" w:rsidDel="00CC300F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  <w:rPrChange w:id="3200" w:author="SB" w:date="2019-01-13T08:33:00Z">
                    <w:rPr>
                      <w:rFonts w:ascii="等线" w:eastAsia="等线" w:hAnsi="等线" w:cs="宋体"/>
                      <w:color w:val="000000"/>
                      <w:kern w:val="0"/>
                      <w:sz w:val="22"/>
                    </w:rPr>
                  </w:rPrChange>
                </w:rPr>
                <w:delText>Our</w:delText>
              </w:r>
            </w:del>
            <w:r w:rsidR="00E26F1E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 xml:space="preserve">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0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0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0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0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Nasal flow and SpO</w:t>
            </w: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  <w:rPrChange w:id="32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0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2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3221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2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2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3224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3225" w:author="SB" w:date="2019-01-13T08:33:00Z">
                  <w:rPr/>
                </w:rPrChange>
              </w:rPr>
              <w:t>83.3</w:t>
            </w:r>
          </w:p>
        </w:tc>
      </w:tr>
      <w:tr w:rsidR="00E26F1E" w:rsidRPr="00316B7B" w14:paraId="0E26B7B9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7601C2E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C9E134C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2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7571145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23E4290" w14:textId="7E62F35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2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8C2E29" w14:textId="31A8925B" w:rsidR="00E26F1E" w:rsidRPr="00316B7B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  <w:rPrChange w:id="3231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3232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86.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D395F2" w14:textId="2B036A94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3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323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2C0E20" w14:textId="3D1C681D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3235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3236" w:author="SB" w:date="2019-01-13T08:33:00Z">
                  <w:rPr/>
                </w:rPrChange>
              </w:rPr>
              <w:t>80.0</w:t>
            </w:r>
          </w:p>
        </w:tc>
      </w:tr>
    </w:tbl>
    <w:p w14:paraId="767F2F85" w14:textId="77777777" w:rsidR="00310DE6" w:rsidRPr="00316B7B" w:rsidRDefault="00310DE6">
      <w:pPr>
        <w:rPr>
          <w:rFonts w:ascii="Times New Roman" w:hAnsi="Times New Roman" w:cs="Times New Roman"/>
          <w:rPrChange w:id="3237" w:author="SB" w:date="2019-01-13T08:33:00Z">
            <w:rPr/>
          </w:rPrChange>
        </w:rPr>
      </w:pPr>
    </w:p>
    <w:p w14:paraId="084EF5D5" w14:textId="5BBDA574" w:rsidR="00310DE6" w:rsidRPr="00316B7B" w:rsidRDefault="00125E83">
      <w:pPr>
        <w:rPr>
          <w:rFonts w:ascii="Times New Roman" w:hAnsi="Times New Roman" w:cs="Times New Roman"/>
          <w:rPrChange w:id="3238" w:author="SB" w:date="2019-01-13T08:33:00Z">
            <w:rPr/>
          </w:rPrChange>
        </w:rPr>
      </w:pPr>
      <w:ins w:id="3239" w:author="SB" w:date="2019-01-12T21:37:00Z">
        <w:r w:rsidRPr="00316B7B">
          <w:rPr>
            <w:rFonts w:ascii="Times New Roman" w:hAnsi="Times New Roman" w:cs="Times New Roman"/>
            <w:rPrChange w:id="3240" w:author="SB" w:date="2019-01-13T08:33:00Z">
              <w:rPr/>
            </w:rPrChange>
          </w:rPr>
          <w:t>However, there were some</w:t>
        </w:r>
      </w:ins>
      <w:del w:id="3241" w:author="SB" w:date="2019-01-12T21:37:00Z">
        <w:r w:rsidR="00713877" w:rsidRPr="00316B7B" w:rsidDel="00125E83">
          <w:rPr>
            <w:rFonts w:ascii="Times New Roman" w:hAnsi="Times New Roman" w:cs="Times New Roman"/>
            <w:rPrChange w:id="3242" w:author="SB" w:date="2019-01-13T08:33:00Z">
              <w:rPr/>
            </w:rPrChange>
          </w:rPr>
          <w:delText xml:space="preserve">At the same time, there are still some </w:delText>
        </w:r>
      </w:del>
      <w:ins w:id="3243" w:author="SB" w:date="2019-01-12T21:37:00Z">
        <w:r w:rsidRPr="00316B7B">
          <w:rPr>
            <w:rFonts w:ascii="Times New Roman" w:hAnsi="Times New Roman" w:cs="Times New Roman"/>
            <w:rPrChange w:id="3244" w:author="SB" w:date="2019-01-13T08:33:00Z">
              <w:rPr/>
            </w:rPrChange>
          </w:rPr>
          <w:t xml:space="preserve"> </w:t>
        </w:r>
      </w:ins>
      <w:r w:rsidR="00713877" w:rsidRPr="00316B7B">
        <w:rPr>
          <w:rFonts w:ascii="Times New Roman" w:hAnsi="Times New Roman" w:cs="Times New Roman"/>
          <w:rPrChange w:id="3245" w:author="SB" w:date="2019-01-13T08:33:00Z">
            <w:rPr/>
          </w:rPrChange>
        </w:rPr>
        <w:t xml:space="preserve">limitations </w:t>
      </w:r>
      <w:ins w:id="3246" w:author="SB" w:date="2019-01-12T21:37:00Z">
        <w:r w:rsidRPr="00316B7B">
          <w:rPr>
            <w:rFonts w:ascii="Times New Roman" w:hAnsi="Times New Roman" w:cs="Times New Roman"/>
            <w:rPrChange w:id="3247" w:author="SB" w:date="2019-01-13T08:33:00Z">
              <w:rPr/>
            </w:rPrChange>
          </w:rPr>
          <w:t>to this study</w:t>
        </w:r>
      </w:ins>
      <w:del w:id="3248" w:author="SB" w:date="2019-01-12T21:37:00Z">
        <w:r w:rsidR="00713877" w:rsidRPr="00316B7B" w:rsidDel="00125E83">
          <w:rPr>
            <w:rFonts w:ascii="Times New Roman" w:hAnsi="Times New Roman" w:cs="Times New Roman"/>
            <w:rPrChange w:id="3249" w:author="SB" w:date="2019-01-13T08:33:00Z">
              <w:rPr/>
            </w:rPrChange>
          </w:rPr>
          <w:delText>in our research</w:delText>
        </w:r>
      </w:del>
      <w:r w:rsidR="00713877" w:rsidRPr="00316B7B">
        <w:rPr>
          <w:rFonts w:ascii="Times New Roman" w:hAnsi="Times New Roman" w:cs="Times New Roman"/>
          <w:rPrChange w:id="3250" w:author="SB" w:date="2019-01-13T08:33:00Z">
            <w:rPr/>
          </w:rPrChange>
        </w:rPr>
        <w:t xml:space="preserve">. First, we </w:t>
      </w:r>
      <w:ins w:id="3251" w:author="SB" w:date="2019-01-12T21:37:00Z">
        <w:r w:rsidRPr="00316B7B">
          <w:rPr>
            <w:rFonts w:ascii="Times New Roman" w:hAnsi="Times New Roman" w:cs="Times New Roman"/>
            <w:rPrChange w:id="3252" w:author="SB" w:date="2019-01-13T08:33:00Z">
              <w:rPr/>
            </w:rPrChange>
          </w:rPr>
          <w:t>did not</w:t>
        </w:r>
      </w:ins>
      <w:del w:id="3253" w:author="SB" w:date="2019-01-12T21:37:00Z">
        <w:r w:rsidR="00713877" w:rsidRPr="00316B7B" w:rsidDel="00125E83">
          <w:rPr>
            <w:rFonts w:ascii="Times New Roman" w:hAnsi="Times New Roman" w:cs="Times New Roman"/>
            <w:rPrChange w:id="3254" w:author="SB" w:date="2019-01-13T08:33:00Z">
              <w:rPr/>
            </w:rPrChange>
          </w:rPr>
          <w:delText>have no</w:delText>
        </w:r>
      </w:del>
      <w:r w:rsidR="00713877" w:rsidRPr="00316B7B">
        <w:rPr>
          <w:rFonts w:ascii="Times New Roman" w:hAnsi="Times New Roman" w:cs="Times New Roman"/>
          <w:rPrChange w:id="3255" w:author="SB" w:date="2019-01-13T08:33:00Z">
            <w:rPr/>
          </w:rPrChange>
        </w:rPr>
        <w:t xml:space="preserve"> further classif</w:t>
      </w:r>
      <w:ins w:id="3256" w:author="SB" w:date="2019-01-12T21:37:00Z">
        <w:r w:rsidRPr="00316B7B">
          <w:rPr>
            <w:rFonts w:ascii="Times New Roman" w:hAnsi="Times New Roman" w:cs="Times New Roman"/>
            <w:rPrChange w:id="3257" w:author="SB" w:date="2019-01-13T08:33:00Z">
              <w:rPr/>
            </w:rPrChange>
          </w:rPr>
          <w:t>y</w:t>
        </w:r>
      </w:ins>
      <w:del w:id="3258" w:author="SB" w:date="2019-01-12T21:37:00Z">
        <w:r w:rsidR="00713877" w:rsidRPr="00316B7B" w:rsidDel="00125E83">
          <w:rPr>
            <w:rFonts w:ascii="Times New Roman" w:hAnsi="Times New Roman" w:cs="Times New Roman"/>
            <w:rPrChange w:id="3259" w:author="SB" w:date="2019-01-13T08:33:00Z">
              <w:rPr/>
            </w:rPrChange>
          </w:rPr>
          <w:delText>ied</w:delText>
        </w:r>
      </w:del>
      <w:r w:rsidR="00713877" w:rsidRPr="00316B7B">
        <w:rPr>
          <w:rFonts w:ascii="Times New Roman" w:hAnsi="Times New Roman" w:cs="Times New Roman"/>
          <w:rPrChange w:id="3260" w:author="SB" w:date="2019-01-13T08:33:00Z">
            <w:rPr/>
          </w:rPrChange>
        </w:rPr>
        <w:t xml:space="preserve"> </w:t>
      </w:r>
      <w:r w:rsidR="003C5026" w:rsidRPr="00316B7B">
        <w:rPr>
          <w:rFonts w:ascii="Times New Roman" w:hAnsi="Times New Roman" w:cs="Times New Roman"/>
          <w:rPrChange w:id="3261" w:author="SB" w:date="2019-01-13T08:33:00Z">
            <w:rPr/>
          </w:rPrChange>
        </w:rPr>
        <w:t>AH events</w:t>
      </w:r>
      <w:r w:rsidR="00713877" w:rsidRPr="00316B7B">
        <w:rPr>
          <w:rFonts w:ascii="Times New Roman" w:hAnsi="Times New Roman" w:cs="Times New Roman"/>
          <w:rPrChange w:id="3262" w:author="SB" w:date="2019-01-13T08:33:00Z">
            <w:rPr/>
          </w:rPrChange>
        </w:rPr>
        <w:t xml:space="preserve"> into apnea events and hypopnea events. </w:t>
      </w:r>
      <w:ins w:id="3263" w:author="SB" w:date="2019-01-12T21:37:00Z">
        <w:r w:rsidRPr="00316B7B">
          <w:rPr>
            <w:rFonts w:ascii="Times New Roman" w:hAnsi="Times New Roman" w:cs="Times New Roman"/>
            <w:rPrChange w:id="3264" w:author="SB" w:date="2019-01-13T08:33:00Z">
              <w:rPr/>
            </w:rPrChange>
          </w:rPr>
          <w:t>Second</w:t>
        </w:r>
      </w:ins>
      <w:del w:id="3265" w:author="SB" w:date="2019-01-12T21:37:00Z">
        <w:r w:rsidR="00713877" w:rsidRPr="00316B7B" w:rsidDel="00125E83">
          <w:rPr>
            <w:rFonts w:ascii="Times New Roman" w:hAnsi="Times New Roman" w:cs="Times New Roman"/>
            <w:rPrChange w:id="3266" w:author="SB" w:date="2019-01-13T08:33:00Z">
              <w:rPr/>
            </w:rPrChange>
          </w:rPr>
          <w:delText>In addition</w:delText>
        </w:r>
      </w:del>
      <w:r w:rsidR="00713877" w:rsidRPr="00316B7B">
        <w:rPr>
          <w:rFonts w:ascii="Times New Roman" w:hAnsi="Times New Roman" w:cs="Times New Roman"/>
          <w:rPrChange w:id="3267" w:author="SB" w:date="2019-01-13T08:33:00Z">
            <w:rPr/>
          </w:rPrChange>
        </w:rPr>
        <w:t xml:space="preserve">, the model </w:t>
      </w:r>
      <w:ins w:id="3268" w:author="SB" w:date="2019-01-12T21:38:00Z">
        <w:r w:rsidRPr="00316B7B">
          <w:rPr>
            <w:rFonts w:ascii="Times New Roman" w:hAnsi="Times New Roman" w:cs="Times New Roman"/>
            <w:rPrChange w:id="3269" w:author="SB" w:date="2019-01-13T08:33:00Z">
              <w:rPr/>
            </w:rPrChange>
          </w:rPr>
          <w:t>was</w:t>
        </w:r>
      </w:ins>
      <w:del w:id="3270" w:author="SB" w:date="2019-01-12T21:38:00Z">
        <w:r w:rsidR="00713877" w:rsidRPr="00316B7B" w:rsidDel="00125E83">
          <w:rPr>
            <w:rFonts w:ascii="Times New Roman" w:hAnsi="Times New Roman" w:cs="Times New Roman"/>
            <w:rPrChange w:id="3271" w:author="SB" w:date="2019-01-13T08:33:00Z">
              <w:rPr/>
            </w:rPrChange>
          </w:rPr>
          <w:delText>has</w:delText>
        </w:r>
      </w:del>
      <w:r w:rsidR="00713877" w:rsidRPr="00316B7B">
        <w:rPr>
          <w:rFonts w:ascii="Times New Roman" w:hAnsi="Times New Roman" w:cs="Times New Roman"/>
          <w:rPrChange w:id="3272" w:author="SB" w:date="2019-01-13T08:33:00Z">
            <w:rPr/>
          </w:rPrChange>
        </w:rPr>
        <w:t xml:space="preserve"> not</w:t>
      </w:r>
      <w:del w:id="3273" w:author="SB" w:date="2019-01-12T21:38:00Z">
        <w:r w:rsidR="00713877" w:rsidRPr="00316B7B" w:rsidDel="00125E83">
          <w:rPr>
            <w:rFonts w:ascii="Times New Roman" w:hAnsi="Times New Roman" w:cs="Times New Roman"/>
            <w:rPrChange w:id="3274" w:author="SB" w:date="2019-01-13T08:33:00Z">
              <w:rPr/>
            </w:rPrChange>
          </w:rPr>
          <w:delText xml:space="preserve"> been </w:delText>
        </w:r>
      </w:del>
      <w:ins w:id="3275" w:author="SB" w:date="2019-01-12T21:38:00Z">
        <w:r w:rsidRPr="00316B7B">
          <w:rPr>
            <w:rFonts w:ascii="Times New Roman" w:hAnsi="Times New Roman" w:cs="Times New Roman"/>
            <w:rPrChange w:id="3276" w:author="SB" w:date="2019-01-13T08:33:00Z">
              <w:rPr/>
            </w:rPrChange>
          </w:rPr>
          <w:t xml:space="preserve"> </w:t>
        </w:r>
      </w:ins>
      <w:r w:rsidR="00713877" w:rsidRPr="00316B7B">
        <w:rPr>
          <w:rFonts w:ascii="Times New Roman" w:hAnsi="Times New Roman" w:cs="Times New Roman"/>
          <w:rPrChange w:id="3277" w:author="SB" w:date="2019-01-13T08:33:00Z">
            <w:rPr/>
          </w:rPrChange>
        </w:rPr>
        <w:t xml:space="preserve">tested in an online environment. We hope to confirm the usability of our method </w:t>
      </w:r>
      <w:r w:rsidR="00412489" w:rsidRPr="00316B7B">
        <w:rPr>
          <w:rFonts w:ascii="Times New Roman" w:hAnsi="Times New Roman" w:cs="Times New Roman"/>
          <w:rPrChange w:id="3278" w:author="SB" w:date="2019-01-13T08:33:00Z">
            <w:rPr/>
          </w:rPrChange>
        </w:rPr>
        <w:t xml:space="preserve">online in </w:t>
      </w:r>
      <w:r w:rsidR="00713877" w:rsidRPr="00316B7B">
        <w:rPr>
          <w:rFonts w:ascii="Times New Roman" w:hAnsi="Times New Roman" w:cs="Times New Roman"/>
          <w:rPrChange w:id="3279" w:author="SB" w:date="2019-01-13T08:33:00Z">
            <w:rPr/>
          </w:rPrChange>
        </w:rPr>
        <w:t xml:space="preserve">the future. </w:t>
      </w:r>
    </w:p>
    <w:p w14:paraId="5839B13D" w14:textId="77777777" w:rsidR="00310DE6" w:rsidRPr="00316B7B" w:rsidRDefault="00310DE6">
      <w:pPr>
        <w:rPr>
          <w:rFonts w:ascii="Times New Roman" w:hAnsi="Times New Roman" w:cs="Times New Roman"/>
          <w:rPrChange w:id="3280" w:author="SB" w:date="2019-01-13T08:33:00Z">
            <w:rPr/>
          </w:rPrChange>
        </w:rPr>
      </w:pPr>
    </w:p>
    <w:p w14:paraId="3851483A" w14:textId="576B2475" w:rsidR="00310DE6" w:rsidRPr="00316B7B" w:rsidRDefault="00713877">
      <w:pPr>
        <w:rPr>
          <w:rFonts w:ascii="Times New Roman" w:hAnsi="Times New Roman" w:cs="Times New Roman"/>
          <w:b/>
          <w:rPrChange w:id="3281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3282" w:author="SB" w:date="2019-01-13T08:33:00Z">
            <w:rPr>
              <w:b/>
            </w:rPr>
          </w:rPrChange>
        </w:rPr>
        <w:t>Conclusion</w:t>
      </w:r>
    </w:p>
    <w:p w14:paraId="214CB576" w14:textId="5A614E6F" w:rsidR="00310DE6" w:rsidRPr="00316B7B" w:rsidRDefault="00713877">
      <w:pPr>
        <w:rPr>
          <w:rFonts w:ascii="Times New Roman" w:hAnsi="Times New Roman" w:cs="Times New Roman"/>
          <w:rPrChange w:id="3283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3284" w:author="SB" w:date="2019-01-13T08:33:00Z">
            <w:rPr/>
          </w:rPrChange>
        </w:rPr>
        <w:t xml:space="preserve">The purpose of this study </w:t>
      </w:r>
      <w:ins w:id="3285" w:author="SB" w:date="2019-01-12T18:36:00Z">
        <w:r w:rsidR="00EC1173" w:rsidRPr="00316B7B">
          <w:rPr>
            <w:rFonts w:ascii="Times New Roman" w:hAnsi="Times New Roman" w:cs="Times New Roman"/>
            <w:rPrChange w:id="3286" w:author="SB" w:date="2019-01-13T08:33:00Z">
              <w:rPr/>
            </w:rPrChange>
          </w:rPr>
          <w:t>was</w:t>
        </w:r>
      </w:ins>
      <w:del w:id="3287" w:author="SB" w:date="2019-01-12T18:36:00Z">
        <w:r w:rsidRPr="00316B7B" w:rsidDel="00EC1173">
          <w:rPr>
            <w:rFonts w:ascii="Times New Roman" w:hAnsi="Times New Roman" w:cs="Times New Roman"/>
            <w:rPrChange w:id="3288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3289" w:author="SB" w:date="2019-01-13T08:33:00Z">
            <w:rPr/>
          </w:rPrChange>
        </w:rPr>
        <w:t xml:space="preserve"> to propose a model for real-time detection of SAHS. Based on the morphological features of NF and SpO</w:t>
      </w:r>
      <w:r w:rsidRPr="00316B7B">
        <w:rPr>
          <w:rFonts w:ascii="Times New Roman" w:hAnsi="Times New Roman" w:cs="Times New Roman"/>
          <w:vertAlign w:val="subscript"/>
          <w:rPrChange w:id="3290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3291" w:author="SB" w:date="2019-01-13T08:33:00Z">
            <w:rPr/>
          </w:rPrChange>
        </w:rPr>
        <w:t xml:space="preserve">, the cascade of </w:t>
      </w:r>
      <w:ins w:id="3292" w:author="SB" w:date="2019-01-12T21:36:00Z">
        <w:r w:rsidR="009B0185" w:rsidRPr="00316B7B">
          <w:rPr>
            <w:rFonts w:ascii="Times New Roman" w:hAnsi="Times New Roman" w:cs="Times New Roman"/>
            <w:rPrChange w:id="3293" w:author="SB" w:date="2019-01-13T08:33:00Z">
              <w:rPr/>
            </w:rPrChange>
          </w:rPr>
          <w:t xml:space="preserve">a </w:t>
        </w:r>
      </w:ins>
      <w:r w:rsidRPr="00316B7B">
        <w:rPr>
          <w:rFonts w:ascii="Times New Roman" w:hAnsi="Times New Roman" w:cs="Times New Roman"/>
          <w:rPrChange w:id="3294" w:author="SB" w:date="2019-01-13T08:33:00Z">
            <w:rPr/>
          </w:rPrChange>
        </w:rPr>
        <w:t>60</w:t>
      </w:r>
      <w:ins w:id="3295" w:author="SB" w:date="2019-01-12T21:36:00Z">
        <w:r w:rsidR="009B0185" w:rsidRPr="00316B7B">
          <w:rPr>
            <w:rFonts w:ascii="Times New Roman" w:hAnsi="Times New Roman" w:cs="Times New Roman"/>
            <w:rPrChange w:id="3296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3297" w:author="SB" w:date="2019-01-13T08:33:00Z">
            <w:rPr/>
          </w:rPrChange>
        </w:rPr>
        <w:t>s detector and 10</w:t>
      </w:r>
      <w:ins w:id="3298" w:author="SB" w:date="2019-01-12T21:36:00Z">
        <w:r w:rsidR="009B0185" w:rsidRPr="00316B7B">
          <w:rPr>
            <w:rFonts w:ascii="Times New Roman" w:hAnsi="Times New Roman" w:cs="Times New Roman"/>
            <w:rPrChange w:id="3299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3300" w:author="SB" w:date="2019-01-13T08:33:00Z">
            <w:rPr/>
          </w:rPrChange>
        </w:rPr>
        <w:t xml:space="preserve">s detector </w:t>
      </w:r>
      <w:ins w:id="3301" w:author="SB" w:date="2019-01-12T21:36:00Z">
        <w:r w:rsidR="009B0185" w:rsidRPr="00316B7B">
          <w:rPr>
            <w:rFonts w:ascii="Times New Roman" w:hAnsi="Times New Roman" w:cs="Times New Roman"/>
            <w:rPrChange w:id="3302" w:author="SB" w:date="2019-01-13T08:33:00Z">
              <w:rPr/>
            </w:rPrChange>
          </w:rPr>
          <w:t>could</w:t>
        </w:r>
      </w:ins>
      <w:del w:id="3303" w:author="SB" w:date="2019-01-12T21:36:00Z">
        <w:r w:rsidRPr="00316B7B" w:rsidDel="009B0185">
          <w:rPr>
            <w:rFonts w:ascii="Times New Roman" w:hAnsi="Times New Roman" w:cs="Times New Roman"/>
            <w:rPrChange w:id="3304" w:author="SB" w:date="2019-01-13T08:33:00Z">
              <w:rPr/>
            </w:rPrChange>
          </w:rPr>
          <w:delText>can</w:delText>
        </w:r>
      </w:del>
      <w:r w:rsidRPr="00316B7B">
        <w:rPr>
          <w:rFonts w:ascii="Times New Roman" w:hAnsi="Times New Roman" w:cs="Times New Roman"/>
          <w:rPrChange w:id="3305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3306" w:author="SB" w:date="2019-01-13T08:33:00Z">
            <w:rPr/>
          </w:rPrChange>
        </w:rPr>
        <w:lastRenderedPageBreak/>
        <w:t>not only predict</w:t>
      </w:r>
      <w:del w:id="3307" w:author="SB" w:date="2019-01-12T21:36:00Z">
        <w:r w:rsidRPr="00316B7B" w:rsidDel="009B0185">
          <w:rPr>
            <w:rFonts w:ascii="Times New Roman" w:hAnsi="Times New Roman" w:cs="Times New Roman"/>
            <w:rPrChange w:id="3308" w:author="SB" w:date="2019-01-13T08:33:00Z">
              <w:rPr/>
            </w:rPrChange>
          </w:rPr>
          <w:delText xml:space="preserve"> the</w:delText>
        </w:r>
      </w:del>
      <w:r w:rsidRPr="00316B7B">
        <w:rPr>
          <w:rFonts w:ascii="Times New Roman" w:hAnsi="Times New Roman" w:cs="Times New Roman"/>
          <w:rPrChange w:id="3309" w:author="SB" w:date="2019-01-13T08:33:00Z">
            <w:rPr/>
          </w:rPrChange>
        </w:rPr>
        <w:t xml:space="preserve"> AHI and SAHS severity, but </w:t>
      </w:r>
      <w:ins w:id="3310" w:author="SB" w:date="2019-01-12T21:36:00Z">
        <w:r w:rsidR="009B0185" w:rsidRPr="00316B7B">
          <w:rPr>
            <w:rFonts w:ascii="Times New Roman" w:hAnsi="Times New Roman" w:cs="Times New Roman"/>
            <w:rPrChange w:id="3311" w:author="SB" w:date="2019-01-13T08:33:00Z">
              <w:rPr/>
            </w:rPrChange>
          </w:rPr>
          <w:t>could</w:t>
        </w:r>
      </w:ins>
      <w:del w:id="3312" w:author="SB" w:date="2019-01-12T21:36:00Z">
        <w:r w:rsidR="00645393" w:rsidRPr="00316B7B" w:rsidDel="009B0185">
          <w:rPr>
            <w:rFonts w:ascii="Times New Roman" w:hAnsi="Times New Roman" w:cs="Times New Roman"/>
            <w:rPrChange w:id="3313" w:author="SB" w:date="2019-01-13T08:33:00Z">
              <w:rPr/>
            </w:rPrChange>
          </w:rPr>
          <w:delText xml:space="preserve">can </w:delText>
        </w:r>
      </w:del>
      <w:ins w:id="3314" w:author="SB" w:date="2019-01-12T21:36:00Z">
        <w:r w:rsidR="009B0185" w:rsidRPr="00316B7B">
          <w:rPr>
            <w:rFonts w:ascii="Times New Roman" w:hAnsi="Times New Roman" w:cs="Times New Roman"/>
            <w:rPrChange w:id="3315" w:author="SB" w:date="2019-01-13T08:33:00Z">
              <w:rPr/>
            </w:rPrChange>
          </w:rPr>
          <w:t xml:space="preserve"> </w:t>
        </w:r>
      </w:ins>
      <w:r w:rsidR="00645393" w:rsidRPr="00316B7B">
        <w:rPr>
          <w:rFonts w:ascii="Times New Roman" w:hAnsi="Times New Roman" w:cs="Times New Roman"/>
          <w:rPrChange w:id="3316" w:author="SB" w:date="2019-01-13T08:33:00Z">
            <w:rPr/>
          </w:rPrChange>
        </w:rPr>
        <w:t>also provide</w:t>
      </w:r>
      <w:r w:rsidRPr="00316B7B">
        <w:rPr>
          <w:rFonts w:ascii="Times New Roman" w:hAnsi="Times New Roman" w:cs="Times New Roman"/>
          <w:rPrChange w:id="3317" w:author="SB" w:date="2019-01-13T08:33:00Z">
            <w:rPr/>
          </w:rPrChange>
        </w:rPr>
        <w:t xml:space="preserve"> </w:t>
      </w:r>
      <w:del w:id="3318" w:author="SB" w:date="2019-01-12T21:36:00Z">
        <w:r w:rsidRPr="00316B7B" w:rsidDel="009B0185">
          <w:rPr>
            <w:rFonts w:ascii="Times New Roman" w:hAnsi="Times New Roman" w:cs="Times New Roman"/>
            <w:rPrChange w:id="3319" w:author="SB" w:date="2019-01-13T08:33:00Z">
              <w:rPr/>
            </w:rPrChange>
          </w:rPr>
          <w:delText xml:space="preserve">the </w:delText>
        </w:r>
      </w:del>
      <w:r w:rsidRPr="00316B7B">
        <w:rPr>
          <w:rFonts w:ascii="Times New Roman" w:hAnsi="Times New Roman" w:cs="Times New Roman"/>
          <w:rPrChange w:id="3320" w:author="SB" w:date="2019-01-13T08:33:00Z">
            <w:rPr/>
          </w:rPrChange>
        </w:rPr>
        <w:t xml:space="preserve">time </w:t>
      </w:r>
      <w:ins w:id="3321" w:author="SB" w:date="2019-01-12T21:36:00Z">
        <w:r w:rsidR="009B0185" w:rsidRPr="00316B7B">
          <w:rPr>
            <w:rFonts w:ascii="Times New Roman" w:hAnsi="Times New Roman" w:cs="Times New Roman"/>
            <w:rPrChange w:id="3322" w:author="SB" w:date="2019-01-13T08:33:00Z">
              <w:rPr/>
            </w:rPrChange>
          </w:rPr>
          <w:t>i</w:t>
        </w:r>
      </w:ins>
      <w:del w:id="3323" w:author="SB" w:date="2019-01-12T21:36:00Z">
        <w:r w:rsidRPr="00316B7B" w:rsidDel="009B0185">
          <w:rPr>
            <w:rFonts w:ascii="Times New Roman" w:hAnsi="Times New Roman" w:cs="Times New Roman"/>
            <w:rPrChange w:id="3324" w:author="SB" w:date="2019-01-13T08:33:00Z">
              <w:rPr/>
            </w:rPrChange>
          </w:rPr>
          <w:delText>i</w:delText>
        </w:r>
      </w:del>
      <w:r w:rsidRPr="00316B7B">
        <w:rPr>
          <w:rFonts w:ascii="Times New Roman" w:hAnsi="Times New Roman" w:cs="Times New Roman"/>
          <w:rPrChange w:id="3325" w:author="SB" w:date="2019-01-13T08:33:00Z">
            <w:rPr/>
          </w:rPrChange>
        </w:rPr>
        <w:t xml:space="preserve">nformation </w:t>
      </w:r>
      <w:ins w:id="3326" w:author="SB" w:date="2019-01-12T21:36:00Z">
        <w:r w:rsidR="009B0185" w:rsidRPr="00316B7B">
          <w:rPr>
            <w:rFonts w:ascii="Times New Roman" w:hAnsi="Times New Roman" w:cs="Times New Roman"/>
            <w:rPrChange w:id="3327" w:author="SB" w:date="2019-01-13T08:33:00Z">
              <w:rPr/>
            </w:rPrChange>
          </w:rPr>
          <w:t>for</w:t>
        </w:r>
      </w:ins>
      <w:del w:id="3328" w:author="SB" w:date="2019-01-12T21:36:00Z">
        <w:r w:rsidRPr="00316B7B" w:rsidDel="009B0185">
          <w:rPr>
            <w:rFonts w:ascii="Times New Roman" w:hAnsi="Times New Roman" w:cs="Times New Roman"/>
            <w:rPrChange w:id="3329" w:author="SB" w:date="2019-01-13T08:33:00Z">
              <w:rPr/>
            </w:rPrChange>
          </w:rPr>
          <w:delText>of</w:delText>
        </w:r>
      </w:del>
      <w:r w:rsidRPr="00316B7B">
        <w:rPr>
          <w:rFonts w:ascii="Times New Roman" w:hAnsi="Times New Roman" w:cs="Times New Roman"/>
          <w:rPrChange w:id="3330" w:author="SB" w:date="2019-01-13T08:33:00Z">
            <w:rPr/>
          </w:rPrChange>
        </w:rPr>
        <w:t xml:space="preserve"> each </w:t>
      </w:r>
      <w:r w:rsidR="003C5026" w:rsidRPr="00316B7B">
        <w:rPr>
          <w:rFonts w:ascii="Times New Roman" w:hAnsi="Times New Roman" w:cs="Times New Roman"/>
          <w:rPrChange w:id="3331" w:author="SB" w:date="2019-01-13T08:33:00Z">
            <w:rPr/>
          </w:rPrChange>
        </w:rPr>
        <w:t>AH event</w:t>
      </w:r>
      <w:r w:rsidRPr="00316B7B">
        <w:rPr>
          <w:rFonts w:ascii="Times New Roman" w:hAnsi="Times New Roman" w:cs="Times New Roman"/>
          <w:rPrChange w:id="3332" w:author="SB" w:date="2019-01-13T08:33:00Z">
            <w:rPr/>
          </w:rPrChange>
        </w:rPr>
        <w:t xml:space="preserve">. Compared </w:t>
      </w:r>
      <w:r w:rsidR="00600485" w:rsidRPr="00316B7B">
        <w:rPr>
          <w:rFonts w:ascii="Times New Roman" w:hAnsi="Times New Roman" w:cs="Times New Roman"/>
          <w:rPrChange w:id="3333" w:author="SB" w:date="2019-01-13T08:33:00Z">
            <w:rPr/>
          </w:rPrChange>
        </w:rPr>
        <w:t>with previous research, the cascading detection model based on random forest</w:t>
      </w:r>
      <w:ins w:id="3334" w:author="SB" w:date="2019-01-12T21:37:00Z">
        <w:r w:rsidR="009B0185" w:rsidRPr="00316B7B">
          <w:rPr>
            <w:rFonts w:ascii="Times New Roman" w:hAnsi="Times New Roman" w:cs="Times New Roman"/>
            <w:rPrChange w:id="3335" w:author="SB" w:date="2019-01-13T08:33:00Z">
              <w:rPr/>
            </w:rPrChange>
          </w:rPr>
          <w:t>s provides</w:t>
        </w:r>
      </w:ins>
      <w:del w:id="3336" w:author="SB" w:date="2019-01-12T21:37:00Z">
        <w:r w:rsidR="00600485" w:rsidRPr="00316B7B" w:rsidDel="009B0185">
          <w:rPr>
            <w:rFonts w:ascii="Times New Roman" w:hAnsi="Times New Roman" w:cs="Times New Roman"/>
            <w:rPrChange w:id="3337" w:author="SB" w:date="2019-01-13T08:33:00Z">
              <w:rPr/>
            </w:rPrChange>
          </w:rPr>
          <w:delText xml:space="preserve"> is able to provide</w:delText>
        </w:r>
      </w:del>
      <w:r w:rsidR="00600485" w:rsidRPr="00316B7B">
        <w:rPr>
          <w:rFonts w:ascii="Times New Roman" w:hAnsi="Times New Roman" w:cs="Times New Roman"/>
          <w:rPrChange w:id="3338" w:author="SB" w:date="2019-01-13T08:33:00Z">
            <w:rPr/>
          </w:rPrChange>
        </w:rPr>
        <w:t xml:space="preserve"> better interpretation </w:t>
      </w:r>
      <w:ins w:id="3339" w:author="SB" w:date="2019-01-12T21:37:00Z">
        <w:r w:rsidR="009B0185" w:rsidRPr="00316B7B">
          <w:rPr>
            <w:rFonts w:ascii="Times New Roman" w:hAnsi="Times New Roman" w:cs="Times New Roman"/>
            <w:rPrChange w:id="3340" w:author="SB" w:date="2019-01-13T08:33:00Z">
              <w:rPr/>
            </w:rPrChange>
          </w:rPr>
          <w:t>with reduced</w:t>
        </w:r>
      </w:ins>
      <w:del w:id="3341" w:author="SB" w:date="2019-01-12T21:37:00Z">
        <w:r w:rsidR="00600485" w:rsidRPr="00316B7B" w:rsidDel="009B0185">
          <w:rPr>
            <w:rFonts w:ascii="Times New Roman" w:hAnsi="Times New Roman" w:cs="Times New Roman"/>
            <w:rPrChange w:id="3342" w:author="SB" w:date="2019-01-13T08:33:00Z">
              <w:rPr/>
            </w:rPrChange>
          </w:rPr>
          <w:delText>and effectively reduces the</w:delText>
        </w:r>
      </w:del>
      <w:r w:rsidR="00600485" w:rsidRPr="00316B7B">
        <w:rPr>
          <w:rFonts w:ascii="Times New Roman" w:hAnsi="Times New Roman" w:cs="Times New Roman"/>
          <w:rPrChange w:id="3343" w:author="SB" w:date="2019-01-13T08:33:00Z">
            <w:rPr/>
          </w:rPrChange>
        </w:rPr>
        <w:t xml:space="preserve"> computational complexity. Therefore</w:t>
      </w:r>
      <w:r w:rsidR="0039059F" w:rsidRPr="00316B7B">
        <w:rPr>
          <w:rFonts w:ascii="Times New Roman" w:hAnsi="Times New Roman" w:cs="Times New Roman"/>
          <w:rPrChange w:id="3344" w:author="SB" w:date="2019-01-13T08:33:00Z">
            <w:rPr/>
          </w:rPrChange>
        </w:rPr>
        <w:t>,</w:t>
      </w:r>
      <w:r w:rsidR="00600485" w:rsidRPr="00316B7B">
        <w:rPr>
          <w:rFonts w:ascii="Times New Roman" w:hAnsi="Times New Roman" w:cs="Times New Roman"/>
          <w:rPrChange w:id="3345" w:author="SB" w:date="2019-01-13T08:33:00Z">
            <w:rPr/>
          </w:rPrChange>
        </w:rPr>
        <w:t xml:space="preserve"> it is expected to be an effective too</w:t>
      </w:r>
      <w:r w:rsidR="003E2D27" w:rsidRPr="00316B7B">
        <w:rPr>
          <w:rFonts w:ascii="Times New Roman" w:hAnsi="Times New Roman" w:cs="Times New Roman"/>
          <w:rPrChange w:id="3346" w:author="SB" w:date="2019-01-13T08:33:00Z">
            <w:rPr/>
          </w:rPrChange>
        </w:rPr>
        <w:t>l</w:t>
      </w:r>
      <w:r w:rsidR="00600485" w:rsidRPr="00316B7B">
        <w:rPr>
          <w:rFonts w:ascii="Times New Roman" w:hAnsi="Times New Roman" w:cs="Times New Roman"/>
          <w:rPrChange w:id="3347" w:author="SB" w:date="2019-01-13T08:33:00Z">
            <w:rPr/>
          </w:rPrChange>
        </w:rPr>
        <w:t xml:space="preserve"> for SAHS diagnosis.</w:t>
      </w:r>
      <w:commentRangeStart w:id="3348"/>
    </w:p>
    <w:commentRangeEnd w:id="3348"/>
    <w:p w14:paraId="02C6338C" w14:textId="77777777" w:rsidR="00FD04EC" w:rsidRPr="00316B7B" w:rsidRDefault="0070384E">
      <w:pPr>
        <w:rPr>
          <w:rFonts w:ascii="Times New Roman" w:hAnsi="Times New Roman" w:cs="Times New Roman"/>
          <w:rPrChange w:id="3349" w:author="SB" w:date="2019-01-13T08:33:00Z">
            <w:rPr/>
          </w:rPrChange>
        </w:rPr>
      </w:pPr>
      <w:r>
        <w:rPr>
          <w:rStyle w:val="af"/>
        </w:rPr>
        <w:commentReference w:id="3348"/>
      </w:r>
    </w:p>
    <w:p w14:paraId="0015F670" w14:textId="74948C42" w:rsidR="00310DE6" w:rsidRPr="00316B7B" w:rsidRDefault="00310DE6">
      <w:pPr>
        <w:rPr>
          <w:rFonts w:ascii="Times New Roman" w:hAnsi="Times New Roman" w:cs="Times New Roman"/>
          <w:rPrChange w:id="3350" w:author="SB" w:date="2019-01-13T08:33:00Z">
            <w:rPr/>
          </w:rPrChange>
        </w:rPr>
      </w:pPr>
    </w:p>
    <w:sectPr w:rsidR="00310DE6" w:rsidRPr="00316B7B">
      <w:foot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SB" w:date="2019-01-14T09:10:00Z" w:initials="SB">
    <w:p w14:paraId="677A6608" w14:textId="77777777" w:rsidR="00353B4C" w:rsidRPr="008E78FD" w:rsidRDefault="00353B4C" w:rsidP="004F7023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>The title page should include:</w:t>
      </w:r>
    </w:p>
    <w:p w14:paraId="5DA92310" w14:textId="77777777" w:rsidR="00353B4C" w:rsidRPr="008E78FD" w:rsidRDefault="00353B4C" w:rsidP="004F7023">
      <w:pPr>
        <w:pStyle w:val="a4"/>
        <w:numPr>
          <w:ilvl w:val="0"/>
          <w:numId w:val="2"/>
        </w:numPr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name(s) of the author(s)</w:t>
      </w:r>
    </w:p>
    <w:p w14:paraId="3CB2F4B4" w14:textId="77777777" w:rsidR="00353B4C" w:rsidRPr="008E78FD" w:rsidRDefault="00353B4C" w:rsidP="004F7023">
      <w:pPr>
        <w:pStyle w:val="a4"/>
        <w:numPr>
          <w:ilvl w:val="0"/>
          <w:numId w:val="2"/>
        </w:numPr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A concise and informative title</w:t>
      </w:r>
    </w:p>
    <w:p w14:paraId="386279B4" w14:textId="77777777" w:rsidR="00353B4C" w:rsidRPr="008E78FD" w:rsidRDefault="00353B4C" w:rsidP="004F7023">
      <w:pPr>
        <w:pStyle w:val="a4"/>
        <w:numPr>
          <w:ilvl w:val="0"/>
          <w:numId w:val="2"/>
        </w:numPr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affiliation(s) and address(es) of the author(s)</w:t>
      </w:r>
    </w:p>
    <w:p w14:paraId="34E3BFD7" w14:textId="77777777" w:rsidR="00353B4C" w:rsidRPr="008E78FD" w:rsidRDefault="00353B4C" w:rsidP="004F7023">
      <w:pPr>
        <w:pStyle w:val="a4"/>
        <w:numPr>
          <w:ilvl w:val="0"/>
          <w:numId w:val="2"/>
        </w:numPr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e-mail address, and telephone number(s) of the corresponding author</w:t>
      </w:r>
    </w:p>
    <w:p w14:paraId="38169D12" w14:textId="59C79E7D" w:rsidR="00353B4C" w:rsidRDefault="00353B4C" w:rsidP="004F7023">
      <w:pPr>
        <w:pStyle w:val="a4"/>
        <w:numPr>
          <w:ilvl w:val="0"/>
          <w:numId w:val="2"/>
        </w:numPr>
      </w:pPr>
      <w:r w:rsidRPr="008E78FD">
        <w:rPr>
          <w:rFonts w:ascii="Times New Roman" w:hAnsi="Times New Roman" w:cs="Times New Roman"/>
        </w:rPr>
        <w:t>If available, the 16-digit ORCID of the author(s)</w:t>
      </w:r>
      <w:r>
        <w:rPr>
          <w:rFonts w:ascii="Times New Roman" w:hAnsi="Times New Roman" w:cs="Times New Roman"/>
        </w:rPr>
        <w:t xml:space="preserve"> </w:t>
      </w:r>
    </w:p>
  </w:comment>
  <w:comment w:id="68" w:author="SB" w:date="2019-01-12T17:07:00Z" w:initials="SB">
    <w:p w14:paraId="7F7D99BC" w14:textId="3A6C87AC" w:rsidR="00353B4C" w:rsidRPr="008E78FD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 xml:space="preserve">Do you mean </w:t>
      </w:r>
      <w:r>
        <w:rPr>
          <w:rFonts w:ascii="Times New Roman" w:hAnsi="Times New Roman" w:cs="Times New Roman"/>
        </w:rPr>
        <w:t>“</w:t>
      </w:r>
      <w:r w:rsidRPr="008E78FD">
        <w:rPr>
          <w:rFonts w:ascii="Times New Roman" w:hAnsi="Times New Roman" w:cs="Times New Roman"/>
        </w:rPr>
        <w:t>ECG abnormalities are also correlated</w:t>
      </w:r>
      <w:r>
        <w:rPr>
          <w:rFonts w:ascii="Times New Roman" w:hAnsi="Times New Roman" w:cs="Times New Roman"/>
        </w:rPr>
        <w:t>…”</w:t>
      </w:r>
      <w:r w:rsidRPr="008E78FD">
        <w:rPr>
          <w:rFonts w:ascii="Times New Roman" w:hAnsi="Times New Roman" w:cs="Times New Roman"/>
        </w:rPr>
        <w:t xml:space="preserve">? Or </w:t>
      </w:r>
      <w:r>
        <w:rPr>
          <w:rFonts w:ascii="Times New Roman" w:hAnsi="Times New Roman" w:cs="Times New Roman"/>
        </w:rPr>
        <w:t>“</w:t>
      </w:r>
      <w:r w:rsidRPr="008E78FD">
        <w:rPr>
          <w:rFonts w:ascii="Times New Roman" w:hAnsi="Times New Roman" w:cs="Times New Roman"/>
        </w:rPr>
        <w:t>ECG is also used in…</w:t>
      </w:r>
      <w:r>
        <w:rPr>
          <w:rFonts w:ascii="Times New Roman" w:hAnsi="Times New Roman" w:cs="Times New Roman"/>
        </w:rPr>
        <w:t>”</w:t>
      </w:r>
      <w:r w:rsidRPr="008E78FD">
        <w:rPr>
          <w:rFonts w:ascii="Times New Roman" w:hAnsi="Times New Roman" w:cs="Times New Roman"/>
        </w:rPr>
        <w:t>?</w:t>
      </w:r>
    </w:p>
  </w:comment>
  <w:comment w:id="327" w:author="SB" w:date="2019-01-12T17:10:00Z" w:initials="SB">
    <w:p w14:paraId="0DAC7675" w14:textId="3969902F" w:rsidR="00353B4C" w:rsidRPr="006C79C5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C79C5">
        <w:rPr>
          <w:rFonts w:ascii="Times New Roman" w:hAnsi="Times New Roman" w:cs="Times New Roman"/>
        </w:rPr>
        <w:t xml:space="preserve">Define </w:t>
      </w:r>
      <w:r>
        <w:rPr>
          <w:rFonts w:ascii="Times New Roman" w:hAnsi="Times New Roman" w:cs="Times New Roman"/>
        </w:rPr>
        <w:t>“</w:t>
      </w:r>
      <w:r w:rsidRPr="006C79C5">
        <w:rPr>
          <w:rFonts w:ascii="Times New Roman" w:hAnsi="Times New Roman" w:cs="Times New Roman"/>
        </w:rPr>
        <w:t>CART</w:t>
      </w:r>
      <w:r>
        <w:rPr>
          <w:rFonts w:ascii="Times New Roman" w:hAnsi="Times New Roman" w:cs="Times New Roman"/>
        </w:rPr>
        <w:t>”</w:t>
      </w:r>
      <w:r w:rsidRPr="006C79C5">
        <w:rPr>
          <w:rFonts w:ascii="Times New Roman" w:hAnsi="Times New Roman" w:cs="Times New Roman"/>
        </w:rPr>
        <w:t xml:space="preserve"> if appropriate.</w:t>
      </w:r>
    </w:p>
  </w:comment>
  <w:comment w:id="590" w:author="SB" w:date="2019-01-12T17:13:00Z" w:initials="SB">
    <w:p w14:paraId="16E749D8" w14:textId="232EF272" w:rsidR="00353B4C" w:rsidRPr="00EB49E5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Please check that this is the correct word.</w:t>
      </w:r>
    </w:p>
  </w:comment>
  <w:comment w:id="740" w:author="SB" w:date="2019-01-12T17:18:00Z" w:initials="SB">
    <w:p w14:paraId="29D52F0C" w14:textId="1EC7678B" w:rsidR="00353B4C" w:rsidRPr="00EB49E5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Correct the spelling of “Filtering” in the Figure (“Filetering”).</w:t>
      </w:r>
    </w:p>
  </w:comment>
  <w:comment w:id="741" w:author="Owner" w:date="2019-01-14T08:19:00Z" w:initials="O">
    <w:p w14:paraId="2DDDD03B" w14:textId="59A0D34B" w:rsidR="00353B4C" w:rsidRDefault="00353B4C">
      <w:pPr>
        <w:pStyle w:val="a4"/>
      </w:pPr>
      <w:r>
        <w:rPr>
          <w:rStyle w:val="af"/>
        </w:rPr>
        <w:annotationRef/>
      </w:r>
      <w:r>
        <w:t>Please see author guidelines, figures to be submitted in separate file. Figure captions should be in the text file of the manuscript, not in the figure file.</w:t>
      </w:r>
    </w:p>
  </w:comment>
  <w:comment w:id="770" w:author="SB" w:date="2019-01-12T17:19:00Z" w:initials="SB">
    <w:p w14:paraId="45310722" w14:textId="2BBE17B1" w:rsidR="00353B4C" w:rsidRPr="006B198A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>
        <w:rPr>
          <w:rFonts w:ascii="Times New Roman" w:hAnsi="Times New Roman" w:cs="Times New Roman"/>
        </w:rPr>
        <w:t>Should this be “h</w:t>
      </w:r>
      <w:r w:rsidRPr="006B198A">
        <w:rPr>
          <w:rFonts w:ascii="Times New Roman" w:hAnsi="Times New Roman" w:cs="Times New Roman"/>
        </w:rPr>
        <w:t>ealthy</w:t>
      </w:r>
      <w:r>
        <w:rPr>
          <w:rFonts w:ascii="Times New Roman" w:hAnsi="Times New Roman" w:cs="Times New Roman"/>
        </w:rPr>
        <w:t>” or “</w:t>
      </w:r>
      <w:r w:rsidRPr="006B198A">
        <w:rPr>
          <w:rFonts w:ascii="Times New Roman" w:hAnsi="Times New Roman" w:cs="Times New Roman"/>
        </w:rPr>
        <w:t>non</w:t>
      </w:r>
      <w:r>
        <w:rPr>
          <w:rFonts w:ascii="Times New Roman" w:hAnsi="Times New Roman" w:cs="Times New Roman"/>
        </w:rPr>
        <w:t>-</w:t>
      </w:r>
      <w:r w:rsidRPr="006B198A">
        <w:rPr>
          <w:rFonts w:ascii="Times New Roman" w:hAnsi="Times New Roman" w:cs="Times New Roman"/>
        </w:rPr>
        <w:t>SAHS</w:t>
      </w:r>
      <w:r>
        <w:rPr>
          <w:rFonts w:ascii="Times New Roman" w:hAnsi="Times New Roman" w:cs="Times New Roman"/>
        </w:rPr>
        <w:t>”</w:t>
      </w:r>
      <w:r w:rsidRPr="006B198A">
        <w:rPr>
          <w:rFonts w:ascii="Times New Roman" w:hAnsi="Times New Roman" w:cs="Times New Roman"/>
        </w:rPr>
        <w:t>?</w:t>
      </w:r>
    </w:p>
  </w:comment>
  <w:comment w:id="1081" w:author="SB" w:date="2019-01-12T17:42:00Z" w:initials="SB">
    <w:p w14:paraId="6AB12667" w14:textId="75776A81" w:rsidR="00353B4C" w:rsidRPr="006F6F2D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>Please check added closing brace in eq. 1.</w:t>
      </w:r>
    </w:p>
  </w:comment>
  <w:comment w:id="1215" w:author="SB" w:date="2019-01-12T17:46:00Z" w:initials="SB">
    <w:p w14:paraId="02D8F62B" w14:textId="654EFC60" w:rsidR="00353B4C" w:rsidRPr="006F6F2D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 xml:space="preserve">Please define </w:t>
      </w:r>
      <w:r>
        <w:rPr>
          <w:rFonts w:ascii="Times New Roman" w:hAnsi="Times New Roman" w:cs="Times New Roman"/>
        </w:rPr>
        <w:t>“</w:t>
      </w:r>
      <w:r w:rsidRPr="006F6F2D">
        <w:rPr>
          <w:rFonts w:ascii="Times New Roman" w:hAnsi="Times New Roman" w:cs="Times New Roman"/>
        </w:rPr>
        <w:t>FFT</w:t>
      </w:r>
      <w:r>
        <w:rPr>
          <w:rFonts w:ascii="Times New Roman" w:hAnsi="Times New Roman" w:cs="Times New Roman"/>
        </w:rPr>
        <w:t>”</w:t>
      </w:r>
      <w:r w:rsidRPr="006F6F2D">
        <w:rPr>
          <w:rFonts w:ascii="Times New Roman" w:hAnsi="Times New Roman" w:cs="Times New Roman"/>
        </w:rPr>
        <w:t xml:space="preserve"> and check this phrasing as the meaning does not seem clear.</w:t>
      </w:r>
    </w:p>
  </w:comment>
  <w:comment w:id="1516" w:author="SB" w:date="2019-01-12T17:49:00Z" w:initials="SB">
    <w:p w14:paraId="3F13FC15" w14:textId="7B6A9A27" w:rsidR="00353B4C" w:rsidRPr="00DF57B7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See previous comment.</w:t>
      </w:r>
    </w:p>
  </w:comment>
  <w:comment w:id="1919" w:author="SB" w:date="2019-01-12T18:04:00Z" w:initials="SB">
    <w:p w14:paraId="5E111D02" w14:textId="6AA086CD" w:rsidR="00353B4C" w:rsidRPr="00DF57B7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longer than five seconds? Or more than five segments?</w:t>
      </w:r>
    </w:p>
  </w:comment>
  <w:comment w:id="2157" w:author="SB" w:date="2019-01-12T18:07:00Z" w:initials="SB">
    <w:p w14:paraId="23675965" w14:textId="5ADBF90A" w:rsidR="00353B4C" w:rsidRPr="00DF57B7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efine these abbreviations in a footnote to the table instead of here, as they are not used again in the text.</w:t>
      </w:r>
    </w:p>
  </w:comment>
  <w:comment w:id="2262" w:author="SB" w:date="2019-01-12T18:09:00Z" w:initials="SB">
    <w:p w14:paraId="070B15F3" w14:textId="4C17C642" w:rsidR="00353B4C" w:rsidRPr="00DF57B7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Please check that this is the correct word.</w:t>
      </w:r>
    </w:p>
  </w:comment>
  <w:comment w:id="2306" w:author="SB" w:date="2019-01-12T18:10:00Z" w:initials="SB">
    <w:p w14:paraId="2F7E660F" w14:textId="60BF2890" w:rsidR="00353B4C" w:rsidRPr="00DF57B7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“confidence level” or similar?</w:t>
      </w:r>
    </w:p>
  </w:comment>
  <w:comment w:id="2586" w:author="SB" w:date="2019-01-12T18:14:00Z" w:initials="SB">
    <w:p w14:paraId="2C9ACED9" w14:textId="085F22B1" w:rsidR="00353B4C" w:rsidRPr="00DF57B7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Add “Second</w:t>
      </w:r>
      <w:r>
        <w:rPr>
          <w:rFonts w:ascii="Times New Roman" w:hAnsi="Times New Roman" w:cs="Times New Roman"/>
        </w:rPr>
        <w:t>”</w:t>
      </w:r>
      <w:r w:rsidRPr="00DF57B7">
        <w:rPr>
          <w:rFonts w:ascii="Times New Roman" w:hAnsi="Times New Roman" w:cs="Times New Roman"/>
        </w:rPr>
        <w:t xml:space="preserve"> where the second limitation is described, as this is not clear.</w:t>
      </w:r>
    </w:p>
  </w:comment>
  <w:comment w:id="2723" w:author="SB" w:date="2019-01-12T18:16:00Z" w:initials="SB">
    <w:p w14:paraId="493CD172" w14:textId="151F8CF0" w:rsidR="00353B4C" w:rsidRPr="00DF57B7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Please check this phrasing: do you mean, e.g., no corresponding annotations were found?</w:t>
      </w:r>
    </w:p>
  </w:comment>
  <w:comment w:id="2776" w:author="SB" w:date="2019-01-12T18:17:00Z" w:initials="SB">
    <w:p w14:paraId="4F28C668" w14:textId="586E8BE1" w:rsidR="00353B4C" w:rsidRPr="00DF57B7" w:rsidRDefault="00353B4C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when they were excluded?</w:t>
      </w:r>
    </w:p>
  </w:comment>
  <w:comment w:id="3348" w:author="Owner" w:date="2019-01-14T08:32:00Z" w:initials="O">
    <w:p w14:paraId="15B60F83" w14:textId="056C9BAD" w:rsidR="00353B4C" w:rsidRDefault="00353B4C">
      <w:pPr>
        <w:pStyle w:val="a4"/>
      </w:pPr>
      <w:r>
        <w:rPr>
          <w:rStyle w:val="af"/>
        </w:rPr>
        <w:annotationRef/>
      </w:r>
      <w:r>
        <w:t>Please see author guidelines, a conflict of interest statement is required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169D12" w15:done="0"/>
  <w15:commentEx w15:paraId="7F7D99BC" w15:done="0"/>
  <w15:commentEx w15:paraId="0DAC7675" w15:done="0"/>
  <w15:commentEx w15:paraId="16E749D8" w15:done="0"/>
  <w15:commentEx w15:paraId="29D52F0C" w15:done="0"/>
  <w15:commentEx w15:paraId="2DDDD03B" w15:done="0"/>
  <w15:commentEx w15:paraId="45310722" w15:done="0"/>
  <w15:commentEx w15:paraId="6AB12667" w15:done="0"/>
  <w15:commentEx w15:paraId="02D8F62B" w15:done="0"/>
  <w15:commentEx w15:paraId="3F13FC15" w15:done="0"/>
  <w15:commentEx w15:paraId="5E111D02" w15:done="0"/>
  <w15:commentEx w15:paraId="23675965" w15:done="0"/>
  <w15:commentEx w15:paraId="070B15F3" w15:done="0"/>
  <w15:commentEx w15:paraId="2F7E660F" w15:done="0"/>
  <w15:commentEx w15:paraId="2C9ACED9" w15:done="0"/>
  <w15:commentEx w15:paraId="493CD172" w15:done="0"/>
  <w15:commentEx w15:paraId="4F28C668" w15:done="0"/>
  <w15:commentEx w15:paraId="15B60F8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169D12" w16cid:durableId="1FE571CA"/>
  <w16cid:commentId w16cid:paraId="7F7D99BC" w16cid:durableId="1FE49D4C"/>
  <w16cid:commentId w16cid:paraId="0DAC7675" w16cid:durableId="1FE49DEC"/>
  <w16cid:commentId w16cid:paraId="16E749D8" w16cid:durableId="1FE49EB2"/>
  <w16cid:commentId w16cid:paraId="29D52F0C" w16cid:durableId="1FE49FF6"/>
  <w16cid:commentId w16cid:paraId="2DDDD03B" w16cid:durableId="1FE990C4"/>
  <w16cid:commentId w16cid:paraId="45310722" w16cid:durableId="1FE4A030"/>
  <w16cid:commentId w16cid:paraId="6AB12667" w16cid:durableId="1FE4A588"/>
  <w16cid:commentId w16cid:paraId="02D8F62B" w16cid:durableId="1FE4A673"/>
  <w16cid:commentId w16cid:paraId="3F13FC15" w16cid:durableId="1FE4A72F"/>
  <w16cid:commentId w16cid:paraId="5E111D02" w16cid:durableId="1FE4AA98"/>
  <w16cid:commentId w16cid:paraId="23675965" w16cid:durableId="1FE4AB67"/>
  <w16cid:commentId w16cid:paraId="070B15F3" w16cid:durableId="1FE4ABC4"/>
  <w16cid:commentId w16cid:paraId="2F7E660F" w16cid:durableId="1FE4AC2E"/>
  <w16cid:commentId w16cid:paraId="2C9ACED9" w16cid:durableId="1FE4AD1F"/>
  <w16cid:commentId w16cid:paraId="493CD172" w16cid:durableId="1FE4AD76"/>
  <w16cid:commentId w16cid:paraId="4F28C668" w16cid:durableId="1FE4ADD6"/>
  <w16cid:commentId w16cid:paraId="15B60F83" w16cid:durableId="1FE990D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F2DAEF" w14:textId="77777777" w:rsidR="009B3F33" w:rsidRDefault="009B3F33" w:rsidP="00212556">
      <w:r>
        <w:separator/>
      </w:r>
    </w:p>
  </w:endnote>
  <w:endnote w:type="continuationSeparator" w:id="0">
    <w:p w14:paraId="7F32EEF2" w14:textId="77777777" w:rsidR="009B3F33" w:rsidRDefault="009B3F33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3351" w:author="SB" w:date="2019-01-13T08:16:00Z"/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3351"/>
      <w:p w14:paraId="6BFEFAED" w14:textId="3DA1CA7A" w:rsidR="00353B4C" w:rsidRDefault="00353B4C">
        <w:pPr>
          <w:pStyle w:val="ab"/>
          <w:jc w:val="center"/>
          <w:rPr>
            <w:ins w:id="3352" w:author="SB" w:date="2019-01-13T08:16:00Z"/>
          </w:rPr>
          <w:pPrChange w:id="3353" w:author="SB" w:date="2019-01-13T08:16:00Z">
            <w:pPr>
              <w:pStyle w:val="ab"/>
            </w:pPr>
          </w:pPrChange>
        </w:pPr>
        <w:ins w:id="3354" w:author="SB" w:date="2019-01-13T08:1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>
          <w:rPr>
            <w:noProof/>
          </w:rPr>
          <w:t>1</w:t>
        </w:r>
        <w:ins w:id="3355" w:author="SB" w:date="2019-01-13T08:16:00Z">
          <w:r>
            <w:rPr>
              <w:noProof/>
            </w:rPr>
            <w:fldChar w:fldCharType="end"/>
          </w:r>
        </w:ins>
      </w:p>
      <w:customXmlInsRangeStart w:id="3356" w:author="SB" w:date="2019-01-13T08:16:00Z"/>
    </w:sdtContent>
  </w:sdt>
  <w:customXmlInsRangeEnd w:id="3356"/>
  <w:p w14:paraId="35010CFB" w14:textId="77777777" w:rsidR="00353B4C" w:rsidRDefault="00353B4C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A680D74" w14:textId="77777777" w:rsidR="009B3F33" w:rsidRDefault="009B3F33" w:rsidP="00212556">
      <w:r>
        <w:separator/>
      </w:r>
    </w:p>
  </w:footnote>
  <w:footnote w:type="continuationSeparator" w:id="0">
    <w:p w14:paraId="64CD553D" w14:textId="77777777" w:rsidR="009B3F33" w:rsidRDefault="009B3F33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B">
    <w15:presenceInfo w15:providerId="None" w15:userId="S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aitibaogao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22DE8"/>
    <w:rsid w:val="00024EE0"/>
    <w:rsid w:val="00027AE6"/>
    <w:rsid w:val="00034F11"/>
    <w:rsid w:val="00035134"/>
    <w:rsid w:val="00035540"/>
    <w:rsid w:val="0003623F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E83"/>
    <w:rsid w:val="001310CE"/>
    <w:rsid w:val="00134B46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106A"/>
    <w:rsid w:val="00182702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C0F00"/>
    <w:rsid w:val="001C3E9B"/>
    <w:rsid w:val="001C48C1"/>
    <w:rsid w:val="001C4D2A"/>
    <w:rsid w:val="001D0593"/>
    <w:rsid w:val="001D5126"/>
    <w:rsid w:val="001D7183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5236"/>
    <w:rsid w:val="00216F09"/>
    <w:rsid w:val="002200A7"/>
    <w:rsid w:val="00221ED3"/>
    <w:rsid w:val="00224B3D"/>
    <w:rsid w:val="002272BF"/>
    <w:rsid w:val="002278CA"/>
    <w:rsid w:val="00236580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94A73"/>
    <w:rsid w:val="002A103D"/>
    <w:rsid w:val="002A196D"/>
    <w:rsid w:val="002A30A8"/>
    <w:rsid w:val="002A6AE7"/>
    <w:rsid w:val="002A78BC"/>
    <w:rsid w:val="002B3FC5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10DE6"/>
    <w:rsid w:val="00310FCE"/>
    <w:rsid w:val="003128D3"/>
    <w:rsid w:val="00312F07"/>
    <w:rsid w:val="003164A5"/>
    <w:rsid w:val="00316B7B"/>
    <w:rsid w:val="00322DB9"/>
    <w:rsid w:val="00326415"/>
    <w:rsid w:val="003311A7"/>
    <w:rsid w:val="00335F56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EE"/>
    <w:rsid w:val="003B4EE6"/>
    <w:rsid w:val="003C0994"/>
    <w:rsid w:val="003C216D"/>
    <w:rsid w:val="003C5026"/>
    <w:rsid w:val="003C7CDC"/>
    <w:rsid w:val="003D10EE"/>
    <w:rsid w:val="003D1DE5"/>
    <w:rsid w:val="003D4C0E"/>
    <w:rsid w:val="003D5152"/>
    <w:rsid w:val="003D5265"/>
    <w:rsid w:val="003D5379"/>
    <w:rsid w:val="003D7A16"/>
    <w:rsid w:val="003E0033"/>
    <w:rsid w:val="003E1E2E"/>
    <w:rsid w:val="003E2D27"/>
    <w:rsid w:val="003E4937"/>
    <w:rsid w:val="003E5245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3AF3"/>
    <w:rsid w:val="004E4D68"/>
    <w:rsid w:val="004E6BB1"/>
    <w:rsid w:val="004F7023"/>
    <w:rsid w:val="00505121"/>
    <w:rsid w:val="00507712"/>
    <w:rsid w:val="00513E17"/>
    <w:rsid w:val="005147C6"/>
    <w:rsid w:val="0051527A"/>
    <w:rsid w:val="00515957"/>
    <w:rsid w:val="0052503D"/>
    <w:rsid w:val="00527C64"/>
    <w:rsid w:val="00531E72"/>
    <w:rsid w:val="00536B2C"/>
    <w:rsid w:val="0053735E"/>
    <w:rsid w:val="005373F9"/>
    <w:rsid w:val="00542304"/>
    <w:rsid w:val="005440F4"/>
    <w:rsid w:val="005554F0"/>
    <w:rsid w:val="005555BD"/>
    <w:rsid w:val="00555C91"/>
    <w:rsid w:val="00557289"/>
    <w:rsid w:val="00560E93"/>
    <w:rsid w:val="0056457A"/>
    <w:rsid w:val="0056570E"/>
    <w:rsid w:val="00566EE6"/>
    <w:rsid w:val="005725AD"/>
    <w:rsid w:val="00572E5B"/>
    <w:rsid w:val="00587828"/>
    <w:rsid w:val="00590486"/>
    <w:rsid w:val="00592FEF"/>
    <w:rsid w:val="00596FFE"/>
    <w:rsid w:val="00597131"/>
    <w:rsid w:val="00597550"/>
    <w:rsid w:val="005A0DAB"/>
    <w:rsid w:val="005A36D0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5800"/>
    <w:rsid w:val="007670B3"/>
    <w:rsid w:val="00767102"/>
    <w:rsid w:val="00767999"/>
    <w:rsid w:val="007740FE"/>
    <w:rsid w:val="007742A6"/>
    <w:rsid w:val="007774FC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A39EA"/>
    <w:rsid w:val="007A73AC"/>
    <w:rsid w:val="007B1C60"/>
    <w:rsid w:val="007B37D3"/>
    <w:rsid w:val="007B4FF3"/>
    <w:rsid w:val="007B574C"/>
    <w:rsid w:val="007C42A7"/>
    <w:rsid w:val="007C7A32"/>
    <w:rsid w:val="007D211F"/>
    <w:rsid w:val="007D3DF7"/>
    <w:rsid w:val="007E1C56"/>
    <w:rsid w:val="007E1D4C"/>
    <w:rsid w:val="007F22C8"/>
    <w:rsid w:val="007F5AD0"/>
    <w:rsid w:val="007F6126"/>
    <w:rsid w:val="007F62E0"/>
    <w:rsid w:val="007F7D94"/>
    <w:rsid w:val="007F7DDC"/>
    <w:rsid w:val="0080070A"/>
    <w:rsid w:val="00804683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13FC"/>
    <w:rsid w:val="00862B60"/>
    <w:rsid w:val="0086325E"/>
    <w:rsid w:val="00863356"/>
    <w:rsid w:val="0086362C"/>
    <w:rsid w:val="0086369E"/>
    <w:rsid w:val="00864974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7677"/>
    <w:rsid w:val="0090795B"/>
    <w:rsid w:val="00907A89"/>
    <w:rsid w:val="00912424"/>
    <w:rsid w:val="009145F1"/>
    <w:rsid w:val="00915594"/>
    <w:rsid w:val="00915CCC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D0A"/>
    <w:rsid w:val="00960976"/>
    <w:rsid w:val="00962718"/>
    <w:rsid w:val="00963691"/>
    <w:rsid w:val="00965715"/>
    <w:rsid w:val="0097036F"/>
    <w:rsid w:val="00970EB3"/>
    <w:rsid w:val="00973B8B"/>
    <w:rsid w:val="00976F56"/>
    <w:rsid w:val="00980E69"/>
    <w:rsid w:val="00984CFE"/>
    <w:rsid w:val="00986A1B"/>
    <w:rsid w:val="00990ACF"/>
    <w:rsid w:val="00991E30"/>
    <w:rsid w:val="00992469"/>
    <w:rsid w:val="00993676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9DA"/>
    <w:rsid w:val="009D259C"/>
    <w:rsid w:val="009D6F56"/>
    <w:rsid w:val="009E2DC3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20B3"/>
    <w:rsid w:val="00AF30F8"/>
    <w:rsid w:val="00AF427E"/>
    <w:rsid w:val="00B0025E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B72"/>
    <w:rsid w:val="00B7073B"/>
    <w:rsid w:val="00B70D88"/>
    <w:rsid w:val="00B70E54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37A6"/>
    <w:rsid w:val="00BB4B1B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6C08"/>
    <w:rsid w:val="00C9709D"/>
    <w:rsid w:val="00CA3559"/>
    <w:rsid w:val="00CA3962"/>
    <w:rsid w:val="00CB3BD6"/>
    <w:rsid w:val="00CC300F"/>
    <w:rsid w:val="00CC609F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D1165"/>
    <w:rsid w:val="00DD1662"/>
    <w:rsid w:val="00DD2F67"/>
    <w:rsid w:val="00DD601F"/>
    <w:rsid w:val="00DD6AFF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53F1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5593"/>
    <w:rsid w:val="00F90D6F"/>
    <w:rsid w:val="00FA5175"/>
    <w:rsid w:val="00FA5CC1"/>
    <w:rsid w:val="00FA6178"/>
    <w:rsid w:val="00FA66AF"/>
    <w:rsid w:val="00FB1C9C"/>
    <w:rsid w:val="00FB2032"/>
    <w:rsid w:val="00FB24C3"/>
    <w:rsid w:val="00FB2995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CE4"/>
    <w:rsid w:val="00FE241A"/>
    <w:rsid w:val="00FE48E5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6213E7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1.tiff"/><Relationship Id="rId17" Type="http://schemas.openxmlformats.org/officeDocument/2006/relationships/image" Target="media/image6.png"/><Relationship Id="rId2" Type="http://schemas.openxmlformats.org/officeDocument/2006/relationships/customXml" Target="../customXml/item2.xml"/><Relationship Id="rId16" Type="http://schemas.openxmlformats.org/officeDocument/2006/relationships/image" Target="media/image5.tiff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5" Type="http://schemas.openxmlformats.org/officeDocument/2006/relationships/settings" Target="settings.xml"/><Relationship Id="rId15" Type="http://schemas.openxmlformats.org/officeDocument/2006/relationships/image" Target="media/image4.png"/><Relationship Id="rId10" Type="http://schemas.microsoft.com/office/2011/relationships/commentsExtended" Target="commentsExtended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F458097-EBE2-4081-AB0E-C22C5BF739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9</Pages>
  <Words>4641</Words>
  <Characters>26459</Characters>
  <Application>Microsoft Office Word</Application>
  <DocSecurity>0</DocSecurity>
  <Lines>220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晨阳 邓</cp:lastModifiedBy>
  <cp:revision>9</cp:revision>
  <dcterms:created xsi:type="dcterms:W3CDTF">2019-01-14T07:55:00Z</dcterms:created>
  <dcterms:modified xsi:type="dcterms:W3CDTF">2019-01-16T0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